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F52A6A" w14:textId="1DF26C7B" w:rsidR="00A34604" w:rsidRPr="00F35A09" w:rsidRDefault="00004BFB" w:rsidP="007F5F4F">
      <w:pPr>
        <w:spacing w:line="480" w:lineRule="auto"/>
        <w:rPr>
          <w:rFonts w:ascii="Times New Roman" w:hAnsi="Times New Roman" w:cs="Times New Roman"/>
          <w:b/>
          <w:bCs/>
          <w:sz w:val="24"/>
          <w:szCs w:val="24"/>
        </w:rPr>
      </w:pPr>
      <w:r w:rsidRPr="00F35A09">
        <w:rPr>
          <w:rFonts w:ascii="Times New Roman" w:eastAsia="Times New Roman" w:hAnsi="Times New Roman" w:cs="Times New Roman"/>
          <w:b/>
          <w:color w:val="000000"/>
          <w:sz w:val="24"/>
        </w:rPr>
        <w:t xml:space="preserve">Role of the nurse in the design, delivery, monitoring and coordination of cancer </w:t>
      </w:r>
      <w:r w:rsidR="00D4560A" w:rsidRPr="00F35A09">
        <w:rPr>
          <w:rFonts w:ascii="Times New Roman" w:eastAsia="Times New Roman" w:hAnsi="Times New Roman" w:cs="Times New Roman"/>
          <w:b/>
          <w:color w:val="000000"/>
          <w:sz w:val="24"/>
        </w:rPr>
        <w:t xml:space="preserve">survivorship </w:t>
      </w:r>
      <w:r w:rsidRPr="00F35A09">
        <w:rPr>
          <w:rFonts w:ascii="Times New Roman" w:eastAsia="Times New Roman" w:hAnsi="Times New Roman" w:cs="Times New Roman"/>
          <w:b/>
          <w:color w:val="000000"/>
          <w:sz w:val="24"/>
        </w:rPr>
        <w:t xml:space="preserve">care plans: </w:t>
      </w:r>
      <w:r w:rsidR="00512F12">
        <w:rPr>
          <w:rFonts w:ascii="Times New Roman" w:eastAsia="Times New Roman" w:hAnsi="Times New Roman" w:cs="Times New Roman"/>
          <w:b/>
          <w:color w:val="000000"/>
          <w:sz w:val="24"/>
        </w:rPr>
        <w:t>A</w:t>
      </w:r>
      <w:r w:rsidR="00512F12" w:rsidRPr="00F35A09">
        <w:rPr>
          <w:rFonts w:ascii="Times New Roman" w:eastAsia="Times New Roman" w:hAnsi="Times New Roman" w:cs="Times New Roman"/>
          <w:b/>
          <w:color w:val="000000"/>
          <w:sz w:val="24"/>
        </w:rPr>
        <w:t xml:space="preserve">n </w:t>
      </w:r>
      <w:r w:rsidRPr="00F35A09">
        <w:rPr>
          <w:rFonts w:ascii="Times New Roman" w:eastAsia="Times New Roman" w:hAnsi="Times New Roman" w:cs="Times New Roman"/>
          <w:b/>
          <w:color w:val="000000"/>
          <w:sz w:val="24"/>
        </w:rPr>
        <w:t>integrative review</w:t>
      </w:r>
    </w:p>
    <w:p w14:paraId="5C8A4AE0" w14:textId="78386D5E" w:rsidR="00821F24" w:rsidRPr="00F35A09" w:rsidRDefault="00073F9B" w:rsidP="007F5F4F">
      <w:pPr>
        <w:spacing w:line="480" w:lineRule="auto"/>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ABSTRACT</w:t>
      </w:r>
    </w:p>
    <w:p w14:paraId="57D0C03B" w14:textId="2603249F" w:rsidR="003D5444" w:rsidRPr="00F35A09" w:rsidRDefault="0011708A" w:rsidP="003D5444">
      <w:pPr>
        <w:spacing w:line="480" w:lineRule="auto"/>
        <w:jc w:val="both"/>
        <w:rPr>
          <w:rFonts w:ascii="Times New Roman" w:hAnsi="Times New Roman" w:cs="Times New Roman"/>
          <w:sz w:val="24"/>
          <w:szCs w:val="24"/>
        </w:rPr>
      </w:pPr>
      <w:r>
        <w:rPr>
          <w:rFonts w:ascii="Times New Roman" w:eastAsia="Times New Roman" w:hAnsi="Times New Roman" w:cs="Times New Roman"/>
          <w:color w:val="000000"/>
          <w:sz w:val="24"/>
        </w:rPr>
        <w:t>Aim</w:t>
      </w:r>
      <w:r w:rsidR="00004BFB" w:rsidRPr="00F35A09">
        <w:rPr>
          <w:rFonts w:ascii="Times New Roman" w:eastAsia="Times New Roman" w:hAnsi="Times New Roman" w:cs="Times New Roman"/>
          <w:color w:val="000000"/>
          <w:sz w:val="24"/>
        </w:rPr>
        <w:t xml:space="preserve">. </w:t>
      </w:r>
      <w:r w:rsidR="00E8282F" w:rsidRPr="00E8282F">
        <w:rPr>
          <w:rFonts w:ascii="Times New Roman" w:eastAsia="Times New Roman" w:hAnsi="Times New Roman" w:cs="Times New Roman"/>
          <w:color w:val="000000"/>
          <w:sz w:val="24"/>
        </w:rPr>
        <w:t>Survivorship Care Plan</w:t>
      </w:r>
      <w:r w:rsidR="00A32DC0">
        <w:rPr>
          <w:rFonts w:ascii="Times New Roman" w:eastAsia="Times New Roman" w:hAnsi="Times New Roman" w:cs="Times New Roman"/>
          <w:color w:val="000000"/>
          <w:sz w:val="24"/>
        </w:rPr>
        <w:t>s</w:t>
      </w:r>
      <w:r w:rsidR="00E8282F" w:rsidRPr="00E8282F">
        <w:rPr>
          <w:rFonts w:ascii="Times New Roman" w:eastAsia="Times New Roman" w:hAnsi="Times New Roman" w:cs="Times New Roman"/>
          <w:color w:val="000000"/>
          <w:sz w:val="24"/>
        </w:rPr>
        <w:t xml:space="preserve"> (SCP</w:t>
      </w:r>
      <w:r w:rsidR="00A32DC0">
        <w:rPr>
          <w:rFonts w:ascii="Times New Roman" w:eastAsia="Times New Roman" w:hAnsi="Times New Roman" w:cs="Times New Roman"/>
          <w:color w:val="000000"/>
          <w:sz w:val="24"/>
        </w:rPr>
        <w:t>s</w:t>
      </w:r>
      <w:r w:rsidR="00E8282F" w:rsidRPr="00E8282F">
        <w:rPr>
          <w:rFonts w:ascii="Times New Roman" w:eastAsia="Times New Roman" w:hAnsi="Times New Roman" w:cs="Times New Roman"/>
          <w:color w:val="000000"/>
          <w:sz w:val="24"/>
        </w:rPr>
        <w:t>)</w:t>
      </w:r>
      <w:r w:rsidR="00F248C1">
        <w:rPr>
          <w:rFonts w:ascii="Times New Roman" w:eastAsia="Times New Roman" w:hAnsi="Times New Roman" w:cs="Times New Roman"/>
          <w:color w:val="000000"/>
          <w:sz w:val="24"/>
        </w:rPr>
        <w:t xml:space="preserve"> </w:t>
      </w:r>
      <w:r w:rsidR="00A32DC0">
        <w:rPr>
          <w:rFonts w:ascii="Times New Roman" w:eastAsia="Times New Roman" w:hAnsi="Times New Roman" w:cs="Times New Roman"/>
          <w:color w:val="000000"/>
          <w:sz w:val="24"/>
        </w:rPr>
        <w:t>are</w:t>
      </w:r>
      <w:r w:rsidR="00A32DC0" w:rsidRPr="00A32DC0">
        <w:rPr>
          <w:rFonts w:ascii="Times New Roman" w:eastAsia="Times New Roman" w:hAnsi="Times New Roman" w:cs="Times New Roman"/>
          <w:color w:val="000000"/>
          <w:sz w:val="24"/>
        </w:rPr>
        <w:t xml:space="preserve"> recommended as a tool for </w:t>
      </w:r>
      <w:r w:rsidR="00F248C1">
        <w:rPr>
          <w:rFonts w:ascii="Times New Roman" w:eastAsia="Times New Roman" w:hAnsi="Times New Roman" w:cs="Times New Roman"/>
          <w:color w:val="000000"/>
          <w:sz w:val="24"/>
        </w:rPr>
        <w:t>care</w:t>
      </w:r>
      <w:r w:rsidR="00A32DC0">
        <w:rPr>
          <w:rFonts w:ascii="Times New Roman" w:eastAsia="Times New Roman" w:hAnsi="Times New Roman" w:cs="Times New Roman"/>
          <w:color w:val="000000"/>
          <w:sz w:val="24"/>
        </w:rPr>
        <w:t xml:space="preserve"> of cancer survivors</w:t>
      </w:r>
      <w:r w:rsidR="00E8282F" w:rsidRPr="00E8282F">
        <w:rPr>
          <w:rFonts w:ascii="Times New Roman" w:eastAsia="Times New Roman" w:hAnsi="Times New Roman" w:cs="Times New Roman"/>
          <w:color w:val="000000"/>
          <w:sz w:val="24"/>
        </w:rPr>
        <w:t>. SCP</w:t>
      </w:r>
      <w:r w:rsidR="00A32DC0">
        <w:rPr>
          <w:rFonts w:ascii="Times New Roman" w:eastAsia="Times New Roman" w:hAnsi="Times New Roman" w:cs="Times New Roman"/>
          <w:color w:val="000000"/>
          <w:sz w:val="24"/>
        </w:rPr>
        <w:t>s</w:t>
      </w:r>
      <w:r w:rsidR="00E8282F" w:rsidRPr="00E8282F">
        <w:rPr>
          <w:rFonts w:ascii="Times New Roman" w:eastAsia="Times New Roman" w:hAnsi="Times New Roman" w:cs="Times New Roman"/>
          <w:color w:val="000000"/>
          <w:sz w:val="24"/>
        </w:rPr>
        <w:t xml:space="preserve"> h</w:t>
      </w:r>
      <w:r w:rsidR="00A32DC0">
        <w:rPr>
          <w:rFonts w:ascii="Times New Roman" w:eastAsia="Times New Roman" w:hAnsi="Times New Roman" w:cs="Times New Roman"/>
          <w:color w:val="000000"/>
          <w:sz w:val="24"/>
        </w:rPr>
        <w:t>ave</w:t>
      </w:r>
      <w:r w:rsidR="00E8282F" w:rsidRPr="00E8282F">
        <w:rPr>
          <w:rFonts w:ascii="Times New Roman" w:eastAsia="Times New Roman" w:hAnsi="Times New Roman" w:cs="Times New Roman"/>
          <w:color w:val="000000"/>
          <w:sz w:val="24"/>
        </w:rPr>
        <w:t xml:space="preserve"> been implemented with a multidisciplinary approach; however, the specific role of nurses in the SCP is unknown</w:t>
      </w:r>
      <w:r w:rsidR="00E8282F">
        <w:rPr>
          <w:rFonts w:ascii="Times New Roman" w:eastAsia="Times New Roman" w:hAnsi="Times New Roman" w:cs="Times New Roman"/>
          <w:color w:val="000000"/>
          <w:sz w:val="24"/>
        </w:rPr>
        <w:t xml:space="preserve">. </w:t>
      </w:r>
      <w:r w:rsidR="00F248C1">
        <w:rPr>
          <w:rFonts w:ascii="Times New Roman" w:eastAsia="Times New Roman" w:hAnsi="Times New Roman" w:cs="Times New Roman"/>
          <w:color w:val="000000"/>
          <w:sz w:val="24"/>
        </w:rPr>
        <w:t>Our</w:t>
      </w:r>
      <w:r w:rsidR="00E8282F">
        <w:rPr>
          <w:rFonts w:ascii="Times New Roman" w:eastAsia="Times New Roman" w:hAnsi="Times New Roman" w:cs="Times New Roman"/>
          <w:color w:val="000000"/>
          <w:sz w:val="24"/>
        </w:rPr>
        <w:t xml:space="preserve"> aim was t</w:t>
      </w:r>
      <w:r w:rsidR="00004BFB" w:rsidRPr="00F35A09">
        <w:rPr>
          <w:rFonts w:ascii="Times New Roman" w:eastAsia="Times New Roman" w:hAnsi="Times New Roman" w:cs="Times New Roman"/>
          <w:color w:val="000000"/>
          <w:sz w:val="24"/>
        </w:rPr>
        <w:t>o determine</w:t>
      </w:r>
      <w:r w:rsidR="00A32DC0">
        <w:rPr>
          <w:rFonts w:ascii="Times New Roman" w:eastAsia="Times New Roman" w:hAnsi="Times New Roman" w:cs="Times New Roman"/>
          <w:color w:val="000000"/>
          <w:sz w:val="24"/>
        </w:rPr>
        <w:t xml:space="preserve"> </w:t>
      </w:r>
      <w:r w:rsidR="00004BFB" w:rsidRPr="00F35A09">
        <w:rPr>
          <w:rFonts w:ascii="Times New Roman" w:eastAsia="Times New Roman" w:hAnsi="Times New Roman" w:cs="Times New Roman"/>
          <w:color w:val="000000"/>
          <w:sz w:val="24"/>
        </w:rPr>
        <w:t xml:space="preserve">the role of nurses and their degree of participation in cancer </w:t>
      </w:r>
      <w:r w:rsidR="009836F0" w:rsidRPr="00F35A09">
        <w:rPr>
          <w:rFonts w:ascii="Times New Roman" w:eastAsia="Times New Roman" w:hAnsi="Times New Roman" w:cs="Times New Roman"/>
          <w:color w:val="000000"/>
          <w:sz w:val="24"/>
        </w:rPr>
        <w:t>SCP</w:t>
      </w:r>
      <w:r w:rsidR="00004BFB" w:rsidRPr="00F35A09">
        <w:rPr>
          <w:rFonts w:ascii="Times New Roman" w:eastAsia="Times New Roman" w:hAnsi="Times New Roman" w:cs="Times New Roman"/>
          <w:color w:val="000000"/>
          <w:sz w:val="24"/>
        </w:rPr>
        <w:t>.</w:t>
      </w:r>
      <w:r w:rsidR="00613490">
        <w:rPr>
          <w:rFonts w:ascii="Times New Roman" w:eastAsia="Times New Roman" w:hAnsi="Times New Roman" w:cs="Times New Roman"/>
          <w:color w:val="000000"/>
          <w:sz w:val="24"/>
        </w:rPr>
        <w:t xml:space="preserve"> </w:t>
      </w:r>
    </w:p>
    <w:p w14:paraId="3431CAE9" w14:textId="7A62A2F5" w:rsidR="00C0240E" w:rsidRDefault="00AF371B" w:rsidP="003D5444">
      <w:pPr>
        <w:spacing w:line="480" w:lineRule="auto"/>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Design</w:t>
      </w:r>
      <w:r w:rsidR="00004BFB" w:rsidRPr="00F35A09">
        <w:rPr>
          <w:rFonts w:ascii="Times New Roman" w:eastAsia="Times New Roman" w:hAnsi="Times New Roman" w:cs="Times New Roman"/>
          <w:color w:val="000000"/>
          <w:sz w:val="24"/>
        </w:rPr>
        <w:t xml:space="preserve">. </w:t>
      </w:r>
      <w:r w:rsidR="007F6F7B">
        <w:rPr>
          <w:rFonts w:ascii="Times New Roman" w:eastAsia="Times New Roman" w:hAnsi="Times New Roman" w:cs="Times New Roman"/>
          <w:color w:val="000000"/>
          <w:sz w:val="24"/>
        </w:rPr>
        <w:t>I</w:t>
      </w:r>
      <w:r w:rsidR="00004BFB" w:rsidRPr="00F35A09">
        <w:rPr>
          <w:rFonts w:ascii="Times New Roman" w:eastAsia="Times New Roman" w:hAnsi="Times New Roman" w:cs="Times New Roman"/>
          <w:color w:val="000000"/>
          <w:sz w:val="24"/>
        </w:rPr>
        <w:t xml:space="preserve">ntegrative review </w:t>
      </w:r>
      <w:r w:rsidR="007F6F7B">
        <w:rPr>
          <w:rFonts w:ascii="Times New Roman" w:eastAsia="Times New Roman" w:hAnsi="Times New Roman" w:cs="Times New Roman"/>
          <w:color w:val="000000"/>
          <w:sz w:val="24"/>
        </w:rPr>
        <w:t>of the literature</w:t>
      </w:r>
      <w:r w:rsidR="00004BFB" w:rsidRPr="00F35A09">
        <w:rPr>
          <w:rFonts w:ascii="Times New Roman" w:eastAsia="Times New Roman" w:hAnsi="Times New Roman" w:cs="Times New Roman"/>
          <w:color w:val="000000"/>
          <w:sz w:val="24"/>
        </w:rPr>
        <w:t xml:space="preserve"> with systematic methodology</w:t>
      </w:r>
      <w:r w:rsidR="00C0240E">
        <w:rPr>
          <w:rFonts w:ascii="Times New Roman" w:eastAsia="Times New Roman" w:hAnsi="Times New Roman" w:cs="Times New Roman"/>
          <w:color w:val="000000"/>
          <w:sz w:val="24"/>
        </w:rPr>
        <w:t>.</w:t>
      </w:r>
      <w:r w:rsidR="00004BFB" w:rsidRPr="00F35A09">
        <w:rPr>
          <w:rFonts w:ascii="Times New Roman" w:eastAsia="Times New Roman" w:hAnsi="Times New Roman" w:cs="Times New Roman"/>
          <w:color w:val="000000"/>
          <w:sz w:val="24"/>
        </w:rPr>
        <w:t xml:space="preserve"> </w:t>
      </w:r>
    </w:p>
    <w:p w14:paraId="7E6B7457" w14:textId="2FE32429" w:rsidR="003D5444" w:rsidRPr="00F35A09" w:rsidRDefault="00C0240E" w:rsidP="003D5444">
      <w:pPr>
        <w:spacing w:line="480" w:lineRule="auto"/>
        <w:jc w:val="both"/>
        <w:rPr>
          <w:rFonts w:ascii="Times New Roman" w:hAnsi="Times New Roman" w:cs="Times New Roman"/>
          <w:sz w:val="24"/>
          <w:szCs w:val="24"/>
        </w:rPr>
      </w:pPr>
      <w:r>
        <w:rPr>
          <w:rFonts w:ascii="Times New Roman" w:eastAsia="Times New Roman" w:hAnsi="Times New Roman" w:cs="Times New Roman"/>
          <w:color w:val="000000"/>
          <w:sz w:val="24"/>
        </w:rPr>
        <w:t xml:space="preserve">Data </w:t>
      </w:r>
      <w:r w:rsidR="00AF371B">
        <w:rPr>
          <w:rFonts w:ascii="Times New Roman" w:eastAsia="Times New Roman" w:hAnsi="Times New Roman" w:cs="Times New Roman"/>
          <w:color w:val="000000"/>
          <w:sz w:val="24"/>
        </w:rPr>
        <w:t>sources</w:t>
      </w:r>
      <w:r>
        <w:rPr>
          <w:rFonts w:ascii="Times New Roman" w:eastAsia="Times New Roman" w:hAnsi="Times New Roman" w:cs="Times New Roman"/>
          <w:color w:val="000000"/>
          <w:sz w:val="24"/>
        </w:rPr>
        <w:t xml:space="preserve">. </w:t>
      </w:r>
      <w:r w:rsidR="00004BFB" w:rsidRPr="00F35A09">
        <w:rPr>
          <w:rFonts w:ascii="Times New Roman" w:eastAsia="Times New Roman" w:hAnsi="Times New Roman" w:cs="Times New Roman"/>
          <w:color w:val="000000"/>
          <w:sz w:val="24"/>
        </w:rPr>
        <w:t>PubMed, CINAHL, Psyc</w:t>
      </w:r>
      <w:r w:rsidR="00EC600C">
        <w:rPr>
          <w:rFonts w:ascii="Times New Roman" w:eastAsia="Times New Roman" w:hAnsi="Times New Roman" w:cs="Times New Roman"/>
          <w:color w:val="000000"/>
          <w:sz w:val="24"/>
        </w:rPr>
        <w:t>I</w:t>
      </w:r>
      <w:r w:rsidR="00073F9B">
        <w:rPr>
          <w:rFonts w:ascii="Times New Roman" w:eastAsia="Times New Roman" w:hAnsi="Times New Roman" w:cs="Times New Roman"/>
          <w:color w:val="000000"/>
          <w:sz w:val="24"/>
        </w:rPr>
        <w:t>NFO</w:t>
      </w:r>
      <w:r w:rsidR="00004BFB" w:rsidRPr="00F35A09">
        <w:rPr>
          <w:rFonts w:ascii="Times New Roman" w:eastAsia="Times New Roman" w:hAnsi="Times New Roman" w:cs="Times New Roman"/>
          <w:color w:val="000000"/>
          <w:sz w:val="24"/>
        </w:rPr>
        <w:t xml:space="preserve">, Web of Science, Cochrane and </w:t>
      </w:r>
      <w:proofErr w:type="spellStart"/>
      <w:r w:rsidR="00004BFB" w:rsidRPr="00F35A09">
        <w:rPr>
          <w:rFonts w:ascii="Times New Roman" w:eastAsia="Times New Roman" w:hAnsi="Times New Roman" w:cs="Times New Roman"/>
          <w:color w:val="000000"/>
          <w:sz w:val="24"/>
        </w:rPr>
        <w:t>Cancerlit</w:t>
      </w:r>
      <w:proofErr w:type="spellEnd"/>
      <w:r w:rsidR="00AF371B">
        <w:rPr>
          <w:rFonts w:ascii="Times New Roman" w:eastAsia="Times New Roman" w:hAnsi="Times New Roman" w:cs="Times New Roman"/>
          <w:color w:val="000000"/>
          <w:sz w:val="24"/>
        </w:rPr>
        <w:t xml:space="preserve"> databases were</w:t>
      </w:r>
      <w:r w:rsidR="007F6F7B">
        <w:rPr>
          <w:rFonts w:ascii="Times New Roman" w:eastAsia="Times New Roman" w:hAnsi="Times New Roman" w:cs="Times New Roman"/>
          <w:color w:val="000000"/>
          <w:sz w:val="24"/>
        </w:rPr>
        <w:t xml:space="preserve"> reviewed</w:t>
      </w:r>
      <w:r w:rsidR="00004BFB" w:rsidRPr="00F35A09">
        <w:rPr>
          <w:rFonts w:ascii="Times New Roman" w:eastAsia="Times New Roman" w:hAnsi="Times New Roman" w:cs="Times New Roman"/>
          <w:color w:val="000000"/>
          <w:sz w:val="24"/>
        </w:rPr>
        <w:t xml:space="preserve">. </w:t>
      </w:r>
      <w:r w:rsidR="007F6F7B">
        <w:rPr>
          <w:rFonts w:ascii="Times New Roman" w:eastAsia="Times New Roman" w:hAnsi="Times New Roman" w:cs="Times New Roman"/>
          <w:color w:val="000000"/>
          <w:sz w:val="24"/>
        </w:rPr>
        <w:t>A</w:t>
      </w:r>
      <w:r w:rsidR="00004BFB" w:rsidRPr="00F35A09">
        <w:rPr>
          <w:rFonts w:ascii="Times New Roman" w:eastAsia="Times New Roman" w:hAnsi="Times New Roman" w:cs="Times New Roman"/>
          <w:color w:val="000000"/>
          <w:sz w:val="24"/>
        </w:rPr>
        <w:t>rticles</w:t>
      </w:r>
      <w:r w:rsidR="009836F0" w:rsidRPr="00F35A09">
        <w:rPr>
          <w:rFonts w:ascii="Times New Roman" w:eastAsia="Times New Roman" w:hAnsi="Times New Roman" w:cs="Times New Roman"/>
          <w:color w:val="000000"/>
          <w:sz w:val="24"/>
        </w:rPr>
        <w:t xml:space="preserve"> published up to</w:t>
      </w:r>
      <w:r w:rsidR="00004BFB" w:rsidRPr="00F35A09">
        <w:rPr>
          <w:rFonts w:ascii="Times New Roman" w:eastAsia="Times New Roman" w:hAnsi="Times New Roman" w:cs="Times New Roman"/>
          <w:color w:val="000000"/>
          <w:sz w:val="24"/>
        </w:rPr>
        <w:t xml:space="preserve"> </w:t>
      </w:r>
      <w:r w:rsidR="00DC1AFC">
        <w:rPr>
          <w:rFonts w:ascii="Times New Roman" w:eastAsia="Times New Roman" w:hAnsi="Times New Roman" w:cs="Times New Roman"/>
          <w:color w:val="FF0000"/>
          <w:sz w:val="24"/>
        </w:rPr>
        <w:t>March</w:t>
      </w:r>
      <w:r w:rsidR="00142883" w:rsidRPr="00142883">
        <w:rPr>
          <w:rFonts w:ascii="Times New Roman" w:eastAsia="Times New Roman" w:hAnsi="Times New Roman" w:cs="Times New Roman"/>
          <w:color w:val="FF0000"/>
          <w:sz w:val="24"/>
        </w:rPr>
        <w:t xml:space="preserve"> 2021 </w:t>
      </w:r>
      <w:r w:rsidR="009836F0" w:rsidRPr="00F35A09">
        <w:rPr>
          <w:rFonts w:ascii="Times New Roman" w:eastAsia="Times New Roman" w:hAnsi="Times New Roman" w:cs="Times New Roman"/>
          <w:color w:val="000000"/>
          <w:sz w:val="24"/>
        </w:rPr>
        <w:t>were included</w:t>
      </w:r>
      <w:r w:rsidR="00004BFB" w:rsidRPr="00F35A09">
        <w:rPr>
          <w:rFonts w:ascii="Times New Roman" w:eastAsia="Times New Roman" w:hAnsi="Times New Roman" w:cs="Times New Roman"/>
          <w:color w:val="000000"/>
          <w:sz w:val="24"/>
        </w:rPr>
        <w:t xml:space="preserve">. </w:t>
      </w:r>
      <w:r w:rsidR="007F6F7B">
        <w:rPr>
          <w:rFonts w:ascii="Times New Roman" w:eastAsia="Times New Roman" w:hAnsi="Times New Roman" w:cs="Times New Roman"/>
          <w:color w:val="000000"/>
          <w:sz w:val="24"/>
        </w:rPr>
        <w:t>T</w:t>
      </w:r>
      <w:r w:rsidR="00004BFB" w:rsidRPr="00F35A09">
        <w:rPr>
          <w:rFonts w:ascii="Times New Roman" w:eastAsia="Times New Roman" w:hAnsi="Times New Roman" w:cs="Times New Roman"/>
          <w:color w:val="000000"/>
          <w:sz w:val="24"/>
        </w:rPr>
        <w:t xml:space="preserve">he websites of the most representative scientific societies related to cancer survival were </w:t>
      </w:r>
      <w:r w:rsidR="007F6F7B">
        <w:rPr>
          <w:rFonts w:ascii="Times New Roman" w:eastAsia="Times New Roman" w:hAnsi="Times New Roman" w:cs="Times New Roman"/>
          <w:color w:val="000000"/>
          <w:sz w:val="24"/>
        </w:rPr>
        <w:t xml:space="preserve">also </w:t>
      </w:r>
      <w:r w:rsidR="00004BFB" w:rsidRPr="00F35A09">
        <w:rPr>
          <w:rFonts w:ascii="Times New Roman" w:eastAsia="Times New Roman" w:hAnsi="Times New Roman" w:cs="Times New Roman"/>
          <w:color w:val="000000"/>
          <w:sz w:val="24"/>
        </w:rPr>
        <w:t>reviewed.</w:t>
      </w:r>
    </w:p>
    <w:p w14:paraId="5189C112" w14:textId="61838BF0" w:rsidR="00AF371B" w:rsidRDefault="00AF371B" w:rsidP="003D5444">
      <w:pPr>
        <w:spacing w:line="480" w:lineRule="auto"/>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Review method.</w:t>
      </w:r>
      <w:r w:rsidR="007F6F7B" w:rsidRPr="007F6F7B">
        <w:t xml:space="preserve"> </w:t>
      </w:r>
      <w:r w:rsidR="007F6F7B" w:rsidRPr="007F6F7B">
        <w:rPr>
          <w:rFonts w:ascii="Times New Roman" w:eastAsia="Times New Roman" w:hAnsi="Times New Roman" w:cs="Times New Roman"/>
          <w:color w:val="000000"/>
          <w:sz w:val="24"/>
        </w:rPr>
        <w:t xml:space="preserve">Of </w:t>
      </w:r>
      <w:r w:rsidR="00142883" w:rsidRPr="00142883">
        <w:rPr>
          <w:rFonts w:ascii="Times New Roman" w:eastAsia="Times New Roman" w:hAnsi="Times New Roman" w:cs="Times New Roman"/>
          <w:color w:val="FF0000"/>
          <w:sz w:val="24"/>
        </w:rPr>
        <w:t>2</w:t>
      </w:r>
      <w:r w:rsidR="004554B0">
        <w:rPr>
          <w:rFonts w:ascii="Times New Roman" w:eastAsia="Times New Roman" w:hAnsi="Times New Roman" w:cs="Times New Roman"/>
          <w:color w:val="FF0000"/>
          <w:sz w:val="24"/>
        </w:rPr>
        <w:t>,</w:t>
      </w:r>
      <w:r w:rsidR="00142883" w:rsidRPr="00142883">
        <w:rPr>
          <w:rFonts w:ascii="Times New Roman" w:eastAsia="Times New Roman" w:hAnsi="Times New Roman" w:cs="Times New Roman"/>
          <w:color w:val="FF0000"/>
          <w:sz w:val="24"/>
        </w:rPr>
        <w:t>638</w:t>
      </w:r>
      <w:r w:rsidR="007F6F7B" w:rsidRPr="007F6F7B">
        <w:rPr>
          <w:rFonts w:ascii="Times New Roman" w:eastAsia="Times New Roman" w:hAnsi="Times New Roman" w:cs="Times New Roman"/>
          <w:color w:val="000000"/>
          <w:sz w:val="24"/>
        </w:rPr>
        <w:t xml:space="preserve"> publications identified, </w:t>
      </w:r>
      <w:r w:rsidR="00142883">
        <w:rPr>
          <w:rFonts w:ascii="Times New Roman" w:eastAsia="Times New Roman" w:hAnsi="Times New Roman" w:cs="Times New Roman"/>
          <w:color w:val="FF0000"/>
          <w:sz w:val="24"/>
        </w:rPr>
        <w:t>22</w:t>
      </w:r>
      <w:r w:rsidR="007F6F7B" w:rsidRPr="007F6F7B">
        <w:rPr>
          <w:rFonts w:ascii="Times New Roman" w:eastAsia="Times New Roman" w:hAnsi="Times New Roman" w:cs="Times New Roman"/>
          <w:color w:val="000000"/>
          <w:sz w:val="24"/>
        </w:rPr>
        <w:t xml:space="preserve"> studies met our inclusion criteria. Quality of included studies was assessed using Joanna Briggs Institute quality assessment tools. </w:t>
      </w:r>
      <w:r w:rsidR="001B48C3" w:rsidRPr="001B48C3">
        <w:rPr>
          <w:rFonts w:ascii="Times New Roman" w:eastAsia="Times New Roman" w:hAnsi="Times New Roman" w:cs="Times New Roman"/>
          <w:color w:val="000000"/>
          <w:sz w:val="24"/>
        </w:rPr>
        <w:t>Data were organized according to comprehensive thematic analysis</w:t>
      </w:r>
      <w:r w:rsidR="00157699">
        <w:rPr>
          <w:rFonts w:ascii="Times New Roman" w:eastAsia="Times New Roman" w:hAnsi="Times New Roman" w:cs="Times New Roman"/>
          <w:color w:val="000000"/>
          <w:sz w:val="24"/>
        </w:rPr>
        <w:t xml:space="preserve">. </w:t>
      </w:r>
    </w:p>
    <w:p w14:paraId="7B5B36CC" w14:textId="4572AEA2" w:rsidR="003D5444" w:rsidRPr="00BB50D6" w:rsidRDefault="00004BFB" w:rsidP="003D5444">
      <w:pPr>
        <w:spacing w:line="480" w:lineRule="auto"/>
        <w:jc w:val="both"/>
        <w:rPr>
          <w:rFonts w:ascii="Times New Roman" w:eastAsia="Times New Roman" w:hAnsi="Times New Roman" w:cs="Times New Roman"/>
          <w:color w:val="FF0000"/>
          <w:sz w:val="24"/>
        </w:rPr>
      </w:pPr>
      <w:r w:rsidRPr="00F35A09">
        <w:rPr>
          <w:rFonts w:ascii="Times New Roman" w:eastAsia="Times New Roman" w:hAnsi="Times New Roman" w:cs="Times New Roman"/>
          <w:color w:val="000000"/>
          <w:sz w:val="24"/>
        </w:rPr>
        <w:t xml:space="preserve">Results. </w:t>
      </w:r>
      <w:r w:rsidR="009836F0" w:rsidRPr="00F35A09">
        <w:rPr>
          <w:rFonts w:ascii="Times New Roman" w:eastAsia="Times New Roman" w:hAnsi="Times New Roman" w:cs="Times New Roman"/>
          <w:color w:val="000000"/>
          <w:sz w:val="24"/>
        </w:rPr>
        <w:t xml:space="preserve">The studies showed that nurses play </w:t>
      </w:r>
      <w:r w:rsidRPr="00F35A09">
        <w:rPr>
          <w:rFonts w:ascii="Times New Roman" w:eastAsia="Times New Roman" w:hAnsi="Times New Roman" w:cs="Times New Roman"/>
          <w:color w:val="000000"/>
          <w:sz w:val="24"/>
        </w:rPr>
        <w:t xml:space="preserve">a key role and participate in different phases of the SCP, including design, delivery, monitoring and coordination </w:t>
      </w:r>
      <w:r w:rsidR="009836F0" w:rsidRPr="00F35A09">
        <w:rPr>
          <w:rFonts w:ascii="Times New Roman" w:eastAsia="Times New Roman" w:hAnsi="Times New Roman" w:cs="Times New Roman"/>
          <w:color w:val="000000"/>
          <w:sz w:val="24"/>
        </w:rPr>
        <w:t xml:space="preserve">among </w:t>
      </w:r>
      <w:r w:rsidRPr="00F35A09">
        <w:rPr>
          <w:rFonts w:ascii="Times New Roman" w:eastAsia="Times New Roman" w:hAnsi="Times New Roman" w:cs="Times New Roman"/>
          <w:color w:val="000000"/>
          <w:sz w:val="24"/>
        </w:rPr>
        <w:t xml:space="preserve">different levels of care. </w:t>
      </w:r>
      <w:r w:rsidR="00142883" w:rsidRPr="00142883">
        <w:rPr>
          <w:rFonts w:ascii="Times New Roman" w:eastAsia="Times New Roman" w:hAnsi="Times New Roman" w:cs="Times New Roman"/>
          <w:color w:val="FF0000"/>
          <w:sz w:val="24"/>
        </w:rPr>
        <w:t xml:space="preserve">Nurses </w:t>
      </w:r>
      <w:r w:rsidR="00000FE8">
        <w:rPr>
          <w:rFonts w:ascii="Times New Roman" w:eastAsia="Times New Roman" w:hAnsi="Times New Roman" w:cs="Times New Roman"/>
          <w:color w:val="FF0000"/>
          <w:sz w:val="24"/>
        </w:rPr>
        <w:t>participate</w:t>
      </w:r>
      <w:r w:rsidR="00142883" w:rsidRPr="00142883">
        <w:rPr>
          <w:rFonts w:ascii="Times New Roman" w:eastAsia="Times New Roman" w:hAnsi="Times New Roman" w:cs="Times New Roman"/>
          <w:color w:val="FF0000"/>
          <w:sz w:val="24"/>
        </w:rPr>
        <w:t xml:space="preserve"> in the different phases of</w:t>
      </w:r>
      <w:r w:rsidR="00142883">
        <w:rPr>
          <w:rFonts w:ascii="Times New Roman" w:eastAsia="Times New Roman" w:hAnsi="Times New Roman" w:cs="Times New Roman"/>
          <w:color w:val="FF0000"/>
          <w:sz w:val="24"/>
        </w:rPr>
        <w:t xml:space="preserve"> </w:t>
      </w:r>
      <w:r w:rsidR="00DC1AFC">
        <w:rPr>
          <w:rFonts w:ascii="Times New Roman" w:eastAsia="Times New Roman" w:hAnsi="Times New Roman" w:cs="Times New Roman"/>
          <w:color w:val="FF0000"/>
          <w:sz w:val="24"/>
        </w:rPr>
        <w:t xml:space="preserve">the </w:t>
      </w:r>
      <w:r w:rsidR="00142883">
        <w:rPr>
          <w:rFonts w:ascii="Times New Roman" w:eastAsia="Times New Roman" w:hAnsi="Times New Roman" w:cs="Times New Roman"/>
          <w:color w:val="FF0000"/>
          <w:sz w:val="24"/>
        </w:rPr>
        <w:t xml:space="preserve">SCP </w:t>
      </w:r>
      <w:r w:rsidR="00142883" w:rsidRPr="00142883">
        <w:rPr>
          <w:rFonts w:ascii="Times New Roman" w:eastAsia="Times New Roman" w:hAnsi="Times New Roman" w:cs="Times New Roman"/>
          <w:color w:val="FF0000"/>
          <w:sz w:val="24"/>
        </w:rPr>
        <w:t>(design, delivery, monitoring and coordination)</w:t>
      </w:r>
      <w:r w:rsidR="00142883">
        <w:rPr>
          <w:rFonts w:ascii="Times New Roman" w:eastAsia="Times New Roman" w:hAnsi="Times New Roman" w:cs="Times New Roman"/>
          <w:color w:val="FF0000"/>
          <w:sz w:val="24"/>
        </w:rPr>
        <w:t xml:space="preserve"> </w:t>
      </w:r>
      <w:r w:rsidR="00DC1AFC">
        <w:rPr>
          <w:rFonts w:ascii="Times New Roman" w:eastAsia="Times New Roman" w:hAnsi="Times New Roman" w:cs="Times New Roman"/>
          <w:color w:val="FF0000"/>
          <w:sz w:val="24"/>
        </w:rPr>
        <w:t xml:space="preserve">with </w:t>
      </w:r>
      <w:r w:rsidR="00DC1AFC" w:rsidRPr="00DC1AFC">
        <w:rPr>
          <w:rFonts w:ascii="Times New Roman" w:eastAsia="Times New Roman" w:hAnsi="Times New Roman" w:cs="Times New Roman"/>
          <w:color w:val="FF0000"/>
          <w:sz w:val="24"/>
        </w:rPr>
        <w:t xml:space="preserve">varying degrees of </w:t>
      </w:r>
      <w:r w:rsidR="00000FE8">
        <w:rPr>
          <w:rFonts w:ascii="Times New Roman" w:eastAsia="Times New Roman" w:hAnsi="Times New Roman" w:cs="Times New Roman"/>
          <w:color w:val="FF0000"/>
          <w:sz w:val="24"/>
        </w:rPr>
        <w:t>involvement</w:t>
      </w:r>
      <w:r w:rsidR="00DC1AFC">
        <w:rPr>
          <w:rFonts w:ascii="Times New Roman" w:eastAsia="Times New Roman" w:hAnsi="Times New Roman" w:cs="Times New Roman"/>
          <w:color w:val="FF0000"/>
          <w:sz w:val="24"/>
        </w:rPr>
        <w:t xml:space="preserve"> and</w:t>
      </w:r>
      <w:r w:rsidR="00DC1AFC" w:rsidRPr="00DC1AFC">
        <w:rPr>
          <w:rFonts w:ascii="Times New Roman" w:eastAsia="Times New Roman" w:hAnsi="Times New Roman" w:cs="Times New Roman"/>
          <w:color w:val="FF0000"/>
          <w:sz w:val="24"/>
        </w:rPr>
        <w:t xml:space="preserve"> responsibility</w:t>
      </w:r>
      <w:r w:rsidR="00000FE8">
        <w:rPr>
          <w:rFonts w:ascii="Times New Roman" w:eastAsia="Times New Roman" w:hAnsi="Times New Roman" w:cs="Times New Roman"/>
          <w:color w:val="FF0000"/>
          <w:sz w:val="24"/>
        </w:rPr>
        <w:t xml:space="preserve"> and in which design and </w:t>
      </w:r>
      <w:r w:rsidR="00142883" w:rsidRPr="00142883">
        <w:rPr>
          <w:rFonts w:ascii="Times New Roman" w:eastAsia="Times New Roman" w:hAnsi="Times New Roman" w:cs="Times New Roman"/>
          <w:color w:val="FF0000"/>
          <w:sz w:val="24"/>
        </w:rPr>
        <w:t xml:space="preserve">delivery </w:t>
      </w:r>
      <w:r w:rsidR="00000FE8">
        <w:rPr>
          <w:rFonts w:ascii="Times New Roman" w:eastAsia="Times New Roman" w:hAnsi="Times New Roman" w:cs="Times New Roman"/>
          <w:color w:val="FF0000"/>
          <w:sz w:val="24"/>
        </w:rPr>
        <w:t xml:space="preserve">of SCP are the </w:t>
      </w:r>
      <w:r w:rsidR="00142883">
        <w:rPr>
          <w:rFonts w:ascii="Times New Roman" w:eastAsia="Times New Roman" w:hAnsi="Times New Roman" w:cs="Times New Roman"/>
          <w:color w:val="FF0000"/>
          <w:sz w:val="24"/>
        </w:rPr>
        <w:t>phases</w:t>
      </w:r>
      <w:r w:rsidR="00142883" w:rsidRPr="00142883">
        <w:rPr>
          <w:rFonts w:ascii="Times New Roman" w:eastAsia="Times New Roman" w:hAnsi="Times New Roman" w:cs="Times New Roman"/>
          <w:color w:val="FF0000"/>
          <w:sz w:val="24"/>
        </w:rPr>
        <w:t xml:space="preserve"> </w:t>
      </w:r>
      <w:r w:rsidR="00000FE8">
        <w:rPr>
          <w:rFonts w:ascii="Times New Roman" w:eastAsia="Times New Roman" w:hAnsi="Times New Roman" w:cs="Times New Roman"/>
          <w:color w:val="FF0000"/>
          <w:sz w:val="24"/>
        </w:rPr>
        <w:t xml:space="preserve">with the highest nurse participation </w:t>
      </w:r>
      <w:r w:rsidR="00142883" w:rsidRPr="00142883">
        <w:rPr>
          <w:rFonts w:ascii="Times New Roman" w:eastAsia="Times New Roman" w:hAnsi="Times New Roman" w:cs="Times New Roman"/>
          <w:color w:val="FF0000"/>
          <w:sz w:val="24"/>
        </w:rPr>
        <w:t>(18 out of 2</w:t>
      </w:r>
      <w:r w:rsidR="00142883">
        <w:rPr>
          <w:rFonts w:ascii="Times New Roman" w:eastAsia="Times New Roman" w:hAnsi="Times New Roman" w:cs="Times New Roman"/>
          <w:color w:val="FF0000"/>
          <w:sz w:val="24"/>
        </w:rPr>
        <w:t>2</w:t>
      </w:r>
      <w:r w:rsidR="00142883" w:rsidRPr="00142883">
        <w:rPr>
          <w:rFonts w:ascii="Times New Roman" w:eastAsia="Times New Roman" w:hAnsi="Times New Roman" w:cs="Times New Roman"/>
          <w:color w:val="FF0000"/>
          <w:sz w:val="24"/>
        </w:rPr>
        <w:t xml:space="preserve"> studies).</w:t>
      </w:r>
      <w:r w:rsidR="00BB50D6">
        <w:rPr>
          <w:rFonts w:ascii="Times New Roman" w:eastAsia="Times New Roman" w:hAnsi="Times New Roman" w:cs="Times New Roman"/>
          <w:color w:val="FF0000"/>
          <w:sz w:val="24"/>
        </w:rPr>
        <w:t xml:space="preserve"> </w:t>
      </w:r>
      <w:r w:rsidR="007F6F7B">
        <w:rPr>
          <w:rFonts w:ascii="Times New Roman" w:eastAsia="Times New Roman" w:hAnsi="Times New Roman" w:cs="Times New Roman"/>
          <w:color w:val="000000"/>
          <w:sz w:val="24"/>
        </w:rPr>
        <w:t>The</w:t>
      </w:r>
      <w:r w:rsidRPr="00F35A09">
        <w:rPr>
          <w:rFonts w:ascii="Times New Roman" w:eastAsia="Times New Roman" w:hAnsi="Times New Roman" w:cs="Times New Roman"/>
          <w:color w:val="000000"/>
          <w:sz w:val="24"/>
        </w:rPr>
        <w:t xml:space="preserve"> majority of SCPs are implemented in specialized</w:t>
      </w:r>
      <w:r w:rsidR="007F6F7B">
        <w:rPr>
          <w:rFonts w:ascii="Times New Roman" w:eastAsia="Times New Roman" w:hAnsi="Times New Roman" w:cs="Times New Roman"/>
          <w:color w:val="000000"/>
          <w:sz w:val="24"/>
        </w:rPr>
        <w:t>, hospital-</w:t>
      </w:r>
      <w:r w:rsidR="007F6F7B">
        <w:rPr>
          <w:rFonts w:ascii="Times New Roman" w:eastAsia="Times New Roman" w:hAnsi="Times New Roman" w:cs="Times New Roman"/>
          <w:color w:val="000000"/>
          <w:sz w:val="24"/>
        </w:rPr>
        <w:lastRenderedPageBreak/>
        <w:t>based</w:t>
      </w:r>
      <w:r w:rsidRPr="00F35A09">
        <w:rPr>
          <w:rFonts w:ascii="Times New Roman" w:eastAsia="Times New Roman" w:hAnsi="Times New Roman" w:cs="Times New Roman"/>
          <w:color w:val="000000"/>
          <w:sz w:val="24"/>
        </w:rPr>
        <w:t xml:space="preserve"> care and focus on short-term cancer survivors</w:t>
      </w:r>
      <w:r w:rsidR="00512F12">
        <w:rPr>
          <w:rFonts w:ascii="Times New Roman" w:eastAsia="Times New Roman" w:hAnsi="Times New Roman" w:cs="Times New Roman"/>
          <w:color w:val="000000"/>
          <w:sz w:val="24"/>
        </w:rPr>
        <w:t>,</w:t>
      </w:r>
      <w:r w:rsidRPr="00F35A09">
        <w:rPr>
          <w:rFonts w:ascii="Times New Roman" w:eastAsia="Times New Roman" w:hAnsi="Times New Roman" w:cs="Times New Roman"/>
          <w:color w:val="000000"/>
          <w:sz w:val="24"/>
        </w:rPr>
        <w:t xml:space="preserve"> who are </w:t>
      </w:r>
      <w:r w:rsidR="009836F0" w:rsidRPr="00F35A09">
        <w:rPr>
          <w:rFonts w:ascii="Times New Roman" w:eastAsia="Times New Roman" w:hAnsi="Times New Roman" w:cs="Times New Roman"/>
          <w:color w:val="000000"/>
          <w:sz w:val="24"/>
        </w:rPr>
        <w:t>actively undergoing</w:t>
      </w:r>
      <w:r w:rsidRPr="00F35A09">
        <w:rPr>
          <w:rFonts w:ascii="Times New Roman" w:eastAsia="Times New Roman" w:hAnsi="Times New Roman" w:cs="Times New Roman"/>
          <w:color w:val="000000"/>
          <w:sz w:val="24"/>
        </w:rPr>
        <w:t xml:space="preserve"> oncological treatments.</w:t>
      </w:r>
    </w:p>
    <w:p w14:paraId="14F91996" w14:textId="5AAE292B" w:rsidR="003D5444" w:rsidRDefault="00004BFB" w:rsidP="003D5444">
      <w:pPr>
        <w:spacing w:line="480" w:lineRule="auto"/>
        <w:jc w:val="both"/>
        <w:rPr>
          <w:rFonts w:ascii="Times New Roman" w:eastAsia="Times New Roman" w:hAnsi="Times New Roman" w:cs="Times New Roman"/>
          <w:color w:val="000000"/>
          <w:sz w:val="24"/>
        </w:rPr>
      </w:pPr>
      <w:r w:rsidRPr="00F35A09">
        <w:rPr>
          <w:rFonts w:ascii="Times New Roman" w:eastAsia="Times New Roman" w:hAnsi="Times New Roman" w:cs="Times New Roman"/>
          <w:color w:val="000000"/>
          <w:sz w:val="24"/>
        </w:rPr>
        <w:t xml:space="preserve">Conclusion. This review shows that nurses actively participate in the design, </w:t>
      </w:r>
      <w:r w:rsidR="00512F12" w:rsidRPr="00F35A09">
        <w:rPr>
          <w:rFonts w:ascii="Times New Roman" w:eastAsia="Times New Roman" w:hAnsi="Times New Roman" w:cs="Times New Roman"/>
          <w:color w:val="000000"/>
          <w:sz w:val="24"/>
        </w:rPr>
        <w:t>implementation,</w:t>
      </w:r>
      <w:r w:rsidRPr="00F35A09">
        <w:rPr>
          <w:rFonts w:ascii="Times New Roman" w:eastAsia="Times New Roman" w:hAnsi="Times New Roman" w:cs="Times New Roman"/>
          <w:color w:val="000000"/>
          <w:sz w:val="24"/>
        </w:rPr>
        <w:t xml:space="preserve"> and coordination of </w:t>
      </w:r>
      <w:r w:rsidR="009B0949" w:rsidRPr="00F35A09">
        <w:rPr>
          <w:rFonts w:ascii="Times New Roman" w:eastAsia="Times New Roman" w:hAnsi="Times New Roman" w:cs="Times New Roman"/>
          <w:color w:val="000000"/>
          <w:sz w:val="24"/>
        </w:rPr>
        <w:t>SCP</w:t>
      </w:r>
      <w:r w:rsidR="00832E94" w:rsidRPr="00F35A09">
        <w:rPr>
          <w:rFonts w:ascii="Times New Roman" w:eastAsia="Times New Roman" w:hAnsi="Times New Roman" w:cs="Times New Roman"/>
          <w:color w:val="000000"/>
          <w:sz w:val="24"/>
        </w:rPr>
        <w:t>s</w:t>
      </w:r>
      <w:r w:rsidRPr="00F35A09">
        <w:rPr>
          <w:rFonts w:ascii="Times New Roman" w:eastAsia="Times New Roman" w:hAnsi="Times New Roman" w:cs="Times New Roman"/>
          <w:color w:val="000000"/>
          <w:sz w:val="24"/>
        </w:rPr>
        <w:t>. However, SCPs focus on</w:t>
      </w:r>
      <w:r w:rsidR="009836F0" w:rsidRPr="00F35A09">
        <w:rPr>
          <w:rFonts w:ascii="Times New Roman" w:eastAsia="Times New Roman" w:hAnsi="Times New Roman" w:cs="Times New Roman"/>
          <w:color w:val="000000"/>
          <w:sz w:val="24"/>
        </w:rPr>
        <w:t xml:space="preserve"> the</w:t>
      </w:r>
      <w:r w:rsidRPr="00F35A09">
        <w:rPr>
          <w:rFonts w:ascii="Times New Roman" w:eastAsia="Times New Roman" w:hAnsi="Times New Roman" w:cs="Times New Roman"/>
          <w:color w:val="000000"/>
          <w:sz w:val="24"/>
        </w:rPr>
        <w:t xml:space="preserve"> acute survival </w:t>
      </w:r>
      <w:r w:rsidR="009836F0" w:rsidRPr="00F35A09">
        <w:rPr>
          <w:rFonts w:ascii="Times New Roman" w:eastAsia="Times New Roman" w:hAnsi="Times New Roman" w:cs="Times New Roman"/>
          <w:color w:val="000000"/>
          <w:sz w:val="24"/>
        </w:rPr>
        <w:t>and</w:t>
      </w:r>
      <w:r w:rsidRPr="00F35A09">
        <w:rPr>
          <w:rFonts w:ascii="Times New Roman" w:eastAsia="Times New Roman" w:hAnsi="Times New Roman" w:cs="Times New Roman"/>
          <w:color w:val="000000"/>
          <w:sz w:val="24"/>
        </w:rPr>
        <w:t xml:space="preserve"> treatment phase</w:t>
      </w:r>
      <w:r w:rsidR="009836F0" w:rsidRPr="00F35A09">
        <w:rPr>
          <w:rFonts w:ascii="Times New Roman" w:eastAsia="Times New Roman" w:hAnsi="Times New Roman" w:cs="Times New Roman"/>
          <w:color w:val="000000"/>
          <w:sz w:val="24"/>
        </w:rPr>
        <w:t>s</w:t>
      </w:r>
      <w:r w:rsidRPr="00F35A09">
        <w:rPr>
          <w:rFonts w:ascii="Times New Roman" w:eastAsia="Times New Roman" w:hAnsi="Times New Roman" w:cs="Times New Roman"/>
          <w:color w:val="000000"/>
          <w:sz w:val="24"/>
        </w:rPr>
        <w:t xml:space="preserve">, </w:t>
      </w:r>
      <w:r w:rsidR="009836F0" w:rsidRPr="00F35A09">
        <w:rPr>
          <w:rFonts w:ascii="Times New Roman" w:eastAsia="Times New Roman" w:hAnsi="Times New Roman" w:cs="Times New Roman"/>
          <w:color w:val="000000"/>
          <w:sz w:val="24"/>
        </w:rPr>
        <w:t xml:space="preserve">and </w:t>
      </w:r>
      <w:r w:rsidRPr="00F35A09">
        <w:rPr>
          <w:rFonts w:ascii="Times New Roman" w:eastAsia="Times New Roman" w:hAnsi="Times New Roman" w:cs="Times New Roman"/>
          <w:color w:val="000000"/>
          <w:sz w:val="24"/>
        </w:rPr>
        <w:t>there is a gap in the</w:t>
      </w:r>
      <w:r w:rsidR="009836F0" w:rsidRPr="00F35A09">
        <w:rPr>
          <w:rFonts w:ascii="Times New Roman" w:eastAsia="Times New Roman" w:hAnsi="Times New Roman" w:cs="Times New Roman"/>
          <w:color w:val="000000"/>
          <w:sz w:val="24"/>
        </w:rPr>
        <w:t>ir</w:t>
      </w:r>
      <w:r w:rsidRPr="00F35A09">
        <w:rPr>
          <w:rFonts w:ascii="Times New Roman" w:eastAsia="Times New Roman" w:hAnsi="Times New Roman" w:cs="Times New Roman"/>
          <w:color w:val="000000"/>
          <w:sz w:val="24"/>
        </w:rPr>
        <w:t xml:space="preserve"> use </w:t>
      </w:r>
      <w:r w:rsidR="009836F0" w:rsidRPr="00F35A09">
        <w:rPr>
          <w:rFonts w:ascii="Times New Roman" w:eastAsia="Times New Roman" w:hAnsi="Times New Roman" w:cs="Times New Roman"/>
          <w:color w:val="000000"/>
          <w:sz w:val="24"/>
        </w:rPr>
        <w:t>in</w:t>
      </w:r>
      <w:r w:rsidRPr="00F35A09">
        <w:rPr>
          <w:rFonts w:ascii="Times New Roman" w:eastAsia="Times New Roman" w:hAnsi="Times New Roman" w:cs="Times New Roman"/>
          <w:color w:val="000000"/>
          <w:sz w:val="24"/>
        </w:rPr>
        <w:t xml:space="preserve"> long-term cancer survivorship. This gap may be one </w:t>
      </w:r>
      <w:r w:rsidR="009836F0" w:rsidRPr="00F35A09">
        <w:rPr>
          <w:rFonts w:ascii="Times New Roman" w:eastAsia="Times New Roman" w:hAnsi="Times New Roman" w:cs="Times New Roman"/>
          <w:color w:val="000000"/>
          <w:sz w:val="24"/>
        </w:rPr>
        <w:t>reason</w:t>
      </w:r>
      <w:r w:rsidRPr="00F35A09">
        <w:rPr>
          <w:rFonts w:ascii="Times New Roman" w:eastAsia="Times New Roman" w:hAnsi="Times New Roman" w:cs="Times New Roman"/>
          <w:color w:val="000000"/>
          <w:sz w:val="24"/>
        </w:rPr>
        <w:t xml:space="preserve"> the needs of long-term cancer survivors are not covered. </w:t>
      </w:r>
    </w:p>
    <w:p w14:paraId="6ADFF0C6" w14:textId="636ACFCD" w:rsidR="002B6E55" w:rsidRDefault="00C0240E" w:rsidP="00A03428">
      <w:pPr>
        <w:pStyle w:val="HTMLconformatoprevio"/>
        <w:spacing w:line="480" w:lineRule="auto"/>
        <w:rPr>
          <w:rFonts w:ascii="Times New Roman" w:hAnsi="Times New Roman" w:cs="Times New Roman"/>
          <w:color w:val="000000"/>
          <w:sz w:val="24"/>
          <w:lang w:val="en-US"/>
        </w:rPr>
      </w:pPr>
      <w:r w:rsidRPr="008B3781">
        <w:rPr>
          <w:rFonts w:ascii="Times New Roman" w:hAnsi="Times New Roman" w:cs="Times New Roman"/>
          <w:color w:val="000000"/>
          <w:sz w:val="24"/>
          <w:lang w:val="en-US"/>
        </w:rPr>
        <w:t xml:space="preserve">Impact. </w:t>
      </w:r>
      <w:r w:rsidR="002B6E55" w:rsidRPr="002B6E55">
        <w:rPr>
          <w:rFonts w:ascii="Times New Roman" w:hAnsi="Times New Roman" w:cs="Times New Roman"/>
          <w:color w:val="000000"/>
          <w:sz w:val="24"/>
          <w:lang w:val="en-US"/>
        </w:rPr>
        <w:t>This review contributes to the current body of knowledge by addressing</w:t>
      </w:r>
      <w:r w:rsidR="002B6E55">
        <w:rPr>
          <w:rFonts w:ascii="Times New Roman" w:hAnsi="Times New Roman" w:cs="Times New Roman"/>
          <w:color w:val="000000"/>
          <w:sz w:val="24"/>
          <w:lang w:val="en-US"/>
        </w:rPr>
        <w:t xml:space="preserve"> the role of nurses in cancer SCPs. </w:t>
      </w:r>
      <w:r w:rsidR="001351F7">
        <w:rPr>
          <w:rFonts w:ascii="Times New Roman" w:hAnsi="Times New Roman" w:cs="Times New Roman"/>
          <w:color w:val="000000"/>
          <w:sz w:val="24"/>
          <w:lang w:val="en-US"/>
        </w:rPr>
        <w:t xml:space="preserve">We recommend </w:t>
      </w:r>
      <w:r w:rsidR="002B6E55" w:rsidRPr="008B3781">
        <w:rPr>
          <w:rFonts w:ascii="Times New Roman" w:hAnsi="Times New Roman" w:cs="Times New Roman"/>
          <w:color w:val="000000"/>
          <w:sz w:val="24"/>
          <w:lang w:val="en-US"/>
        </w:rPr>
        <w:t xml:space="preserve">the involvement of an advanced practice nurse as SCP coordinator </w:t>
      </w:r>
      <w:r w:rsidR="00A03428" w:rsidRPr="00A03428">
        <w:rPr>
          <w:rFonts w:ascii="Times New Roman" w:hAnsi="Times New Roman" w:cs="Times New Roman"/>
          <w:color w:val="000000"/>
          <w:sz w:val="24"/>
          <w:lang w:val="en-US"/>
        </w:rPr>
        <w:t xml:space="preserve">to improve communication between </w:t>
      </w:r>
      <w:r w:rsidR="00A03428">
        <w:rPr>
          <w:rFonts w:ascii="Times New Roman" w:hAnsi="Times New Roman" w:cs="Times New Roman"/>
          <w:color w:val="000000"/>
          <w:sz w:val="24"/>
          <w:lang w:val="en-US"/>
        </w:rPr>
        <w:t>cancer specialists</w:t>
      </w:r>
      <w:r w:rsidR="00A03428" w:rsidRPr="00A32DC0">
        <w:rPr>
          <w:rFonts w:ascii="Times New Roman" w:hAnsi="Times New Roman" w:cs="Times New Roman"/>
          <w:color w:val="000000"/>
          <w:sz w:val="24"/>
          <w:lang w:val="en-US"/>
        </w:rPr>
        <w:t xml:space="preserve"> and primary care providers</w:t>
      </w:r>
      <w:r w:rsidR="00A03428">
        <w:rPr>
          <w:rFonts w:ascii="Times New Roman" w:hAnsi="Times New Roman" w:cs="Times New Roman"/>
          <w:color w:val="000000"/>
          <w:sz w:val="24"/>
          <w:lang w:val="en-US"/>
        </w:rPr>
        <w:t xml:space="preserve">, </w:t>
      </w:r>
      <w:r w:rsidR="00A03428" w:rsidRPr="00A03428">
        <w:rPr>
          <w:rFonts w:ascii="Times New Roman" w:hAnsi="Times New Roman" w:cs="Times New Roman"/>
          <w:color w:val="000000"/>
          <w:sz w:val="24"/>
          <w:lang w:val="en-US"/>
        </w:rPr>
        <w:t xml:space="preserve">and </w:t>
      </w:r>
      <w:r w:rsidR="00A03428">
        <w:rPr>
          <w:rFonts w:ascii="Times New Roman" w:hAnsi="Times New Roman" w:cs="Times New Roman"/>
          <w:color w:val="000000"/>
          <w:sz w:val="24"/>
          <w:lang w:val="en-US"/>
        </w:rPr>
        <w:t xml:space="preserve">to promote continued </w:t>
      </w:r>
      <w:r w:rsidR="00A03428" w:rsidRPr="00A03428">
        <w:rPr>
          <w:rFonts w:ascii="Times New Roman" w:hAnsi="Times New Roman" w:cs="Times New Roman"/>
          <w:color w:val="000000"/>
          <w:sz w:val="24"/>
          <w:lang w:val="en-US"/>
        </w:rPr>
        <w:t>care throughout the different</w:t>
      </w:r>
      <w:r w:rsidR="00A03428">
        <w:rPr>
          <w:rFonts w:ascii="Times New Roman" w:hAnsi="Times New Roman" w:cs="Times New Roman"/>
          <w:color w:val="000000"/>
          <w:sz w:val="24"/>
          <w:lang w:val="en-US"/>
        </w:rPr>
        <w:t xml:space="preserve"> </w:t>
      </w:r>
      <w:r w:rsidR="00A03428" w:rsidRPr="00A03428">
        <w:rPr>
          <w:rFonts w:ascii="Times New Roman" w:hAnsi="Times New Roman" w:cs="Times New Roman"/>
          <w:color w:val="000000"/>
          <w:sz w:val="24"/>
          <w:lang w:val="en-US"/>
        </w:rPr>
        <w:t xml:space="preserve">phases of </w:t>
      </w:r>
      <w:r w:rsidR="00A03428">
        <w:rPr>
          <w:rFonts w:ascii="Times New Roman" w:hAnsi="Times New Roman" w:cs="Times New Roman"/>
          <w:color w:val="000000"/>
          <w:sz w:val="24"/>
          <w:lang w:val="en-US"/>
        </w:rPr>
        <w:t xml:space="preserve">cancer </w:t>
      </w:r>
      <w:r w:rsidR="00A03428" w:rsidRPr="00A03428">
        <w:rPr>
          <w:rFonts w:ascii="Times New Roman" w:hAnsi="Times New Roman" w:cs="Times New Roman"/>
          <w:color w:val="000000"/>
          <w:sz w:val="24"/>
          <w:lang w:val="en-US"/>
        </w:rPr>
        <w:t>surviv</w:t>
      </w:r>
      <w:r w:rsidR="00A03428">
        <w:rPr>
          <w:rFonts w:ascii="Times New Roman" w:hAnsi="Times New Roman" w:cs="Times New Roman"/>
          <w:color w:val="000000"/>
          <w:sz w:val="24"/>
          <w:lang w:val="en-US"/>
        </w:rPr>
        <w:t>orship</w:t>
      </w:r>
      <w:r w:rsidR="00A03428" w:rsidRPr="00A03428">
        <w:rPr>
          <w:rFonts w:ascii="Times New Roman" w:hAnsi="Times New Roman" w:cs="Times New Roman"/>
          <w:color w:val="000000"/>
          <w:sz w:val="24"/>
          <w:lang w:val="en-US"/>
        </w:rPr>
        <w:t>, including long-term surviv</w:t>
      </w:r>
      <w:r w:rsidR="00A03428">
        <w:rPr>
          <w:rFonts w:ascii="Times New Roman" w:hAnsi="Times New Roman" w:cs="Times New Roman"/>
          <w:color w:val="000000"/>
          <w:sz w:val="24"/>
          <w:lang w:val="en-US"/>
        </w:rPr>
        <w:t>al</w:t>
      </w:r>
      <w:r w:rsidR="002B6E55" w:rsidRPr="008B3781">
        <w:rPr>
          <w:rFonts w:ascii="Times New Roman" w:hAnsi="Times New Roman" w:cs="Times New Roman"/>
          <w:color w:val="000000"/>
          <w:sz w:val="24"/>
          <w:lang w:val="en-US"/>
        </w:rPr>
        <w:t>.</w:t>
      </w:r>
    </w:p>
    <w:p w14:paraId="792419F5" w14:textId="49C16C10" w:rsidR="00C0240E" w:rsidRPr="008B3781" w:rsidRDefault="00C0240E" w:rsidP="00C0240E">
      <w:pPr>
        <w:spacing w:line="480" w:lineRule="auto"/>
        <w:jc w:val="both"/>
        <w:rPr>
          <w:rFonts w:ascii="Times New Roman" w:hAnsi="Times New Roman" w:cs="Times New Roman"/>
          <w:sz w:val="24"/>
          <w:szCs w:val="24"/>
          <w:lang w:val="en-US"/>
        </w:rPr>
      </w:pPr>
    </w:p>
    <w:p w14:paraId="3DD12538" w14:textId="2D9C5264" w:rsidR="00B84358" w:rsidRPr="00EC600C" w:rsidRDefault="00004BFB" w:rsidP="00DC430A">
      <w:pPr>
        <w:spacing w:line="480" w:lineRule="auto"/>
        <w:jc w:val="both"/>
        <w:rPr>
          <w:rFonts w:ascii="Times New Roman" w:hAnsi="Times New Roman" w:cs="Times New Roman"/>
          <w:b/>
          <w:sz w:val="24"/>
          <w:szCs w:val="24"/>
        </w:rPr>
      </w:pPr>
      <w:r w:rsidRPr="00C831E7">
        <w:rPr>
          <w:rFonts w:ascii="Times New Roman" w:eastAsia="Times New Roman" w:hAnsi="Times New Roman" w:cs="Times New Roman"/>
          <w:b/>
          <w:color w:val="000000"/>
          <w:sz w:val="24"/>
        </w:rPr>
        <w:t>KEYWORDS</w:t>
      </w:r>
    </w:p>
    <w:p w14:paraId="4A5A84E0" w14:textId="05ABACDE" w:rsidR="00404167" w:rsidRDefault="00004BFB" w:rsidP="00DC430A">
      <w:pPr>
        <w:spacing w:line="480" w:lineRule="auto"/>
        <w:jc w:val="both"/>
        <w:rPr>
          <w:rFonts w:ascii="Times New Roman" w:eastAsia="Times New Roman" w:hAnsi="Times New Roman" w:cs="Times New Roman"/>
          <w:color w:val="000000"/>
          <w:sz w:val="24"/>
        </w:rPr>
      </w:pPr>
      <w:r w:rsidRPr="00F35A09">
        <w:rPr>
          <w:rFonts w:ascii="Times New Roman" w:eastAsia="Times New Roman" w:hAnsi="Times New Roman" w:cs="Times New Roman"/>
          <w:color w:val="000000"/>
          <w:sz w:val="24"/>
        </w:rPr>
        <w:t>Oncology, survivorship, care plan, nurse, role, participation.</w:t>
      </w:r>
    </w:p>
    <w:p w14:paraId="7D915B69" w14:textId="77777777" w:rsidR="00434440" w:rsidRPr="00F35A09" w:rsidRDefault="00434440" w:rsidP="00DC430A">
      <w:pPr>
        <w:spacing w:line="480" w:lineRule="auto"/>
        <w:jc w:val="both"/>
        <w:rPr>
          <w:rFonts w:ascii="Times New Roman" w:hAnsi="Times New Roman" w:cs="Times New Roman"/>
          <w:bCs/>
          <w:sz w:val="24"/>
          <w:szCs w:val="24"/>
        </w:rPr>
        <w:sectPr w:rsidR="00434440" w:rsidRPr="00F35A09" w:rsidSect="0021384D">
          <w:headerReference w:type="even" r:id="rId8"/>
          <w:headerReference w:type="default" r:id="rId9"/>
          <w:footerReference w:type="even" r:id="rId10"/>
          <w:footerReference w:type="default" r:id="rId11"/>
          <w:pgSz w:w="11900" w:h="16840"/>
          <w:pgMar w:top="1417" w:right="1701" w:bottom="1417" w:left="1701" w:header="708" w:footer="708" w:gutter="0"/>
          <w:cols w:space="708"/>
          <w:docGrid w:linePitch="360"/>
        </w:sectPr>
      </w:pPr>
    </w:p>
    <w:p w14:paraId="5F004F5E" w14:textId="69714980" w:rsidR="000274CA" w:rsidRPr="00F35A09" w:rsidRDefault="00D84C54" w:rsidP="00DC430A">
      <w:pPr>
        <w:spacing w:line="480" w:lineRule="auto"/>
        <w:jc w:val="both"/>
        <w:rPr>
          <w:rFonts w:ascii="Times New Roman" w:hAnsi="Times New Roman" w:cs="Times New Roman"/>
          <w:b/>
          <w:sz w:val="24"/>
          <w:szCs w:val="24"/>
        </w:rPr>
      </w:pPr>
      <w:r>
        <w:rPr>
          <w:rFonts w:ascii="Times New Roman" w:eastAsia="Times New Roman" w:hAnsi="Times New Roman" w:cs="Times New Roman"/>
          <w:b/>
          <w:color w:val="000000"/>
          <w:sz w:val="24"/>
        </w:rPr>
        <w:lastRenderedPageBreak/>
        <w:t xml:space="preserve">1. </w:t>
      </w:r>
      <w:r w:rsidR="00004BFB" w:rsidRPr="00F35A09">
        <w:rPr>
          <w:rFonts w:ascii="Times New Roman" w:eastAsia="Times New Roman" w:hAnsi="Times New Roman" w:cs="Times New Roman"/>
          <w:b/>
          <w:color w:val="000000"/>
          <w:sz w:val="24"/>
        </w:rPr>
        <w:t>INTRODUCTION</w:t>
      </w:r>
    </w:p>
    <w:p w14:paraId="29F1B858" w14:textId="6AB8CD28" w:rsidR="000274CA" w:rsidRPr="00F35A09" w:rsidRDefault="00004BFB" w:rsidP="00DC430A">
      <w:pPr>
        <w:spacing w:line="480" w:lineRule="auto"/>
        <w:jc w:val="both"/>
        <w:rPr>
          <w:rFonts w:ascii="Times New Roman" w:hAnsi="Times New Roman" w:cs="Times New Roman"/>
          <w:sz w:val="24"/>
          <w:szCs w:val="24"/>
        </w:rPr>
      </w:pPr>
      <w:r w:rsidRPr="00F35A09">
        <w:rPr>
          <w:rFonts w:ascii="Times New Roman" w:eastAsia="Times New Roman" w:hAnsi="Times New Roman" w:cs="Times New Roman"/>
          <w:color w:val="000000"/>
          <w:sz w:val="24"/>
        </w:rPr>
        <w:t xml:space="preserve">The latest figures from the </w:t>
      </w:r>
      <w:r w:rsidR="00FD3ED8" w:rsidRPr="00F35A09">
        <w:rPr>
          <w:rFonts w:ascii="Times New Roman" w:eastAsia="Times New Roman" w:hAnsi="Times New Roman" w:cs="Times New Roman"/>
          <w:color w:val="000000"/>
          <w:sz w:val="24"/>
        </w:rPr>
        <w:t xml:space="preserve">Global </w:t>
      </w:r>
      <w:r w:rsidRPr="00F35A09">
        <w:rPr>
          <w:rFonts w:ascii="Times New Roman" w:eastAsia="Times New Roman" w:hAnsi="Times New Roman" w:cs="Times New Roman"/>
          <w:color w:val="000000"/>
          <w:sz w:val="24"/>
        </w:rPr>
        <w:t>Cancer Observatory show a progressive increase in the incidence and prevalence of cancer in 2018, with 9.5 million deaths and 18.1 million new cases</w:t>
      </w:r>
      <w:r w:rsidR="00512F12">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00E31C06" w:rsidRPr="00F35A09">
        <w:rPr>
          <w:rFonts w:ascii="Times New Roman" w:hAnsi="Times New Roman" w:cs="Times New Roman"/>
          <w:sz w:val="24"/>
          <w:szCs w:val="24"/>
        </w:rPr>
        <w:instrText>ADDIN CSL_CITATION {"citationItems":[{"id":"ITEM-1","itemData":{"DOI":"10.3322/caac.21492","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non-dropping-particle":"","parse-names":false,"suffix":""},{"dropping-particle":"","family":"Jacques","given":"Ferlay","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OF CLINICIANS","id":"ITEM-1","issue":"6","issued":{"date-parts":[["2018"]]},"page":"394-424","title":"Global cancer statistics 2018: GLOBOCAN estimates of incidence and mortality worldwide for 36 cancers in 185 countries","type":"article-journal","volume":"68"},"uris":["http://www.mendeley.com/documents/?uuid=6a4d310e-2e41-44b9-9a8a-a2688d3760a8"]}],"mendeley":{"formattedCitation":"(Bray et al., 2018)","plainTextFormattedCitation":"(Bray et al., 2018)","previouslyFormattedCitation":"(Bray et al., 2018)"},"properties":{"noteIndex":0},"schema":"https://github.com/citation-style-language/schema/raw/master/csl-citation.json"}</w:instrText>
      </w:r>
      <w:r w:rsidRPr="00F35A09">
        <w:rPr>
          <w:rFonts w:ascii="Times New Roman" w:hAnsi="Times New Roman" w:cs="Times New Roman"/>
          <w:sz w:val="24"/>
          <w:szCs w:val="24"/>
        </w:rPr>
        <w:fldChar w:fldCharType="separate"/>
      </w:r>
      <w:r w:rsidR="002E37B9" w:rsidRPr="00F35A09">
        <w:rPr>
          <w:rFonts w:ascii="Times New Roman" w:hAnsi="Times New Roman" w:cs="Times New Roman"/>
          <w:sz w:val="24"/>
          <w:szCs w:val="24"/>
        </w:rPr>
        <w:t>(Bray et al., 2018)</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However, advances in early diagnosis and more effective treatments are favouring </w:t>
      </w:r>
      <w:r w:rsidR="009836F0" w:rsidRPr="00F35A09">
        <w:rPr>
          <w:rFonts w:ascii="Times New Roman" w:eastAsia="Times New Roman" w:hAnsi="Times New Roman" w:cs="Times New Roman"/>
          <w:color w:val="000000"/>
          <w:sz w:val="24"/>
        </w:rPr>
        <w:t xml:space="preserve">an </w:t>
      </w:r>
      <w:r w:rsidRPr="00F35A09">
        <w:rPr>
          <w:rFonts w:ascii="Times New Roman" w:eastAsia="Times New Roman" w:hAnsi="Times New Roman" w:cs="Times New Roman"/>
          <w:color w:val="000000"/>
          <w:sz w:val="24"/>
        </w:rPr>
        <w:t>increase in cancer survivors</w:t>
      </w:r>
      <w:r w:rsidR="00BE2A1D">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00E31C06" w:rsidRPr="00F35A09">
        <w:rPr>
          <w:rFonts w:ascii="Times New Roman" w:hAnsi="Times New Roman" w:cs="Times New Roman"/>
          <w:sz w:val="24"/>
          <w:szCs w:val="24"/>
        </w:rPr>
        <w:instrText>ADDIN CSL_CITATION {"citationItems":[{"id":"ITEM-1","itemData":{"DOI":"10.3322/caac.21551","ISSN":"1542-4863","PMID":"30620402","abstract":"Each year, the American Cancer Society estimates the numbers of new cancer cases and deaths that will occur in the United States and compiles the most recent data on cancer incidence, mortality, and survival. Incidence data, available through 2015, were collected by the Surveillance, Epidemiology, and End Results Program; the National Program of Cancer Registries; and the North American Association of Central Cancer Registries. Mortality data, available through 2016, were collected by the National Center for Health Statistics. In 2019, 1,762,450 new cancer cases and 606,880 cancer deaths are projected to occur in the United States. Over the past decade of data, the cancer incidence rate (2006-2015) was stable in women and declined by approximately 2% per year in men, whereas the cancer death rate (2007-2016) declined annually by 1.4% and 1.8%, respectively. The overall cancer death rate dropped continuously from 1991 to 2016 by a total of 27%, translating into approximately 2,629,200 fewer cancer deaths than would have been expected if death rates had remained at their peak. Although the racial gap in cancer mortality is slowly narrowing, socioeconomic inequalities are widening, with the most notable gaps for the most preventable cancers. For example, compared with the most affluent counties, mortality rates in the poorest counties were 2-fold higher for cervical cancer and 40% higher for male lung and liver cancers during 2012-2016. Some states are home to both the wealthiest and the poorest counties, suggesting the opportunity for more equitable dissemination of effective cancer prevention, early detection, and treatment strategies. A broader application of existing cancer control knowledge with an emphasis on disadvantaged groups would undoubtedly accelerate progress against cancer.","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19"]]},"page":"7-34","title":"Cancer statistics, 2019.","type":"article-journal","volume":"69"},"uris":["http://www.mendeley.com/documents/?uuid=38e0f494-4d04-4b10-ae92-bbe7fa2f8c7b"]}],"mendeley":{"formattedCitation":"(Siegel, Miller, &amp; Jemal, 2019)","plainTextFormattedCitation":"(Siegel, Miller, &amp; Jemal, 2019)","previouslyFormattedCitation":"(Siegel, Miller, &amp; Jemal, 2019)"},"properties":{"noteIndex":0},"schema":"https://github.com/citation-style-language/schema/raw/master/csl-citation.json"}</w:instrText>
      </w:r>
      <w:r w:rsidRPr="00F35A09">
        <w:rPr>
          <w:rFonts w:ascii="Times New Roman" w:hAnsi="Times New Roman" w:cs="Times New Roman"/>
          <w:sz w:val="24"/>
          <w:szCs w:val="24"/>
        </w:rPr>
        <w:fldChar w:fldCharType="separate"/>
      </w:r>
      <w:r w:rsidR="002E37B9" w:rsidRPr="00F35A09">
        <w:rPr>
          <w:rFonts w:ascii="Times New Roman" w:hAnsi="Times New Roman" w:cs="Times New Roman"/>
          <w:sz w:val="24"/>
          <w:szCs w:val="24"/>
        </w:rPr>
        <w:t>(Siegel, Miller, &amp; Jemal, 2019)</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w:t>
      </w:r>
    </w:p>
    <w:p w14:paraId="0895B072" w14:textId="719EBA16" w:rsidR="00CD202C" w:rsidRPr="00C4663E" w:rsidRDefault="00B3385F" w:rsidP="00DC430A">
      <w:pPr>
        <w:spacing w:line="480" w:lineRule="auto"/>
        <w:jc w:val="both"/>
        <w:rPr>
          <w:rFonts w:ascii="Times New Roman" w:eastAsia="Times New Roman" w:hAnsi="Times New Roman" w:cs="Times New Roman"/>
          <w:color w:val="FF0000"/>
          <w:sz w:val="24"/>
        </w:rPr>
      </w:pPr>
      <w:r>
        <w:rPr>
          <w:rFonts w:ascii="Times New Roman" w:eastAsia="Times New Roman" w:hAnsi="Times New Roman" w:cs="Times New Roman"/>
          <w:color w:val="000000"/>
          <w:sz w:val="24"/>
        </w:rPr>
        <w:t>Cancer survivors</w:t>
      </w:r>
      <w:r w:rsidRPr="00F35A09">
        <w:rPr>
          <w:rFonts w:ascii="Times New Roman" w:eastAsia="Times New Roman" w:hAnsi="Times New Roman" w:cs="Times New Roman"/>
          <w:color w:val="000000"/>
          <w:sz w:val="24"/>
        </w:rPr>
        <w:t xml:space="preserve"> </w:t>
      </w:r>
      <w:r w:rsidR="009836F0" w:rsidRPr="00F35A09">
        <w:rPr>
          <w:rFonts w:ascii="Times New Roman" w:eastAsia="Times New Roman" w:hAnsi="Times New Roman" w:cs="Times New Roman"/>
          <w:color w:val="000000"/>
          <w:sz w:val="24"/>
        </w:rPr>
        <w:t>comprise</w:t>
      </w:r>
      <w:r w:rsidR="00F10511" w:rsidRPr="00F35A09">
        <w:rPr>
          <w:rFonts w:ascii="Times New Roman" w:eastAsia="Times New Roman" w:hAnsi="Times New Roman" w:cs="Times New Roman"/>
          <w:color w:val="000000"/>
          <w:sz w:val="24"/>
        </w:rPr>
        <w:t xml:space="preserve"> </w:t>
      </w:r>
      <w:r w:rsidR="00004BFB" w:rsidRPr="00F35A09">
        <w:rPr>
          <w:rFonts w:ascii="Times New Roman" w:eastAsia="Times New Roman" w:hAnsi="Times New Roman" w:cs="Times New Roman"/>
          <w:color w:val="000000"/>
          <w:sz w:val="24"/>
        </w:rPr>
        <w:t>a new population that requires health care that responds to their specific needs, as described for the first time in the report “From Cancer Patient to Cancer Survivor: Lost in Transition”</w:t>
      </w:r>
      <w:r w:rsidR="009836F0" w:rsidRPr="00F35A09">
        <w:rPr>
          <w:rFonts w:ascii="Times New Roman" w:eastAsia="Times New Roman" w:hAnsi="Times New Roman" w:cs="Times New Roman"/>
          <w:color w:val="000000"/>
          <w:sz w:val="24"/>
        </w:rPr>
        <w:t>,</w:t>
      </w:r>
      <w:r w:rsidR="00004BFB" w:rsidRPr="00F35A09">
        <w:rPr>
          <w:rFonts w:ascii="Times New Roman" w:eastAsia="Times New Roman" w:hAnsi="Times New Roman" w:cs="Times New Roman"/>
          <w:color w:val="000000"/>
          <w:sz w:val="24"/>
        </w:rPr>
        <w:t xml:space="preserve"> published in 2005 by the US Institute of Medicine (IOM)</w:t>
      </w:r>
      <w:r w:rsidR="00BE2A1D">
        <w:rPr>
          <w:rFonts w:ascii="Times New Roman" w:eastAsia="Times New Roman" w:hAnsi="Times New Roman" w:cs="Times New Roman"/>
          <w:color w:val="000000"/>
          <w:sz w:val="24"/>
        </w:rPr>
        <w:t xml:space="preserve"> </w:t>
      </w:r>
      <w:r w:rsidR="000274CA" w:rsidRPr="00F35A09">
        <w:rPr>
          <w:rFonts w:ascii="Times New Roman" w:hAnsi="Times New Roman" w:cs="Times New Roman"/>
          <w:sz w:val="24"/>
          <w:szCs w:val="24"/>
        </w:rPr>
        <w:fldChar w:fldCharType="begin" w:fldLock="1"/>
      </w:r>
      <w:r w:rsidR="0054469C" w:rsidRPr="00F35A09">
        <w:rPr>
          <w:rFonts w:ascii="Times New Roman" w:hAnsi="Times New Roman" w:cs="Times New Roman"/>
          <w:sz w:val="24"/>
          <w:szCs w:val="24"/>
        </w:rPr>
        <w:instrText>ADDIN CSL_CITATION {"citationItems":[{"id":"ITEM-1","itemData":{"DOI":"10.17226/11613","ISBN":"978-0-309-10123-3","ISSN":"09205861","PMID":"5866221","abstract":"This report of the proceedings of a symposium held in conjunction with the release of the IOM report, From Cancer Patient to Cancer Survivor: Lost in Transition, represents an effort on the part of the American Society of Clinical Oncology (ASCO), the National Coalition for Cancer Survivorship (NCCS), and the Institute of Medicine (IOM) to further disseminate the findings and recommendations of the IOM report and to take the next step toward implementation of those recommendations. The symposium and this report serve as important vehicles to raise awareness, fill gaps that have existed in cancer patients' long-term care, and chart a course for quality care for cancer survivors and their families. More than 100 stakeholders in the cancer community, including survivors, advocates, healthcare providers, government officials, insurers and payers, and researchers participated in the symposium. This report culminates a series of work at the IOM focused on cancer survivorship. The idea to embark on a major study of cancer survivorship within the National Academies originated with the National Cancer Policy Board (NCPB). The NCPB was established in 1997 in the IOM and the National Research Council's Division of Earth and Life Studies at the request of the National Cancer Institute (NCI), the National Institutes of Health, and the President's Cancer Panel. The NCPB identified emerging policy issues in the nation's effort to combat cancer, and prepared reports that address those issues, including a series of reports on topics ranging from cancer prevention to end-of-life care.","author":[{"dropping-particle":"","family":"Hewitt","given":"Maria","non-dropping-particle":"","parse-names":false,"suffix":""},{"dropping-particle":"","family":"Greenfield","given":"Sheldon","non-dropping-particle":"","parse-names":false,"suffix":""},{"dropping-particle":"","family":"Stovall","given":"Ellen","non-dropping-particle":"","parse-names":false,"suffix":""}],"container-title":"From Cancer Patient to Cancer Survivor - Lost in Transition","editor":[{"dropping-particle":"","family":"Medicine","given":"Institute of and National research council","non-dropping-particle":"","parse-names":false,"suffix":""}],"id":"ITEM-1","issued":{"date-parts":[["2005"]]},"publisher-place":"Washington D. C","title":"From Cancer Patient to Cancer Survivor - Lost in Transition","type":"book"},"uris":["http://www.mendeley.com/documents/?uuid=50d60a25-00c6-4c27-a011-9a5701cdb4bd"]}],"mendeley":{"formattedCitation":"(Hewitt, Greenfield, &amp; Stovall, 2005)","plainTextFormattedCitation":"(Hewitt, Greenfield, &amp; Stovall, 2005)","previouslyFormattedCitation":"(Hewitt, Greenfield, &amp; Stovall, 2005)"},"properties":{"noteIndex":0},"schema":"https://github.com/citation-style-language/schema/raw/master/csl-citation.json"}</w:instrText>
      </w:r>
      <w:r w:rsidR="000274CA" w:rsidRPr="00F35A09">
        <w:rPr>
          <w:rFonts w:ascii="Times New Roman" w:hAnsi="Times New Roman" w:cs="Times New Roman"/>
          <w:sz w:val="24"/>
          <w:szCs w:val="24"/>
        </w:rPr>
        <w:fldChar w:fldCharType="separate"/>
      </w:r>
      <w:r w:rsidR="00747058" w:rsidRPr="00F35A09">
        <w:rPr>
          <w:rFonts w:ascii="Times New Roman" w:hAnsi="Times New Roman" w:cs="Times New Roman"/>
          <w:sz w:val="24"/>
          <w:szCs w:val="24"/>
        </w:rPr>
        <w:t>(Hewitt, Greenfield, &amp; Stovall, 2005)</w:t>
      </w:r>
      <w:r w:rsidR="000274CA"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xml:space="preserve">. </w:t>
      </w:r>
      <w:r w:rsidR="008A5804" w:rsidRPr="00AA1887">
        <w:rPr>
          <w:rFonts w:ascii="Times New Roman" w:eastAsia="Times New Roman" w:hAnsi="Times New Roman" w:cs="Times New Roman"/>
          <w:color w:val="FF0000"/>
          <w:sz w:val="24"/>
        </w:rPr>
        <w:t xml:space="preserve">Cancer survivorship care looks at a person's life from the cancer diagnosis. Three stages of survival have been described: 1) acute, 2) extended, and 3) permanent or long-term survival. Once the disease has remitted, the patient is considered to be in a permanent survival phase, also known as long-term cancer survivor (LSC) (Hewitt et al., 2005). For this review, a LSC is defined as a person who has lived more than five years without evidence of disease after being diagnosed with cancer and who, despite being free of symptoms, may suffer physical, psychological, social, spiritual and sexual sequelae due to cancer (Hewitt et al., 2005). The report from the US Institute of Medicine includes the need to implement initiatives </w:t>
      </w:r>
      <w:r w:rsidR="00AA1887" w:rsidRPr="00AA1887">
        <w:rPr>
          <w:rFonts w:ascii="Times New Roman" w:eastAsia="Times New Roman" w:hAnsi="Times New Roman" w:cs="Times New Roman"/>
          <w:color w:val="FF0000"/>
          <w:sz w:val="24"/>
        </w:rPr>
        <w:t>for the</w:t>
      </w:r>
      <w:r w:rsidR="008A5804" w:rsidRPr="00AA1887">
        <w:rPr>
          <w:rFonts w:ascii="Times New Roman" w:eastAsia="Times New Roman" w:hAnsi="Times New Roman" w:cs="Times New Roman"/>
          <w:color w:val="FF0000"/>
          <w:sz w:val="24"/>
        </w:rPr>
        <w:t xml:space="preserve"> effective coordination </w:t>
      </w:r>
      <w:r w:rsidR="00AA1887" w:rsidRPr="00AA1887">
        <w:rPr>
          <w:rFonts w:ascii="Times New Roman" w:eastAsia="Times New Roman" w:hAnsi="Times New Roman" w:cs="Times New Roman"/>
          <w:color w:val="FF0000"/>
          <w:sz w:val="24"/>
        </w:rPr>
        <w:t>of</w:t>
      </w:r>
      <w:r w:rsidR="008A5804" w:rsidRPr="00AA1887">
        <w:rPr>
          <w:rFonts w:ascii="Times New Roman" w:eastAsia="Times New Roman" w:hAnsi="Times New Roman" w:cs="Times New Roman"/>
          <w:color w:val="FF0000"/>
          <w:sz w:val="24"/>
        </w:rPr>
        <w:t xml:space="preserve"> levels of health care (specialist and primary healthcare) and to promote security and continuity </w:t>
      </w:r>
      <w:r w:rsidR="00AA1887" w:rsidRPr="00C4663E">
        <w:rPr>
          <w:rFonts w:ascii="Times New Roman" w:eastAsia="Times New Roman" w:hAnsi="Times New Roman" w:cs="Times New Roman"/>
          <w:color w:val="FF0000"/>
          <w:sz w:val="24"/>
        </w:rPr>
        <w:t xml:space="preserve">of care </w:t>
      </w:r>
      <w:r w:rsidR="008A5804" w:rsidRPr="00C4663E">
        <w:rPr>
          <w:rFonts w:ascii="Times New Roman" w:eastAsia="Times New Roman" w:hAnsi="Times New Roman" w:cs="Times New Roman"/>
          <w:color w:val="FF0000"/>
          <w:sz w:val="24"/>
        </w:rPr>
        <w:t xml:space="preserve">to </w:t>
      </w:r>
      <w:r w:rsidR="00AA1887" w:rsidRPr="00C4663E">
        <w:rPr>
          <w:rFonts w:ascii="Times New Roman" w:eastAsia="Times New Roman" w:hAnsi="Times New Roman" w:cs="Times New Roman"/>
          <w:color w:val="FF0000"/>
          <w:sz w:val="24"/>
        </w:rPr>
        <w:t>meet the health needs of</w:t>
      </w:r>
      <w:r w:rsidR="008A5804" w:rsidRPr="00C4663E">
        <w:rPr>
          <w:rFonts w:ascii="Times New Roman" w:eastAsia="Times New Roman" w:hAnsi="Times New Roman" w:cs="Times New Roman"/>
          <w:color w:val="FF0000"/>
          <w:sz w:val="24"/>
        </w:rPr>
        <w:t xml:space="preserve"> cancer survivors</w:t>
      </w:r>
      <w:r w:rsidR="00AA1887" w:rsidRPr="00C4663E">
        <w:rPr>
          <w:rFonts w:ascii="Times New Roman" w:eastAsia="Times New Roman" w:hAnsi="Times New Roman" w:cs="Times New Roman"/>
          <w:color w:val="FF0000"/>
          <w:sz w:val="24"/>
        </w:rPr>
        <w:t xml:space="preserve"> </w:t>
      </w:r>
      <w:r w:rsidR="000274CA" w:rsidRPr="00C4663E">
        <w:rPr>
          <w:rFonts w:ascii="Times New Roman" w:hAnsi="Times New Roman" w:cs="Times New Roman"/>
          <w:color w:val="FF0000"/>
          <w:sz w:val="24"/>
          <w:szCs w:val="24"/>
        </w:rPr>
        <w:fldChar w:fldCharType="begin" w:fldLock="1"/>
      </w:r>
      <w:r w:rsidR="00E31C06" w:rsidRPr="00C4663E">
        <w:rPr>
          <w:rFonts w:ascii="Times New Roman" w:hAnsi="Times New Roman" w:cs="Times New Roman"/>
          <w:color w:val="FF0000"/>
          <w:sz w:val="24"/>
          <w:szCs w:val="24"/>
        </w:rPr>
        <w:instrText>ADDIN CSL_CITATION {"citationItems":[{"id":"ITEM-1","itemData":{"DOI":"10.17226/11613","ISBN":"978-0-309-10123-3","ISSN":"09205861","PMID":"5866221","abstract":"This report of the proceedings of a symposium held in conjunction with the release of the IOM report, From Cancer Patient to Cancer Survivor: Lost in Transition, represents an effort on the part of the American Society of Clinical Oncology (ASCO), the National Coalition for Cancer Survivorship (NCCS), and the Institute of Medicine (IOM) to further disseminate the findings and recommendations of the IOM report and to take the next step toward implementation of those recommendations. The symposium and this report serve as important vehicles to raise awareness, fill gaps that have existed in cancer patients' long-term care, and chart a course for quality care for cancer survivors and their families. More than 100 stakeholders in the cancer community, including survivors, advocates, healthcare providers, government officials, insurers and payers, and researchers participated in the symposium. This report culminates a series of work at the IOM focused on cancer survivorship. The idea to embark on a major study of cancer survivorship within the National Academies originated with the National Cancer Policy Board (NCPB). The NCPB was established in 1997 in the IOM and the National Research Council's Division of Earth and Life Studies at the request of the National Cancer Institute (NCI), the National Institutes of Health, and the President's Cancer Panel. The NCPB identified emerging policy issues in the nation's effort to combat cancer, and prepared reports that address those issues, including a series of reports on topics ranging from cancer prevention to end-of-life care.","author":[{"dropping-particle":"","family":"Hewitt","given":"Maria","non-dropping-particle":"","parse-names":false,"suffix":""},{"dropping-particle":"","family":"Greenfield","given":"Sheldon","non-dropping-particle":"","parse-names":false,"suffix":""},{"dropping-particle":"","family":"Stovall","given":"Ellen","non-dropping-particle":"","parse-names":false,"suffix":""}],"container-title":"From Cancer Patient to Cancer Survivor - Lost in Transition","editor":[{"dropping-particle":"","family":"Medicine","given":"Institute of and National research council","non-dropping-particle":"","parse-names":false,"suffix":""}],"id":"ITEM-1","issued":{"date-parts":[["2005"]]},"publisher-place":"Washington D. C","title":"From Cancer Patient to Cancer Survivor - Lost in Transition","type":"book"},"uris":["http://www.mendeley.com/documents/?uuid=50d60a25-00c6-4c27-a011-9a5701cdb4bd"]}],"mendeley":{"formattedCitation":"(Hewitt et al., 2005)","plainTextFormattedCitation":"(Hewitt et al., 2005)","previouslyFormattedCitation":"(Hewitt et al., 2005)"},"properties":{"noteIndex":0},"schema":"https://github.com/citation-style-language/schema/raw/master/csl-citation.json"}</w:instrText>
      </w:r>
      <w:r w:rsidR="000274CA" w:rsidRPr="00C4663E">
        <w:rPr>
          <w:rFonts w:ascii="Times New Roman" w:hAnsi="Times New Roman" w:cs="Times New Roman"/>
          <w:color w:val="FF0000"/>
          <w:sz w:val="24"/>
          <w:szCs w:val="24"/>
        </w:rPr>
        <w:fldChar w:fldCharType="separate"/>
      </w:r>
      <w:r w:rsidR="002E37B9" w:rsidRPr="00C4663E">
        <w:rPr>
          <w:rFonts w:ascii="Times New Roman" w:hAnsi="Times New Roman" w:cs="Times New Roman"/>
          <w:color w:val="FF0000"/>
          <w:sz w:val="24"/>
          <w:szCs w:val="24"/>
        </w:rPr>
        <w:t>(Hewitt et al., 2005)</w:t>
      </w:r>
      <w:r w:rsidR="000274CA" w:rsidRPr="00C4663E">
        <w:rPr>
          <w:rFonts w:ascii="Times New Roman" w:hAnsi="Times New Roman" w:cs="Times New Roman"/>
          <w:color w:val="FF0000"/>
          <w:sz w:val="24"/>
          <w:szCs w:val="24"/>
        </w:rPr>
        <w:fldChar w:fldCharType="end"/>
      </w:r>
      <w:r w:rsidR="00004BFB" w:rsidRPr="00C4663E">
        <w:rPr>
          <w:rFonts w:ascii="Times New Roman" w:eastAsia="Times New Roman" w:hAnsi="Times New Roman" w:cs="Times New Roman"/>
          <w:color w:val="FF0000"/>
          <w:sz w:val="24"/>
        </w:rPr>
        <w:t>.</w:t>
      </w:r>
    </w:p>
    <w:p w14:paraId="193EF7D8" w14:textId="73C3C93B" w:rsidR="001B5BC5" w:rsidRPr="00F35A09" w:rsidRDefault="00D84C54" w:rsidP="00DC430A">
      <w:pPr>
        <w:spacing w:line="480" w:lineRule="auto"/>
        <w:jc w:val="both"/>
        <w:rPr>
          <w:rFonts w:ascii="Times New Roman" w:hAnsi="Times New Roman" w:cs="Times New Roman"/>
          <w:b/>
          <w:bCs/>
          <w:sz w:val="24"/>
          <w:szCs w:val="24"/>
        </w:rPr>
      </w:pPr>
      <w:r>
        <w:rPr>
          <w:rFonts w:ascii="Times New Roman" w:eastAsia="Times New Roman" w:hAnsi="Times New Roman" w:cs="Times New Roman"/>
          <w:b/>
          <w:color w:val="000000"/>
          <w:sz w:val="24"/>
        </w:rPr>
        <w:t xml:space="preserve">1.1 </w:t>
      </w:r>
      <w:r w:rsidRPr="00F35A09">
        <w:rPr>
          <w:rFonts w:ascii="Times New Roman" w:eastAsia="Times New Roman" w:hAnsi="Times New Roman" w:cs="Times New Roman"/>
          <w:b/>
          <w:color w:val="000000"/>
          <w:sz w:val="24"/>
        </w:rPr>
        <w:t>Background</w:t>
      </w:r>
    </w:p>
    <w:p w14:paraId="5D887532" w14:textId="4E3D4D7B" w:rsidR="00BE5D28" w:rsidRPr="00F35A09" w:rsidRDefault="00460DD6" w:rsidP="00DC430A">
      <w:pPr>
        <w:spacing w:line="480" w:lineRule="auto"/>
        <w:jc w:val="both"/>
        <w:rPr>
          <w:rFonts w:ascii="Times New Roman" w:hAnsi="Times New Roman" w:cs="Times New Roman"/>
          <w:sz w:val="24"/>
          <w:szCs w:val="24"/>
        </w:rPr>
      </w:pPr>
      <w:r w:rsidRPr="00F35A09">
        <w:rPr>
          <w:rFonts w:ascii="Times New Roman" w:eastAsia="Times New Roman" w:hAnsi="Times New Roman" w:cs="Times New Roman"/>
          <w:color w:val="000000"/>
          <w:sz w:val="24"/>
        </w:rPr>
        <w:lastRenderedPageBreak/>
        <w:t xml:space="preserve">Approximately a decade after </w:t>
      </w:r>
      <w:r w:rsidR="00004BFB" w:rsidRPr="00F35A09">
        <w:rPr>
          <w:rFonts w:ascii="Times New Roman" w:eastAsia="Times New Roman" w:hAnsi="Times New Roman" w:cs="Times New Roman"/>
          <w:color w:val="000000"/>
          <w:sz w:val="24"/>
        </w:rPr>
        <w:t>the publication of the IOM report</w:t>
      </w:r>
      <w:r w:rsidR="00BE2A1D">
        <w:rPr>
          <w:rFonts w:ascii="Times New Roman" w:eastAsia="Times New Roman" w:hAnsi="Times New Roman" w:cs="Times New Roman"/>
          <w:color w:val="000000"/>
          <w:sz w:val="24"/>
        </w:rPr>
        <w:t xml:space="preserve"> </w:t>
      </w:r>
      <w:r w:rsidR="000875A2" w:rsidRPr="00F35A09">
        <w:rPr>
          <w:rFonts w:ascii="Times New Roman" w:hAnsi="Times New Roman" w:cs="Times New Roman"/>
          <w:sz w:val="24"/>
          <w:szCs w:val="24"/>
        </w:rPr>
        <w:fldChar w:fldCharType="begin" w:fldLock="1"/>
      </w:r>
      <w:r w:rsidR="00550B56" w:rsidRPr="00F35A09">
        <w:rPr>
          <w:rFonts w:ascii="Times New Roman" w:hAnsi="Times New Roman" w:cs="Times New Roman"/>
          <w:sz w:val="24"/>
          <w:szCs w:val="24"/>
        </w:rPr>
        <w:instrText>ADDIN CSL_CITATION {"citationItems":[{"id":"ITEM-1","itemData":{"DOI":"10.17226/11613","ISBN":"978-0-309-10123-3","ISSN":"09205861","PMID":"5866221","abstract":"This report of the proceedings of a symposium held in conjunction with the release of the IOM report, From Cancer Patient to Cancer Survivor: Lost in Transition, represents an effort on the part of the American Society of Clinical Oncology (ASCO), the National Coalition for Cancer Survivorship (NCCS), and the Institute of Medicine (IOM) to further disseminate the findings and recommendations of the IOM report and to take the next step toward implementation of those recommendations. The symposium and this report serve as important vehicles to raise awareness, fill gaps that have existed in cancer patients' long-term care, and chart a course for quality care for cancer survivors and their families. More than 100 stakeholders in the cancer community, including survivors, advocates, healthcare providers, government officials, insurers and payers, and researchers participated in the symposium. This report culminates a series of work at the IOM focused on cancer survivorship. The idea to embark on a major study of cancer survivorship within the National Academies originated with the National Cancer Policy Board (NCPB). The NCPB was established in 1997 in the IOM and the National Research Council's Division of Earth and Life Studies at the request of the National Cancer Institute (NCI), the National Institutes of Health, and the President's Cancer Panel. The NCPB identified emerging policy issues in the nation's effort to combat cancer, and prepared reports that address those issues, including a series of reports on topics ranging from cancer prevention to end-of-life care.","author":[{"dropping-particle":"","family":"Hewitt","given":"Maria","non-dropping-particle":"","parse-names":false,"suffix":""},{"dropping-particle":"","family":"Greenfield","given":"Sheldon","non-dropping-particle":"","parse-names":false,"suffix":""},{"dropping-particle":"","family":"Stovall","given":"Ellen","non-dropping-particle":"","parse-names":false,"suffix":""}],"container-title":"From Cancer Patient to Cancer Survivor - Lost in Transition","editor":[{"dropping-particle":"","family":"Medicine","given":"Institute of and National research council","non-dropping-particle":"","parse-names":false,"suffix":""}],"id":"ITEM-1","issued":{"date-parts":[["2005"]]},"publisher-place":"Washington D. C","title":"From Cancer Patient to Cancer Survivor - Lost in Transition","type":"book"},"uris":["http://www.mendeley.com/documents/?uuid=50d60a25-00c6-4c27-a011-9a5701cdb4bd"]}],"mendeley":{"formattedCitation":"(Hewitt et al., 2005)","plainTextFormattedCitation":"(Hewitt et al., 2005)","previouslyFormattedCitation":"(Hewitt et al., 2005)"},"properties":{"noteIndex":0},"schema":"https://github.com/citation-style-language/schema/raw/master/csl-citation.json"}</w:instrText>
      </w:r>
      <w:r w:rsidR="000875A2" w:rsidRPr="00F35A09">
        <w:rPr>
          <w:rFonts w:ascii="Times New Roman" w:hAnsi="Times New Roman" w:cs="Times New Roman"/>
          <w:sz w:val="24"/>
          <w:szCs w:val="24"/>
        </w:rPr>
        <w:fldChar w:fldCharType="separate"/>
      </w:r>
      <w:r w:rsidR="000875A2" w:rsidRPr="00F35A09">
        <w:rPr>
          <w:rFonts w:ascii="Times New Roman" w:hAnsi="Times New Roman" w:cs="Times New Roman"/>
          <w:sz w:val="24"/>
          <w:szCs w:val="24"/>
        </w:rPr>
        <w:t>(Hewitt et al., 2005)</w:t>
      </w:r>
      <w:r w:rsidR="000875A2" w:rsidRPr="00F35A09">
        <w:rPr>
          <w:rFonts w:ascii="Times New Roman" w:hAnsi="Times New Roman" w:cs="Times New Roman"/>
          <w:sz w:val="24"/>
          <w:szCs w:val="24"/>
        </w:rPr>
        <w:fldChar w:fldCharType="end"/>
      </w:r>
      <w:r w:rsidRPr="00F35A09">
        <w:rPr>
          <w:rFonts w:ascii="Times New Roman" w:hAnsi="Times New Roman" w:cs="Times New Roman"/>
          <w:sz w:val="24"/>
          <w:szCs w:val="24"/>
        </w:rPr>
        <w:t>,</w:t>
      </w:r>
      <w:r w:rsidR="00004BFB" w:rsidRPr="00F35A09">
        <w:rPr>
          <w:rFonts w:ascii="Times New Roman" w:eastAsia="Times New Roman" w:hAnsi="Times New Roman" w:cs="Times New Roman"/>
          <w:color w:val="000000"/>
          <w:sz w:val="24"/>
        </w:rPr>
        <w:t xml:space="preserve"> </w:t>
      </w:r>
      <w:r w:rsidR="00AA3E52" w:rsidRPr="00F35A09">
        <w:rPr>
          <w:rFonts w:ascii="Times New Roman" w:eastAsia="Times New Roman" w:hAnsi="Times New Roman" w:cs="Times New Roman"/>
          <w:color w:val="000000"/>
          <w:sz w:val="24"/>
        </w:rPr>
        <w:t xml:space="preserve">new models of </w:t>
      </w:r>
      <w:r w:rsidR="00082B67">
        <w:rPr>
          <w:rFonts w:ascii="Times New Roman" w:eastAsia="Times New Roman" w:hAnsi="Times New Roman" w:cs="Times New Roman"/>
          <w:color w:val="000000"/>
          <w:sz w:val="24"/>
        </w:rPr>
        <w:t>cancer survivor</w:t>
      </w:r>
      <w:r w:rsidR="00082B67" w:rsidRPr="00F35A09">
        <w:rPr>
          <w:rFonts w:ascii="Times New Roman" w:eastAsia="Times New Roman" w:hAnsi="Times New Roman" w:cs="Times New Roman"/>
          <w:color w:val="000000"/>
          <w:sz w:val="24"/>
        </w:rPr>
        <w:t xml:space="preserve"> </w:t>
      </w:r>
      <w:r w:rsidR="00AA3E52" w:rsidRPr="00F35A09">
        <w:rPr>
          <w:rFonts w:ascii="Times New Roman" w:eastAsia="Times New Roman" w:hAnsi="Times New Roman" w:cs="Times New Roman"/>
          <w:color w:val="000000"/>
          <w:sz w:val="24"/>
        </w:rPr>
        <w:t xml:space="preserve">care </w:t>
      </w:r>
      <w:r w:rsidR="00004BFB" w:rsidRPr="00F35A09">
        <w:rPr>
          <w:rFonts w:ascii="Times New Roman" w:eastAsia="Times New Roman" w:hAnsi="Times New Roman" w:cs="Times New Roman"/>
          <w:color w:val="000000"/>
          <w:sz w:val="24"/>
        </w:rPr>
        <w:t xml:space="preserve">have been developed and implemented, </w:t>
      </w:r>
      <w:r w:rsidRPr="00F35A09">
        <w:rPr>
          <w:rFonts w:ascii="Times New Roman" w:eastAsia="Times New Roman" w:hAnsi="Times New Roman" w:cs="Times New Roman"/>
          <w:color w:val="000000"/>
          <w:sz w:val="24"/>
        </w:rPr>
        <w:t xml:space="preserve">first </w:t>
      </w:r>
      <w:r w:rsidR="00004BFB" w:rsidRPr="00F35A09">
        <w:rPr>
          <w:rFonts w:ascii="Times New Roman" w:eastAsia="Times New Roman" w:hAnsi="Times New Roman" w:cs="Times New Roman"/>
          <w:color w:val="000000"/>
          <w:sz w:val="24"/>
        </w:rPr>
        <w:t>in the United States</w:t>
      </w:r>
      <w:r w:rsidR="00BE2A1D">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04BFB" w:rsidRPr="00F35A09">
        <w:rPr>
          <w:rFonts w:ascii="Times New Roman" w:hAnsi="Times New Roman" w:cs="Times New Roman"/>
          <w:sz w:val="24"/>
          <w:szCs w:val="24"/>
        </w:rPr>
        <w:instrText>ADDIN CSL_CITATION {"citationItems":[{"id":"ITEM-1","itemData":{"DOI":"10.1002/cncr.28060","ISSN":"0008543X","abstract":"The growing number of cancer survivors worldwide has led to of the emergence of diverse survivorship movements in the United States and Europe. Understanding the evolution of cancer survivorship within the context of different political and health care systems is important for identifying the future steps that need to be taken and collaborations needed to promote research among and enhance the care of those living after cancer. The authors first review the history of survivorship internationally and important related events in both the United States and Europe. Lessons learned from survivorship research are then broadly discussed, followed by examination of the infrastructure needed to sustain and advance this work, including platforms for research, assessment tools, and vehicles for the dissemination of findings. Future perspectives concern the identification of collaborative opportunities for investigators in Europe and the United States to accelerate the pace of survivorship science going forward. © 2013 American Cancer Society.","author":[{"dropping-particle":"","family":"Rowland","given":"Julia H.","non-dropping-particle":"","parse-names":false,"suffix":""},{"dropping-particle":"","family":"Kent","given":"Erin E.","non-dropping-particle":"","parse-names":false,"suffix":""},{"dropping-particle":"","family":"Forsythe","given":"Laura P.","non-dropping-particle":"","parse-names":false,"suffix":""},{"dropping-particle":"","family":"Loge","given":"Jon Håvard","non-dropping-particle":"","parse-names":false,"suffix":""},{"dropping-particle":"","family":"Hjorth","given":"Lars","non-dropping-particle":"","parse-names":false,"suffix":""},{"dropping-particle":"","family":"Glaser","given":"Adam","non-dropping-particle":"","parse-names":false,"suffix":""},{"dropping-particle":"","family":"Mattioli","given":"Vittorio","non-dropping-particle":"","parse-names":false,"suffix":""},{"dropping-particle":"","family":"Fosså","given":"Sophie D.","non-dropping-particle":"","parse-names":false,"suffix":""}],"container-title":"Cancer","id":"ITEM-1","issue":"SUPPL11","issued":{"date-parts":[["2013"]]},"page":"2094-2108","title":"Cancer survivorship research in Europe and the United States: Where have we been, where are we going, and what can we learn from each other?","type":"article-journal","volume":"119"},"uris":["http://www.mendeley.com/documents/?uuid=4aa84649-49d8-4922-aa7d-f06b8ac04302"]}],"mendeley":{"formattedCitation":"(Rowland et al., 2013)","plainTextFormattedCitation":"(Rowland et al., 2013)","previouslyFormattedCitation":"(Rowland et al., 2013)"},"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F35A09">
        <w:rPr>
          <w:rFonts w:ascii="Times New Roman" w:hAnsi="Times New Roman" w:cs="Times New Roman"/>
          <w:sz w:val="24"/>
          <w:szCs w:val="24"/>
        </w:rPr>
        <w:t>(Rowland et al., 2013)</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xml:space="preserve"> and more recently in Europe</w:t>
      </w:r>
      <w:r w:rsidR="00BE2A1D">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04BFB" w:rsidRPr="00F35A09">
        <w:rPr>
          <w:rFonts w:ascii="Times New Roman" w:hAnsi="Times New Roman" w:cs="Times New Roman"/>
          <w:sz w:val="24"/>
          <w:szCs w:val="24"/>
        </w:rPr>
        <w:instrText>ADDIN CSL_CITATION {"citationItems":[{"id":"ITEM-1","itemData":{"DOI":"10.1002/1878-0261.12428","ISSN":"18780261","abstract":"Cancer survivorship has traditionally received little prioritisation and attention. For a long time, the treatment of cancer has been the main focus of healthcare providers' efforts. It is time to increase the amount of attention given to patients' long-term well-being and their ability to return to a productive and good life. This article describes the current state of knowledge and identifies research areas in need of development to enable interventions for improved survivorship for all cancer patients in Europe. The article is summed up with 11 points in need of further focus.","author":[{"dropping-particle":"","family":"Lagergren","given":"Pernilla","non-dropping-particle":"","parse-names":false,"suffix":""},{"dropping-particle":"","family":"Schandl","given":"Anna","non-dropping-particle":"","parse-names":false,"suffix":""},{"dropping-particle":"","family":"Aaronson","given":"Neil K.","non-dropping-particle":"","parse-names":false,"suffix":""},{"dropping-particle":"","family":"Adami","given":"Hans Olov","non-dropping-particle":"","parse-names":false,"suffix":""},{"dropping-particle":"","family":"Lorenzo","given":"Francesco","non-dropping-particle":"de","parse-names":false,"suffix":""},{"dropping-particle":"","family":"Denis","given":"Louis","non-dropping-particle":"","parse-names":false,"suffix":""},{"dropping-particle":"","family":"Faithfull","given":"Sara","non-dropping-particle":"","parse-names":false,"suffix":""},{"dropping-particle":"","family":"Liu","given":"Lifang","non-dropping-particle":"","parse-names":false,"suffix":""},{"dropping-particle":"","family":"Meunier","given":"Franḉoise","non-dropping-particle":"","parse-names":false,"suffix":""},{"dropping-particle":"","family":"Ulrich","given":"Cornelia","non-dropping-particle":"","parse-names":false,"suffix":""}],"container-title":"Molecular Oncology","id":"ITEM-1","issue":"3","issued":{"date-parts":[["2019"]]},"page":"624-635","title":"Cancer survivorship: an integral part of Europe's research agenda","type":"article-journal","volume":"13"},"uris":["http://www.mendeley.com/documents/?uuid=a1330bae-36c3-4234-a42d-262f3daa71d3"]}],"mendeley":{"formattedCitation":"(Lagergren et al., 2019)","plainTextFormattedCitation":"(Lagergren et al., 2019)","previouslyFormattedCitation":"(Lagergren et al., 2019)"},"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F35A09">
        <w:rPr>
          <w:rFonts w:ascii="Times New Roman" w:hAnsi="Times New Roman" w:cs="Times New Roman"/>
          <w:sz w:val="24"/>
          <w:szCs w:val="24"/>
        </w:rPr>
        <w:t>(Lagergren et al., 2019)</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w:t>
      </w:r>
    </w:p>
    <w:p w14:paraId="14B0A69F" w14:textId="48D0D427" w:rsidR="00DB7F41" w:rsidRDefault="004F02F4" w:rsidP="00047677">
      <w:pPr>
        <w:spacing w:line="480" w:lineRule="auto"/>
        <w:jc w:val="both"/>
        <w:rPr>
          <w:rFonts w:ascii="Times New Roman" w:eastAsia="Times New Roman" w:hAnsi="Times New Roman" w:cs="Times New Roman"/>
          <w:color w:val="FF0000"/>
          <w:sz w:val="24"/>
        </w:rPr>
      </w:pPr>
      <w:r w:rsidRPr="00711A48">
        <w:rPr>
          <w:rFonts w:ascii="Times New Roman" w:eastAsia="Times New Roman" w:hAnsi="Times New Roman" w:cs="Times New Roman"/>
          <w:color w:val="FF0000"/>
          <w:sz w:val="24"/>
        </w:rPr>
        <w:t xml:space="preserve">Currently there are two main models of long-term follow-up care for cancer survivors. </w:t>
      </w:r>
      <w:r w:rsidR="00460DD6" w:rsidRPr="00711A48">
        <w:rPr>
          <w:rFonts w:ascii="Times New Roman" w:eastAsia="Times New Roman" w:hAnsi="Times New Roman" w:cs="Times New Roman"/>
          <w:color w:val="FF0000"/>
          <w:sz w:val="24"/>
        </w:rPr>
        <w:t>The first is</w:t>
      </w:r>
      <w:r w:rsidR="00004BFB" w:rsidRPr="00711A48">
        <w:rPr>
          <w:rFonts w:ascii="Times New Roman" w:eastAsia="Times New Roman" w:hAnsi="Times New Roman" w:cs="Times New Roman"/>
          <w:color w:val="FF0000"/>
          <w:sz w:val="24"/>
        </w:rPr>
        <w:t xml:space="preserve"> the specialized care model</w:t>
      </w:r>
      <w:r w:rsidR="00711A48" w:rsidRPr="00711A48">
        <w:rPr>
          <w:rFonts w:ascii="Times New Roman" w:eastAsia="Times New Roman" w:hAnsi="Times New Roman" w:cs="Times New Roman"/>
          <w:color w:val="FF0000"/>
          <w:sz w:val="24"/>
        </w:rPr>
        <w:t xml:space="preserve"> in which f</w:t>
      </w:r>
      <w:r w:rsidRPr="00711A48">
        <w:rPr>
          <w:rFonts w:ascii="Times New Roman" w:eastAsia="Times New Roman" w:hAnsi="Times New Roman" w:cs="Times New Roman"/>
          <w:color w:val="FF0000"/>
          <w:sz w:val="24"/>
        </w:rPr>
        <w:t xml:space="preserve">ollow-up care occurs in the oncology setting with treating </w:t>
      </w:r>
      <w:r w:rsidR="00711A48" w:rsidRPr="00711A48">
        <w:rPr>
          <w:rFonts w:ascii="Times New Roman" w:eastAsia="Times New Roman" w:hAnsi="Times New Roman" w:cs="Times New Roman"/>
          <w:color w:val="FF0000"/>
          <w:sz w:val="24"/>
        </w:rPr>
        <w:t xml:space="preserve">specialist (oncologist, cancer nurses, etc). It can be </w:t>
      </w:r>
      <w:r w:rsidRPr="00711A48">
        <w:rPr>
          <w:rFonts w:ascii="Times New Roman" w:eastAsia="Times New Roman" w:hAnsi="Times New Roman" w:cs="Times New Roman"/>
          <w:color w:val="FF0000"/>
          <w:sz w:val="24"/>
        </w:rPr>
        <w:t xml:space="preserve">implemented in private practice, hospitals or </w:t>
      </w:r>
      <w:r w:rsidR="00711A48">
        <w:rPr>
          <w:rFonts w:ascii="Times New Roman" w:eastAsia="Times New Roman" w:hAnsi="Times New Roman" w:cs="Times New Roman"/>
          <w:color w:val="FF0000"/>
          <w:sz w:val="24"/>
        </w:rPr>
        <w:t xml:space="preserve">specific </w:t>
      </w:r>
      <w:r w:rsidRPr="00711A48">
        <w:rPr>
          <w:rFonts w:ascii="Times New Roman" w:eastAsia="Times New Roman" w:hAnsi="Times New Roman" w:cs="Times New Roman"/>
          <w:color w:val="FF0000"/>
          <w:sz w:val="24"/>
        </w:rPr>
        <w:t xml:space="preserve">cancer </w:t>
      </w:r>
      <w:r w:rsidR="004E3D21" w:rsidRPr="00711A48">
        <w:rPr>
          <w:rFonts w:ascii="Times New Roman" w:eastAsia="Times New Roman" w:hAnsi="Times New Roman" w:cs="Times New Roman"/>
          <w:color w:val="FF0000"/>
          <w:sz w:val="24"/>
        </w:rPr>
        <w:t>centres</w:t>
      </w:r>
      <w:r w:rsidR="00711A48" w:rsidRPr="00711A48">
        <w:rPr>
          <w:rFonts w:ascii="Times New Roman" w:eastAsia="Times New Roman" w:hAnsi="Times New Roman" w:cs="Times New Roman"/>
          <w:color w:val="FF0000"/>
          <w:sz w:val="24"/>
        </w:rPr>
        <w:t xml:space="preserve"> </w:t>
      </w:r>
      <w:r w:rsidR="00711A48" w:rsidRPr="00711A48">
        <w:rPr>
          <w:rFonts w:ascii="Times New Roman" w:hAnsi="Times New Roman" w:cs="Times New Roman"/>
          <w:color w:val="FF0000"/>
          <w:sz w:val="24"/>
          <w:szCs w:val="24"/>
        </w:rPr>
        <w:fldChar w:fldCharType="begin" w:fldLock="1"/>
      </w:r>
      <w:r w:rsidR="00711A48" w:rsidRPr="00711A48">
        <w:rPr>
          <w:rFonts w:ascii="Times New Roman" w:hAnsi="Times New Roman" w:cs="Times New Roman"/>
          <w:color w:val="FF0000"/>
          <w:sz w:val="24"/>
          <w:szCs w:val="24"/>
        </w:rPr>
        <w:instrText>ADDIN CSL_CITATION {"citationItems":[{"id":"ITEM-1","itemData":{"author":[{"dropping-particle":"","family":"Mateo","given":"Ana Mª","non-dropping-particle":"","parse-names":false,"suffix":""},{"dropping-particle":"","family":"Garcia-Vivar","given":"Cristina","non-dropping-particle":"","parse-names":false,"suffix":""}],"container-title":"Enfermeria Oncológica","id":"ITEM-1","issue":"1","issued":{"date-parts":[["2019"]]},"page":"18-23","title":"Modelos de atención sanitaria en la supervivencia del cáncer y gestión de cuidados enfermeros","type":"article-journal","volume":"21"},"uris":["http://www.mendeley.com/documents/?uuid=6bed4c09-3b12-4c73-a1ab-f976206071d3"]}],"mendeley":{"formattedCitation":"(Mateo &amp; Garcia-Vivar, 2019)","plainTextFormattedCitation":"(Mateo &amp; Garcia-Vivar, 2019)","previouslyFormattedCitation":"(Mateo &amp; Garcia-Vivar, 2019)"},"properties":{"noteIndex":0},"schema":"https://github.com/citation-style-language/schema/raw/master/csl-citation.json"}</w:instrText>
      </w:r>
      <w:r w:rsidR="00711A48" w:rsidRPr="00711A48">
        <w:rPr>
          <w:rFonts w:ascii="Times New Roman" w:hAnsi="Times New Roman" w:cs="Times New Roman"/>
          <w:color w:val="FF0000"/>
          <w:sz w:val="24"/>
          <w:szCs w:val="24"/>
        </w:rPr>
        <w:fldChar w:fldCharType="separate"/>
      </w:r>
      <w:r w:rsidR="00711A48" w:rsidRPr="00711A48">
        <w:rPr>
          <w:rFonts w:ascii="Times New Roman" w:hAnsi="Times New Roman" w:cs="Times New Roman"/>
          <w:color w:val="FF0000"/>
          <w:sz w:val="24"/>
          <w:szCs w:val="24"/>
        </w:rPr>
        <w:t>(Mateo &amp; Garcia-Vivar, 2019)</w:t>
      </w:r>
      <w:r w:rsidR="00711A48" w:rsidRPr="00711A48">
        <w:rPr>
          <w:rFonts w:ascii="Times New Roman" w:hAnsi="Times New Roman" w:cs="Times New Roman"/>
          <w:color w:val="FF0000"/>
          <w:sz w:val="24"/>
          <w:szCs w:val="24"/>
        </w:rPr>
        <w:fldChar w:fldCharType="end"/>
      </w:r>
      <w:r w:rsidR="00711A48" w:rsidRPr="00711A48">
        <w:rPr>
          <w:rFonts w:ascii="Times New Roman" w:eastAsia="Times New Roman" w:hAnsi="Times New Roman" w:cs="Times New Roman"/>
          <w:color w:val="FF0000"/>
          <w:sz w:val="24"/>
        </w:rPr>
        <w:t xml:space="preserve">. </w:t>
      </w:r>
      <w:r w:rsidR="00460DD6" w:rsidRPr="00711A48">
        <w:rPr>
          <w:rFonts w:ascii="Times New Roman" w:eastAsia="Times New Roman" w:hAnsi="Times New Roman" w:cs="Times New Roman"/>
          <w:color w:val="000000"/>
          <w:sz w:val="24"/>
        </w:rPr>
        <w:t xml:space="preserve">The second is </w:t>
      </w:r>
      <w:r w:rsidR="00004BFB" w:rsidRPr="00711A48">
        <w:rPr>
          <w:rFonts w:ascii="Times New Roman" w:eastAsia="Times New Roman" w:hAnsi="Times New Roman" w:cs="Times New Roman"/>
          <w:color w:val="000000"/>
          <w:sz w:val="24"/>
        </w:rPr>
        <w:t>the model of shared</w:t>
      </w:r>
      <w:r w:rsidR="00004BFB" w:rsidRPr="00F35A09">
        <w:rPr>
          <w:rFonts w:ascii="Times New Roman" w:eastAsia="Times New Roman" w:hAnsi="Times New Roman" w:cs="Times New Roman"/>
          <w:color w:val="000000"/>
          <w:sz w:val="24"/>
        </w:rPr>
        <w:t xml:space="preserve"> care, </w:t>
      </w:r>
      <w:r w:rsidR="00460DD6" w:rsidRPr="00F35A09">
        <w:rPr>
          <w:rFonts w:ascii="Times New Roman" w:eastAsia="Times New Roman" w:hAnsi="Times New Roman" w:cs="Times New Roman"/>
          <w:color w:val="000000"/>
          <w:sz w:val="24"/>
        </w:rPr>
        <w:t xml:space="preserve">which includes </w:t>
      </w:r>
      <w:r w:rsidR="00004BFB" w:rsidRPr="00F35A09">
        <w:rPr>
          <w:rFonts w:ascii="Times New Roman" w:eastAsia="Times New Roman" w:hAnsi="Times New Roman" w:cs="Times New Roman"/>
          <w:color w:val="000000"/>
          <w:sz w:val="24"/>
        </w:rPr>
        <w:t>the</w:t>
      </w:r>
      <w:r w:rsidR="00460DD6" w:rsidRPr="00F35A09">
        <w:rPr>
          <w:rFonts w:ascii="Times New Roman" w:eastAsia="Times New Roman" w:hAnsi="Times New Roman" w:cs="Times New Roman"/>
          <w:color w:val="000000"/>
          <w:sz w:val="24"/>
        </w:rPr>
        <w:t xml:space="preserve"> model of</w:t>
      </w:r>
      <w:r w:rsidR="00004BFB" w:rsidRPr="00F35A09">
        <w:rPr>
          <w:rFonts w:ascii="Times New Roman" w:eastAsia="Times New Roman" w:hAnsi="Times New Roman" w:cs="Times New Roman"/>
          <w:color w:val="000000"/>
          <w:sz w:val="24"/>
        </w:rPr>
        <w:t xml:space="preserve"> simultaneous</w:t>
      </w:r>
      <w:r w:rsidR="00460DD6" w:rsidRPr="00F35A09">
        <w:rPr>
          <w:rFonts w:ascii="Times New Roman" w:eastAsia="Times New Roman" w:hAnsi="Times New Roman" w:cs="Times New Roman"/>
          <w:color w:val="000000"/>
          <w:sz w:val="24"/>
        </w:rPr>
        <w:t xml:space="preserve"> care by </w:t>
      </w:r>
      <w:r w:rsidR="008A5804" w:rsidRPr="008A5804">
        <w:rPr>
          <w:rFonts w:ascii="Times New Roman" w:eastAsia="Times New Roman" w:hAnsi="Times New Roman" w:cs="Times New Roman"/>
          <w:color w:val="FF0000"/>
          <w:sz w:val="24"/>
        </w:rPr>
        <w:t>cancer specialist</w:t>
      </w:r>
      <w:r w:rsidR="00460DD6" w:rsidRPr="008A5804">
        <w:rPr>
          <w:rFonts w:ascii="Times New Roman" w:eastAsia="Times New Roman" w:hAnsi="Times New Roman" w:cs="Times New Roman"/>
          <w:color w:val="FF0000"/>
          <w:sz w:val="24"/>
        </w:rPr>
        <w:t xml:space="preserve"> and primary </w:t>
      </w:r>
      <w:r w:rsidR="008A5804">
        <w:rPr>
          <w:rFonts w:ascii="Times New Roman" w:eastAsia="Times New Roman" w:hAnsi="Times New Roman" w:cs="Times New Roman"/>
          <w:color w:val="FF0000"/>
          <w:sz w:val="24"/>
        </w:rPr>
        <w:t>health</w:t>
      </w:r>
      <w:r w:rsidR="00460DD6" w:rsidRPr="008A5804">
        <w:rPr>
          <w:rFonts w:ascii="Times New Roman" w:eastAsia="Times New Roman" w:hAnsi="Times New Roman" w:cs="Times New Roman"/>
          <w:color w:val="FF0000"/>
          <w:sz w:val="24"/>
        </w:rPr>
        <w:t>care</w:t>
      </w:r>
      <w:r w:rsidR="008A5804">
        <w:rPr>
          <w:rFonts w:ascii="Times New Roman" w:eastAsia="Times New Roman" w:hAnsi="Times New Roman" w:cs="Times New Roman"/>
          <w:color w:val="FF0000"/>
          <w:sz w:val="24"/>
        </w:rPr>
        <w:t xml:space="preserve"> </w:t>
      </w:r>
      <w:r w:rsidR="008A5804" w:rsidRPr="004F02F4">
        <w:rPr>
          <w:rFonts w:ascii="Times New Roman" w:eastAsia="Times New Roman" w:hAnsi="Times New Roman" w:cs="Times New Roman"/>
          <w:color w:val="FF0000"/>
          <w:sz w:val="24"/>
        </w:rPr>
        <w:t>professionals</w:t>
      </w:r>
      <w:r w:rsidR="00004BFB" w:rsidRPr="004F02F4">
        <w:rPr>
          <w:rFonts w:ascii="Times New Roman" w:eastAsia="Times New Roman" w:hAnsi="Times New Roman" w:cs="Times New Roman"/>
          <w:color w:val="FF0000"/>
          <w:sz w:val="24"/>
        </w:rPr>
        <w:t xml:space="preserve"> </w:t>
      </w:r>
      <w:r w:rsidR="00460DD6" w:rsidRPr="004F02F4">
        <w:rPr>
          <w:rFonts w:ascii="Times New Roman" w:eastAsia="Times New Roman" w:hAnsi="Times New Roman" w:cs="Times New Roman"/>
          <w:color w:val="000000"/>
          <w:sz w:val="24"/>
        </w:rPr>
        <w:t xml:space="preserve">and the </w:t>
      </w:r>
      <w:r w:rsidR="00004BFB" w:rsidRPr="004F02F4">
        <w:rPr>
          <w:rFonts w:ascii="Times New Roman" w:eastAsia="Times New Roman" w:hAnsi="Times New Roman" w:cs="Times New Roman"/>
          <w:color w:val="000000"/>
          <w:sz w:val="24"/>
        </w:rPr>
        <w:t>sequential model</w:t>
      </w:r>
      <w:r w:rsidR="00460DD6" w:rsidRPr="004F02F4">
        <w:rPr>
          <w:rFonts w:ascii="Times New Roman" w:eastAsia="Times New Roman" w:hAnsi="Times New Roman" w:cs="Times New Roman"/>
          <w:color w:val="000000"/>
          <w:sz w:val="24"/>
        </w:rPr>
        <w:t xml:space="preserve">, in which care for the </w:t>
      </w:r>
      <w:r w:rsidR="00082B67" w:rsidRPr="004F02F4">
        <w:rPr>
          <w:rFonts w:ascii="Times New Roman" w:eastAsia="Times New Roman" w:hAnsi="Times New Roman" w:cs="Times New Roman"/>
          <w:color w:val="000000"/>
          <w:sz w:val="24"/>
        </w:rPr>
        <w:t xml:space="preserve">cancer survivor </w:t>
      </w:r>
      <w:r w:rsidR="00460DD6" w:rsidRPr="004F02F4">
        <w:rPr>
          <w:rFonts w:ascii="Times New Roman" w:eastAsia="Times New Roman" w:hAnsi="Times New Roman" w:cs="Times New Roman"/>
          <w:color w:val="000000"/>
          <w:sz w:val="24"/>
        </w:rPr>
        <w:t xml:space="preserve">is transferred to the primary care </w:t>
      </w:r>
      <w:r w:rsidR="00004BFB" w:rsidRPr="004F02F4">
        <w:rPr>
          <w:rFonts w:ascii="Times New Roman" w:eastAsia="Times New Roman" w:hAnsi="Times New Roman" w:cs="Times New Roman"/>
          <w:color w:val="000000"/>
          <w:sz w:val="24"/>
        </w:rPr>
        <w:t>once the initial treatment by the oncology service is completed</w:t>
      </w:r>
      <w:r w:rsidR="00BE2A1D" w:rsidRPr="004F02F4">
        <w:rPr>
          <w:rFonts w:ascii="Times New Roman" w:eastAsia="Times New Roman" w:hAnsi="Times New Roman" w:cs="Times New Roman"/>
          <w:color w:val="000000"/>
          <w:sz w:val="24"/>
        </w:rPr>
        <w:t xml:space="preserve"> </w:t>
      </w:r>
      <w:r w:rsidR="000274CA" w:rsidRPr="004F02F4">
        <w:rPr>
          <w:rFonts w:ascii="Times New Roman" w:hAnsi="Times New Roman" w:cs="Times New Roman"/>
          <w:sz w:val="24"/>
          <w:szCs w:val="24"/>
        </w:rPr>
        <w:fldChar w:fldCharType="begin" w:fldLock="1"/>
      </w:r>
      <w:r w:rsidR="00E31C06" w:rsidRPr="004F02F4">
        <w:rPr>
          <w:rFonts w:ascii="Times New Roman" w:hAnsi="Times New Roman" w:cs="Times New Roman"/>
          <w:sz w:val="24"/>
          <w:szCs w:val="24"/>
        </w:rPr>
        <w:instrText>ADDIN CSL_CITATION {"citationItems":[{"id":"ITEM-1","itemData":{"author":[{"dropping-particle":"","family":"Mateo","given":"Ana Mª","non-dropping-particle":"","parse-names":false,"suffix":""},{"dropping-particle":"","family":"Garcia-Vivar","given":"Cristina","non-dropping-particle":"","parse-names":false,"suffix":""}],"container-title":"Enfermeria Oncológica","id":"ITEM-1","issue":"1","issued":{"date-parts":[["2019"]]},"page":"18-23","title":"Modelos de atención sanitaria en la supervivencia del cáncer y gestión de cuidados enfermeros","type":"article-journal","volume":"21"},"uris":["http://www.mendeley.com/documents/?uuid=6bed4c09-3b12-4c73-a1ab-f976206071d3"]}],"mendeley":{"formattedCitation":"(Mateo &amp; Garcia-Vivar, 2019)","plainTextFormattedCitation":"(Mateo &amp; Garcia-Vivar, 2019)","previouslyFormattedCitation":"(Mateo &amp; Garcia-Vivar, 2019)"},"properties":{"noteIndex":0},"schema":"https://github.com/citation-style-language/schema/raw/master/csl-citation.json"}</w:instrText>
      </w:r>
      <w:r w:rsidR="000274CA" w:rsidRPr="004F02F4">
        <w:rPr>
          <w:rFonts w:ascii="Times New Roman" w:hAnsi="Times New Roman" w:cs="Times New Roman"/>
          <w:sz w:val="24"/>
          <w:szCs w:val="24"/>
        </w:rPr>
        <w:fldChar w:fldCharType="separate"/>
      </w:r>
      <w:r w:rsidR="002E37B9" w:rsidRPr="004F02F4">
        <w:rPr>
          <w:rFonts w:ascii="Times New Roman" w:hAnsi="Times New Roman" w:cs="Times New Roman"/>
          <w:sz w:val="24"/>
          <w:szCs w:val="24"/>
        </w:rPr>
        <w:t>(Mateo &amp; Garcia-Vivar, 2019)</w:t>
      </w:r>
      <w:r w:rsidR="000274CA" w:rsidRPr="004F02F4">
        <w:rPr>
          <w:rFonts w:ascii="Times New Roman" w:hAnsi="Times New Roman" w:cs="Times New Roman"/>
          <w:sz w:val="24"/>
          <w:szCs w:val="24"/>
        </w:rPr>
        <w:fldChar w:fldCharType="end"/>
      </w:r>
      <w:r w:rsidR="00004BFB" w:rsidRPr="004F02F4">
        <w:rPr>
          <w:rFonts w:ascii="Times New Roman" w:eastAsia="Times New Roman" w:hAnsi="Times New Roman" w:cs="Times New Roman"/>
          <w:color w:val="000000"/>
          <w:sz w:val="24"/>
        </w:rPr>
        <w:t xml:space="preserve">. </w:t>
      </w:r>
      <w:r w:rsidR="004E3D21" w:rsidRPr="004E3D21">
        <w:rPr>
          <w:rFonts w:ascii="Times New Roman" w:eastAsia="Times New Roman" w:hAnsi="Times New Roman" w:cs="Times New Roman"/>
          <w:color w:val="FF0000"/>
          <w:sz w:val="24"/>
        </w:rPr>
        <w:t xml:space="preserve">The </w:t>
      </w:r>
      <w:r w:rsidR="004E3D21" w:rsidRPr="004F02F4">
        <w:rPr>
          <w:rFonts w:ascii="Times New Roman" w:eastAsia="Times New Roman" w:hAnsi="Times New Roman" w:cs="Times New Roman"/>
          <w:color w:val="FF0000"/>
          <w:sz w:val="24"/>
        </w:rPr>
        <w:t>Survivorship Care Plan (SCP)</w:t>
      </w:r>
      <w:r w:rsidR="004E3D21" w:rsidRPr="004E3D21">
        <w:rPr>
          <w:rFonts w:ascii="Times New Roman" w:eastAsia="Times New Roman" w:hAnsi="Times New Roman" w:cs="Times New Roman"/>
          <w:color w:val="FF0000"/>
          <w:sz w:val="24"/>
        </w:rPr>
        <w:t xml:space="preserve">, as a tool designed to meet </w:t>
      </w:r>
      <w:r w:rsidR="004E3D21">
        <w:rPr>
          <w:rFonts w:ascii="Times New Roman" w:eastAsia="Times New Roman" w:hAnsi="Times New Roman" w:cs="Times New Roman"/>
          <w:color w:val="FF0000"/>
          <w:sz w:val="24"/>
        </w:rPr>
        <w:t xml:space="preserve">the </w:t>
      </w:r>
      <w:r w:rsidR="004E3D21" w:rsidRPr="004E3D21">
        <w:rPr>
          <w:rFonts w:ascii="Times New Roman" w:eastAsia="Times New Roman" w:hAnsi="Times New Roman" w:cs="Times New Roman"/>
          <w:color w:val="FF0000"/>
          <w:sz w:val="24"/>
        </w:rPr>
        <w:t xml:space="preserve">survivors´ needs, can be used in </w:t>
      </w:r>
      <w:r w:rsidR="004E3D21">
        <w:rPr>
          <w:rFonts w:ascii="Times New Roman" w:eastAsia="Times New Roman" w:hAnsi="Times New Roman" w:cs="Times New Roman"/>
          <w:color w:val="FF0000"/>
          <w:sz w:val="24"/>
        </w:rPr>
        <w:t>both</w:t>
      </w:r>
      <w:r w:rsidR="004E3D21" w:rsidRPr="004E3D21">
        <w:rPr>
          <w:rFonts w:ascii="Times New Roman" w:eastAsia="Times New Roman" w:hAnsi="Times New Roman" w:cs="Times New Roman"/>
          <w:color w:val="FF0000"/>
          <w:sz w:val="24"/>
        </w:rPr>
        <w:t xml:space="preserve"> survivorship care models: the specialized model and the shared </w:t>
      </w:r>
      <w:r w:rsidR="004E3D21">
        <w:rPr>
          <w:rFonts w:ascii="Times New Roman" w:eastAsia="Times New Roman" w:hAnsi="Times New Roman" w:cs="Times New Roman"/>
          <w:color w:val="FF0000"/>
          <w:sz w:val="24"/>
        </w:rPr>
        <w:t xml:space="preserve">care </w:t>
      </w:r>
      <w:r w:rsidR="004E3D21" w:rsidRPr="004E3D21">
        <w:rPr>
          <w:rFonts w:ascii="Times New Roman" w:eastAsia="Times New Roman" w:hAnsi="Times New Roman" w:cs="Times New Roman"/>
          <w:color w:val="FF0000"/>
          <w:sz w:val="24"/>
        </w:rPr>
        <w:t xml:space="preserve">model. For both models, the use of the SCP seeks to improve coordination </w:t>
      </w:r>
      <w:r w:rsidR="004E3D21">
        <w:rPr>
          <w:rFonts w:ascii="Times New Roman" w:eastAsia="Times New Roman" w:hAnsi="Times New Roman" w:cs="Times New Roman"/>
          <w:color w:val="FF0000"/>
          <w:sz w:val="24"/>
        </w:rPr>
        <w:t xml:space="preserve">and continuity in cancer care </w:t>
      </w:r>
      <w:r w:rsidR="00DB7F41" w:rsidRPr="004F02F4">
        <w:rPr>
          <w:rFonts w:ascii="Times New Roman" w:eastAsia="Times New Roman" w:hAnsi="Times New Roman" w:cs="Times New Roman"/>
          <w:color w:val="FF0000"/>
          <w:sz w:val="24"/>
        </w:rPr>
        <w:t>(Hewitt et al., 2005).</w:t>
      </w:r>
    </w:p>
    <w:p w14:paraId="7412928E" w14:textId="7752ED29" w:rsidR="00047677" w:rsidRDefault="00004BFB" w:rsidP="00047677">
      <w:pPr>
        <w:spacing w:line="480" w:lineRule="auto"/>
        <w:jc w:val="both"/>
        <w:rPr>
          <w:rFonts w:ascii="Times New Roman" w:eastAsia="Times New Roman" w:hAnsi="Times New Roman" w:cs="Times New Roman"/>
          <w:color w:val="FF0000"/>
          <w:sz w:val="24"/>
        </w:rPr>
      </w:pPr>
      <w:r w:rsidRPr="00F35A09">
        <w:rPr>
          <w:rFonts w:ascii="Times New Roman" w:eastAsia="Times New Roman" w:hAnsi="Times New Roman" w:cs="Times New Roman"/>
          <w:color w:val="000000"/>
          <w:sz w:val="24"/>
        </w:rPr>
        <w:t>The SCP is a document that includes a summary of treatment</w:t>
      </w:r>
      <w:r w:rsidR="00460DD6" w:rsidRPr="00F35A09">
        <w:rPr>
          <w:rFonts w:ascii="Times New Roman" w:eastAsia="Times New Roman" w:hAnsi="Times New Roman" w:cs="Times New Roman"/>
          <w:color w:val="000000"/>
          <w:sz w:val="24"/>
        </w:rPr>
        <w:t>s</w:t>
      </w:r>
      <w:r w:rsidRPr="00F35A09">
        <w:rPr>
          <w:rFonts w:ascii="Times New Roman" w:eastAsia="Times New Roman" w:hAnsi="Times New Roman" w:cs="Times New Roman"/>
          <w:color w:val="000000"/>
          <w:sz w:val="24"/>
        </w:rPr>
        <w:t xml:space="preserve">, guidelines </w:t>
      </w:r>
      <w:r w:rsidR="00460DD6" w:rsidRPr="00F35A09">
        <w:rPr>
          <w:rFonts w:ascii="Times New Roman" w:eastAsia="Times New Roman" w:hAnsi="Times New Roman" w:cs="Times New Roman"/>
          <w:color w:val="000000"/>
          <w:sz w:val="24"/>
        </w:rPr>
        <w:t xml:space="preserve">for </w:t>
      </w:r>
      <w:r w:rsidRPr="00F35A09">
        <w:rPr>
          <w:rFonts w:ascii="Times New Roman" w:eastAsia="Times New Roman" w:hAnsi="Times New Roman" w:cs="Times New Roman"/>
          <w:color w:val="000000"/>
          <w:sz w:val="24"/>
        </w:rPr>
        <w:t>follow-up (diagnostic tests and reviews), comprehensive care for the survivor in the short, medium and long term, and health recommendations</w:t>
      </w:r>
      <w:r w:rsidR="00BE2A1D">
        <w:rPr>
          <w:rFonts w:ascii="Times New Roman" w:eastAsia="Times New Roman" w:hAnsi="Times New Roman" w:cs="Times New Roman"/>
          <w:color w:val="000000"/>
          <w:sz w:val="24"/>
        </w:rPr>
        <w:t xml:space="preserve"> </w:t>
      </w:r>
      <w:r w:rsidR="00E31C06" w:rsidRPr="00F35A09">
        <w:rPr>
          <w:rFonts w:ascii="Times New Roman" w:hAnsi="Times New Roman" w:cs="Times New Roman"/>
          <w:sz w:val="24"/>
          <w:szCs w:val="24"/>
        </w:rPr>
        <w:fldChar w:fldCharType="begin" w:fldLock="1"/>
      </w:r>
      <w:r w:rsidR="007946E0" w:rsidRPr="00F35A09">
        <w:rPr>
          <w:rFonts w:ascii="Times New Roman" w:hAnsi="Times New Roman" w:cs="Times New Roman"/>
          <w:sz w:val="24"/>
          <w:szCs w:val="24"/>
        </w:rPr>
        <w:instrText>ADDIN CSL_CITATION {"citationItems":[{"id":"ITEM-1","itemData":{"DOI":"10.17226/11613","ISBN":"978-0-309-10123-3","ISSN":"09205861","PMID":"5866221","abstract":"This report of the proceedings of a symposium held in conjunction with the release of the IOM report, From Cancer Patient to Cancer Survivor: Lost in Transition, represents an effort on the part of the American Society of Clinical Oncology (ASCO), the National Coalition for Cancer Survivorship (NCCS), and the Institute of Medicine (IOM) to further disseminate the findings and recommendations of the IOM report and to take the next step toward implementation of those recommendations. The symposium and this report serve as important vehicles to raise awareness, fill gaps that have existed in cancer patients' long-term care, and chart a course for quality care for cancer survivors and their families. More than 100 stakeholders in the cancer community, including survivors, advocates, healthcare providers, government officials, insurers and payers, and researchers participated in the symposium. This report culminates a series of work at the IOM focused on cancer survivorship. The idea to embark on a major study of cancer survivorship within the National Academies originated with the National Cancer Policy Board (NCPB). The NCPB was established in 1997 in the IOM and the National Research Council's Division of Earth and Life Studies at the request of the National Cancer Institute (NCI), the National Institutes of Health, and the President's Cancer Panel. The NCPB identified emerging policy issues in the nation's effort to combat cancer, and prepared reports that address those issues, including a series of reports on topics ranging from cancer prevention to end-of-life care.","author":[{"dropping-particle":"","family":"Hewitt","given":"Maria","non-dropping-particle":"","parse-names":false,"suffix":""},{"dropping-particle":"","family":"Greenfield","given":"Sheldon","non-dropping-particle":"","parse-names":false,"suffix":""},{"dropping-particle":"","family":"Stovall","given":"Ellen","non-dropping-particle":"","parse-names":false,"suffix":""}],"container-title":"From Cancer Patient to Cancer Survivor - Lost in Transition","editor":[{"dropping-particle":"","family":"Medicine","given":"Institute of and National research council","non-dropping-particle":"","parse-names":false,"suffix":""}],"id":"ITEM-1","issued":{"date-parts":[["2005"]]},"publisher-place":"Washington D. C","title":"From Cancer Patient to Cancer Survivor - Lost in Transition","type":"book"},"uris":["http://www.mendeley.com/documents/?uuid=50d60a25-00c6-4c27-a011-9a5701cdb4bd"]}],"mendeley":{"formattedCitation":"(Hewitt et al., 2005)","plainTextFormattedCitation":"(Hewitt et al., 2005)","previouslyFormattedCitation":"(Hewitt et al., 2005)"},"properties":{"noteIndex":0},"schema":"https://github.com/citation-style-language/schema/raw/master/csl-citation.json"}</w:instrText>
      </w:r>
      <w:r w:rsidR="00E31C06" w:rsidRPr="00F35A09">
        <w:rPr>
          <w:rFonts w:ascii="Times New Roman" w:hAnsi="Times New Roman" w:cs="Times New Roman"/>
          <w:sz w:val="24"/>
          <w:szCs w:val="24"/>
        </w:rPr>
        <w:fldChar w:fldCharType="separate"/>
      </w:r>
      <w:r w:rsidR="00E31C06" w:rsidRPr="00F35A09">
        <w:rPr>
          <w:rFonts w:ascii="Times New Roman" w:hAnsi="Times New Roman" w:cs="Times New Roman"/>
          <w:sz w:val="24"/>
          <w:szCs w:val="24"/>
        </w:rPr>
        <w:t>(Hewitt et al., 2005)</w:t>
      </w:r>
      <w:r w:rsidR="00E31C06"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It is designed to guarantee the quality, follow-up and continuity of care for </w:t>
      </w:r>
      <w:r w:rsidR="00082B67">
        <w:rPr>
          <w:rFonts w:ascii="Times New Roman" w:eastAsia="Times New Roman" w:hAnsi="Times New Roman" w:cs="Times New Roman"/>
          <w:color w:val="000000"/>
          <w:sz w:val="24"/>
        </w:rPr>
        <w:t>cancer survivors</w:t>
      </w:r>
      <w:r w:rsidR="00082B67" w:rsidRPr="00F35A09">
        <w:rPr>
          <w:rFonts w:ascii="Times New Roman" w:eastAsia="Times New Roman" w:hAnsi="Times New Roman" w:cs="Times New Roman"/>
          <w:color w:val="000000"/>
          <w:sz w:val="24"/>
        </w:rPr>
        <w:t xml:space="preserve"> </w:t>
      </w:r>
      <w:r w:rsidRPr="00F35A09">
        <w:rPr>
          <w:rFonts w:ascii="Times New Roman" w:eastAsia="Times New Roman" w:hAnsi="Times New Roman" w:cs="Times New Roman"/>
          <w:color w:val="000000"/>
          <w:sz w:val="24"/>
        </w:rPr>
        <w:t>and their families</w:t>
      </w:r>
      <w:r w:rsidR="00BE2A1D">
        <w:rPr>
          <w:rFonts w:ascii="Times New Roman" w:eastAsia="Times New Roman" w:hAnsi="Times New Roman" w:cs="Times New Roman"/>
          <w:color w:val="000000"/>
          <w:sz w:val="24"/>
        </w:rPr>
        <w:t xml:space="preserve"> </w:t>
      </w:r>
      <w:r w:rsidR="000274CA" w:rsidRPr="00F35A09">
        <w:rPr>
          <w:rFonts w:ascii="Times New Roman" w:hAnsi="Times New Roman" w:cs="Times New Roman"/>
          <w:sz w:val="24"/>
          <w:szCs w:val="24"/>
        </w:rPr>
        <w:fldChar w:fldCharType="begin" w:fldLock="1"/>
      </w:r>
      <w:r w:rsidR="00E31C06" w:rsidRPr="00F35A09">
        <w:rPr>
          <w:rFonts w:ascii="Times New Roman" w:hAnsi="Times New Roman" w:cs="Times New Roman"/>
          <w:sz w:val="24"/>
          <w:szCs w:val="24"/>
        </w:rPr>
        <w:instrText>ADDIN CSL_CITATION {"citationItems":[{"id":"ITEM-1","itemData":{"DOI":"10.7600/jspfsm.67.137","ISSN":"0039-906X","author":[{"dropping-particle":"","family":"American Society of Clinical Oncology","given":"","non-dropping-particle":"","parse-names":false,"suffix":""}],"id":"ITEM-1","issued":{"date-parts":[["2017"]]},"publisher-place":"Alexandria","title":"Cancer Survivorship Care Plan","type":"report"},"uris":["http://www.mendeley.com/documents/?uuid=dfc87907-7a4c-4707-8b18-0142f30e631a"]}],"mendeley":{"formattedCitation":"(American Society of Clinical Oncology, 2017)","plainTextFormattedCitation":"(American Society of Clinical Oncology, 2017)","previouslyFormattedCitation":"(American Society of Clinical Oncology, 2017)"},"properties":{"noteIndex":0},"schema":"https://github.com/citation-style-language/schema/raw/master/csl-citation.json"}</w:instrText>
      </w:r>
      <w:r w:rsidR="000274CA" w:rsidRPr="00F35A09">
        <w:rPr>
          <w:rFonts w:ascii="Times New Roman" w:hAnsi="Times New Roman" w:cs="Times New Roman"/>
          <w:sz w:val="24"/>
          <w:szCs w:val="24"/>
        </w:rPr>
        <w:fldChar w:fldCharType="separate"/>
      </w:r>
      <w:r w:rsidR="002E37B9" w:rsidRPr="00F35A09">
        <w:rPr>
          <w:rFonts w:ascii="Times New Roman" w:hAnsi="Times New Roman" w:cs="Times New Roman"/>
          <w:sz w:val="24"/>
          <w:szCs w:val="24"/>
        </w:rPr>
        <w:t>(American Society of Clinical Oncology, 2017)</w:t>
      </w:r>
      <w:r w:rsidR="000274CA"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w:t>
      </w:r>
      <w:r w:rsidR="004E3D21" w:rsidRPr="00B47E6C">
        <w:rPr>
          <w:rFonts w:ascii="Times New Roman" w:eastAsia="Times New Roman" w:hAnsi="Times New Roman" w:cs="Times New Roman"/>
          <w:color w:val="FF0000"/>
          <w:sz w:val="24"/>
        </w:rPr>
        <w:t xml:space="preserve">Besides, </w:t>
      </w:r>
      <w:r w:rsidR="00404E65" w:rsidRPr="00B47E6C">
        <w:rPr>
          <w:rFonts w:ascii="Times New Roman" w:eastAsia="Times New Roman" w:hAnsi="Times New Roman" w:cs="Times New Roman"/>
          <w:color w:val="FF0000"/>
          <w:sz w:val="24"/>
        </w:rPr>
        <w:t xml:space="preserve">SCPs are an important tool for cancer survivors and their families as they transition into follow-up care. </w:t>
      </w:r>
      <w:r w:rsidR="00B47E6C" w:rsidRPr="00B47E6C">
        <w:rPr>
          <w:rFonts w:ascii="Times New Roman" w:eastAsia="Times New Roman" w:hAnsi="Times New Roman" w:cs="Times New Roman"/>
          <w:color w:val="FF0000"/>
          <w:sz w:val="24"/>
        </w:rPr>
        <w:t xml:space="preserve">Having a written SCP that can be shared between cancer survivors and family members provides guidelines to meet new family challenges after finalising cancer treatment </w:t>
      </w:r>
      <w:r w:rsidRPr="00B47E6C">
        <w:rPr>
          <w:rFonts w:ascii="Times New Roman" w:hAnsi="Times New Roman" w:cs="Times New Roman"/>
          <w:color w:val="FF0000"/>
          <w:sz w:val="24"/>
          <w:szCs w:val="24"/>
        </w:rPr>
        <w:fldChar w:fldCharType="begin" w:fldLock="1"/>
      </w:r>
      <w:r w:rsidR="0054469C" w:rsidRPr="00B47E6C">
        <w:rPr>
          <w:rFonts w:ascii="Times New Roman" w:hAnsi="Times New Roman" w:cs="Times New Roman"/>
          <w:color w:val="FF0000"/>
          <w:sz w:val="24"/>
          <w:szCs w:val="24"/>
        </w:rPr>
        <w:instrText>ADDIN CSL_CITATION {"citationItems":[{"id":"ITEM-1","itemData":{"DOI":"10.17226/11613","ISBN":"978-0-309-10123-3","ISSN":"09205861","PMID":"5866221","abstract":"This report of the proceedings of a symposium held in conjunction with the release of the IOM report, From Cancer Patient to Cancer Survivor: Lost in Transition, represents an effort on the part of the American Society of Clinical Oncology (ASCO), the National Coalition for Cancer Survivorship (NCCS), and the Institute of Medicine (IOM) to further disseminate the findings and recommendations of the IOM report and to take the next step toward implementation of those recommendations. The symposium and this report serve as important vehicles to raise awareness, fill gaps that have existed in cancer patients' long-term care, and chart a course for quality care for cancer survivors and their families. More than 100 stakeholders in the cancer community, including survivors, advocates, healthcare providers, government officials, insurers and payers, and researchers participated in the symposium. This report culminates a series of work at the IOM focused on cancer survivorship. The idea to embark on a major study of cancer survivorship within the National Academies originated with the National Cancer Policy Board (NCPB). The NCPB was established in 1997 in the IOM and the National Research Council's Division of Earth and Life Studies at the request of the National Cancer Institute (NCI), the National Institutes of Health, and the President's Cancer Panel. The NCPB identified emerging policy issues in the nation's effort to combat cancer, and prepared reports that address those issues, including a series of reports on topics ranging from cancer prevention to end-of-life care.","author":[{"dropping-particle":"","family":"Hewitt","given":"Maria","non-dropping-particle":"","parse-names":false,"suffix":""},{"dropping-particle":"","family":"Greenfield","given":"Sheldon","non-dropping-particle":"","parse-names":false,"suffix":""},{"dropping-particle":"","family":"Stovall","given":"Ellen","non-dropping-particle":"","parse-names":false,"suffix":""}],"container-title":"From Cancer Patient to Cancer Survivor - Lost in Transition","editor":[{"dropping-particle":"","family":"Medicine","given":"Institute of and National research council","non-dropping-particle":"","parse-names":false,"suffix":""}],"id":"ITEM-1","issued":{"date-parts":[["2005"]]},"publisher-place":"Washington D. C","title":"From Cancer Patient to Cancer Survivor - Lost in Transition","type":"book"},"uris":["http://www.mendeley.com/documents/?uuid=50d60a25-00c6-4c27-a011-9a5701cdb4bd"]}],"mendeley":{"formattedCitation":"(Hewitt et al., 2005)","plainTextFormattedCitation":"(Hewitt et al., 2005)","previouslyFormattedCitation":"(Hewitt et al., 2005)"},"properties":{"noteIndex":0},"schema":"https://github.com/citation-style-language/schema/raw/master/csl-citation.json"}</w:instrText>
      </w:r>
      <w:r w:rsidRPr="00B47E6C">
        <w:rPr>
          <w:rFonts w:ascii="Times New Roman" w:hAnsi="Times New Roman" w:cs="Times New Roman"/>
          <w:color w:val="FF0000"/>
          <w:sz w:val="24"/>
          <w:szCs w:val="24"/>
        </w:rPr>
        <w:fldChar w:fldCharType="separate"/>
      </w:r>
      <w:r w:rsidR="00747058" w:rsidRPr="00B47E6C">
        <w:rPr>
          <w:rFonts w:ascii="Times New Roman" w:hAnsi="Times New Roman" w:cs="Times New Roman"/>
          <w:color w:val="FF0000"/>
          <w:sz w:val="24"/>
          <w:szCs w:val="24"/>
        </w:rPr>
        <w:t>(Hewitt et al., 2005)</w:t>
      </w:r>
      <w:r w:rsidRPr="00B47E6C">
        <w:rPr>
          <w:rFonts w:ascii="Times New Roman" w:hAnsi="Times New Roman" w:cs="Times New Roman"/>
          <w:color w:val="FF0000"/>
          <w:sz w:val="24"/>
          <w:szCs w:val="24"/>
        </w:rPr>
        <w:fldChar w:fldCharType="end"/>
      </w:r>
      <w:r w:rsidRPr="00B47E6C">
        <w:rPr>
          <w:rFonts w:ascii="Times New Roman" w:eastAsia="Times New Roman" w:hAnsi="Times New Roman" w:cs="Times New Roman"/>
          <w:color w:val="FF0000"/>
          <w:sz w:val="24"/>
        </w:rPr>
        <w:t>.</w:t>
      </w:r>
    </w:p>
    <w:p w14:paraId="6D637D32" w14:textId="7AB47EEA" w:rsidR="00781C60" w:rsidRPr="00B47E6C" w:rsidRDefault="00CD202C" w:rsidP="00047677">
      <w:pPr>
        <w:spacing w:line="480" w:lineRule="auto"/>
        <w:jc w:val="both"/>
        <w:rPr>
          <w:rFonts w:ascii="Times New Roman" w:eastAsia="Times New Roman" w:hAnsi="Times New Roman" w:cs="Times New Roman"/>
          <w:color w:val="FF0000"/>
          <w:sz w:val="24"/>
        </w:rPr>
      </w:pPr>
      <w:r w:rsidRPr="00CD202C">
        <w:rPr>
          <w:rFonts w:ascii="Times New Roman" w:eastAsia="Times New Roman" w:hAnsi="Times New Roman" w:cs="Times New Roman"/>
          <w:color w:val="FF0000"/>
          <w:sz w:val="24"/>
        </w:rPr>
        <w:lastRenderedPageBreak/>
        <w:t>There is a strong need for survivors to receive follow‐up care by nurses to manage their late effects symptoms and advise survivors on how to cope with fears and life after cancer. Evidence has shown the positive impact of nursing interventions in survivor's quality of life (</w:t>
      </w:r>
      <w:proofErr w:type="spellStart"/>
      <w:r w:rsidRPr="00CD202C">
        <w:rPr>
          <w:rFonts w:ascii="Times New Roman" w:eastAsia="Times New Roman" w:hAnsi="Times New Roman" w:cs="Times New Roman"/>
          <w:color w:val="FF0000"/>
          <w:sz w:val="24"/>
        </w:rPr>
        <w:t>Colombani</w:t>
      </w:r>
      <w:proofErr w:type="spellEnd"/>
      <w:r w:rsidRPr="00CD202C">
        <w:rPr>
          <w:rFonts w:ascii="Times New Roman" w:eastAsia="Times New Roman" w:hAnsi="Times New Roman" w:cs="Times New Roman"/>
          <w:color w:val="FF0000"/>
          <w:sz w:val="24"/>
        </w:rPr>
        <w:t xml:space="preserve"> et al., 2019; Leeuw &amp; Larsson, 2013). Therefore, cancer survivors must be provided with a multidisciplinary survivorship care plan, in which nurses are actively involved to assess the physical, psychological and social needs survivors may have and to offer health education to manage the long-term condition of cancer</w:t>
      </w:r>
      <w:r w:rsidR="00781C60">
        <w:rPr>
          <w:rFonts w:ascii="Times New Roman" w:eastAsia="Times New Roman" w:hAnsi="Times New Roman" w:cs="Times New Roman"/>
          <w:color w:val="FF0000"/>
          <w:sz w:val="24"/>
        </w:rPr>
        <w:t xml:space="preserve">. </w:t>
      </w:r>
    </w:p>
    <w:p w14:paraId="4493016F" w14:textId="46B7A668" w:rsidR="000274CA" w:rsidRPr="00F35A09" w:rsidRDefault="00004BFB" w:rsidP="00DC430A">
      <w:pPr>
        <w:spacing w:line="480" w:lineRule="auto"/>
        <w:jc w:val="both"/>
        <w:rPr>
          <w:rFonts w:ascii="Times New Roman" w:hAnsi="Times New Roman" w:cs="Times New Roman"/>
          <w:sz w:val="24"/>
          <w:szCs w:val="24"/>
        </w:rPr>
      </w:pPr>
      <w:r w:rsidRPr="00F35A09">
        <w:rPr>
          <w:rFonts w:ascii="Times New Roman" w:eastAsia="Times New Roman" w:hAnsi="Times New Roman" w:cs="Times New Roman"/>
          <w:color w:val="000000"/>
          <w:sz w:val="24"/>
        </w:rPr>
        <w:t>The main American scientific societies</w:t>
      </w:r>
      <w:r w:rsidR="00460DD6" w:rsidRPr="00F35A09">
        <w:rPr>
          <w:rFonts w:ascii="Times New Roman" w:eastAsia="Times New Roman" w:hAnsi="Times New Roman" w:cs="Times New Roman"/>
          <w:color w:val="000000"/>
          <w:sz w:val="24"/>
        </w:rPr>
        <w:t xml:space="preserve"> </w:t>
      </w:r>
      <w:r w:rsidR="00B84358" w:rsidRPr="00F35A09">
        <w:rPr>
          <w:rFonts w:ascii="Times New Roman" w:hAnsi="Times New Roman" w:cs="Times New Roman"/>
          <w:sz w:val="24"/>
          <w:szCs w:val="24"/>
        </w:rPr>
        <w:fldChar w:fldCharType="begin" w:fldLock="1"/>
      </w:r>
      <w:r w:rsidR="00E31C06" w:rsidRPr="00F35A09">
        <w:rPr>
          <w:rFonts w:ascii="Times New Roman" w:hAnsi="Times New Roman" w:cs="Times New Roman"/>
          <w:sz w:val="24"/>
          <w:szCs w:val="24"/>
        </w:rPr>
        <w:instrText>ADDIN CSL_CITATION {"citationItems":[{"id":"ITEM-1","itemData":{"DOI":"10.17226/11613","ISBN":"978-0-309-10123-3","ISSN":"09205861","PMID":"5866221","abstract":"This report of the proceedings of a symposium held in conjunction with the release of the IOM report, From Cancer Patient to Cancer Survivor: Lost in Transition, represents an effort on the part of the American Society of Clinical Oncology (ASCO), the National Coalition for Cancer Survivorship (NCCS), and the Institute of Medicine (IOM) to further disseminate the findings and recommendations of the IOM report and to take the next step toward implementation of those recommendations. The symposium and this report serve as important vehicles to raise awareness, fill gaps that have existed in cancer patients' long-term care, and chart a course for quality care for cancer survivors and their families. More than 100 stakeholders in the cancer community, including survivors, advocates, healthcare providers, government officials, insurers and payers, and researchers participated in the symposium. This report culminates a series of work at the IOM focused on cancer survivorship. The idea to embark on a major study of cancer survivorship within the National Academies originated with the National Cancer Policy Board (NCPB). The NCPB was established in 1997 in the IOM and the National Research Council's Division of Earth and Life Studies at the request of the National Cancer Institute (NCI), the National Institutes of Health, and the President's Cancer Panel. The NCPB identified emerging policy issues in the nation's effort to combat cancer, and prepared reports that address those issues, including a series of reports on topics ranging from cancer prevention to end-of-life care.","author":[{"dropping-particle":"","family":"Hewitt","given":"Maria","non-dropping-particle":"","parse-names":false,"suffix":""},{"dropping-particle":"","family":"Greenfield","given":"Sheldon","non-dropping-particle":"","parse-names":false,"suffix":""},{"dropping-particle":"","family":"Stovall","given":"Ellen","non-dropping-particle":"","parse-names":false,"suffix":""}],"container-title":"From Cancer Patient to Cancer Survivor - Lost in Transition","editor":[{"dropping-particle":"","family":"Medicine","given":"Institute of and National research council","non-dropping-particle":"","parse-names":false,"suffix":""}],"id":"ITEM-1","issued":{"date-parts":[["2005"]]},"publisher-place":"Washington D. C","title":"From Cancer Patient to Cancer Survivor - Lost in Transition","type":"book"},"uris":["http://www.mendeley.com/documents/?uuid=50d60a25-00c6-4c27-a011-9a5701cdb4bd"]},{"id":"ITEM-2","itemData":{"DOI":"10.7600/jspfsm.67.137","ISSN":"0039-906X","author":[{"dropping-particle":"","family":"American Society of Clinical Oncology","given":"","non-dropping-particle":"","parse-names":false,"suffix":""}],"id":"ITEM-2","issued":{"date-parts":[["2017"]]},"publisher-place":"Alexandria","title":"Cancer Survivorship Care Plan","type":"report"},"uris":["http://www.mendeley.com/documents/?uuid=dfc87907-7a4c-4707-8b18-0142f30e631a"]},{"id":"ITEM-3","itemData":{"author":[{"dropping-particle":"","family":"Minnesota Cancer Alliance","given":"","non-dropping-particle":"","parse-names":false,"suffix":""}],"id":"ITEM-3","issued":{"date-parts":[["2013"]]},"publisher-place":"Sant Paul, MN","title":"Cancer Survivor Care Plan What’s Next? Life After Cancer Treatment","type":"report"},"uris":["http://www.mendeley.com/documents/?uuid=2923f984-aede-4ce6-b228-76469b3409e3"]}],"mendeley":{"formattedCitation":"(American Society of Clinical Oncology, 2017; Hewitt et al., 2005; Minnesota Cancer Alliance, 2013)","plainTextFormattedCitation":"(American Society of Clinical Oncology, 2017; Hewitt et al., 2005; Minnesota Cancer Alliance, 2013)","previouslyFormattedCitation":"(American Society of Clinical Oncology, 2017; Hewitt et al., 2005; Minnesota Cancer Alliance, 2013)"},"properties":{"noteIndex":0},"schema":"https://github.com/citation-style-language/schema/raw/master/csl-citation.json"}</w:instrText>
      </w:r>
      <w:r w:rsidR="00B84358" w:rsidRPr="00F35A09">
        <w:rPr>
          <w:rFonts w:ascii="Times New Roman" w:hAnsi="Times New Roman" w:cs="Times New Roman"/>
          <w:sz w:val="24"/>
          <w:szCs w:val="24"/>
        </w:rPr>
        <w:fldChar w:fldCharType="separate"/>
      </w:r>
      <w:r w:rsidR="002E37B9" w:rsidRPr="00F35A09">
        <w:rPr>
          <w:rFonts w:ascii="Times New Roman" w:hAnsi="Times New Roman" w:cs="Times New Roman"/>
          <w:sz w:val="24"/>
          <w:szCs w:val="24"/>
        </w:rPr>
        <w:t>(American Society of Clinical Oncology, 2017; Hewitt et al., 2005; Minnesota Cancer Alliance, 2013)</w:t>
      </w:r>
      <w:r w:rsidR="00B84358"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have </w:t>
      </w:r>
      <w:r w:rsidR="00460DD6" w:rsidRPr="00F35A09">
        <w:rPr>
          <w:rFonts w:ascii="Times New Roman" w:eastAsia="Times New Roman" w:hAnsi="Times New Roman" w:cs="Times New Roman"/>
          <w:color w:val="000000"/>
          <w:sz w:val="24"/>
        </w:rPr>
        <w:t xml:space="preserve">proposed </w:t>
      </w:r>
      <w:r w:rsidRPr="00F35A09">
        <w:rPr>
          <w:rFonts w:ascii="Times New Roman" w:eastAsia="Times New Roman" w:hAnsi="Times New Roman" w:cs="Times New Roman"/>
          <w:color w:val="000000"/>
          <w:sz w:val="24"/>
        </w:rPr>
        <w:t xml:space="preserve">SCP </w:t>
      </w:r>
      <w:r w:rsidR="00460DD6" w:rsidRPr="00F35A09">
        <w:rPr>
          <w:rFonts w:ascii="Times New Roman" w:eastAsia="Times New Roman" w:hAnsi="Times New Roman" w:cs="Times New Roman"/>
          <w:color w:val="000000"/>
          <w:sz w:val="24"/>
        </w:rPr>
        <w:t xml:space="preserve">models </w:t>
      </w:r>
      <w:r w:rsidRPr="00F35A09">
        <w:rPr>
          <w:rFonts w:ascii="Times New Roman" w:eastAsia="Times New Roman" w:hAnsi="Times New Roman" w:cs="Times New Roman"/>
          <w:color w:val="000000"/>
          <w:sz w:val="24"/>
        </w:rPr>
        <w:t>that are</w:t>
      </w:r>
      <w:r w:rsidR="00460DD6" w:rsidRPr="00F35A09">
        <w:rPr>
          <w:rFonts w:ascii="Times New Roman" w:eastAsia="Times New Roman" w:hAnsi="Times New Roman" w:cs="Times New Roman"/>
          <w:color w:val="000000"/>
          <w:sz w:val="24"/>
        </w:rPr>
        <w:t xml:space="preserve"> currently</w:t>
      </w:r>
      <w:r w:rsidRPr="00F35A09">
        <w:rPr>
          <w:rFonts w:ascii="Times New Roman" w:eastAsia="Times New Roman" w:hAnsi="Times New Roman" w:cs="Times New Roman"/>
          <w:color w:val="000000"/>
          <w:sz w:val="24"/>
        </w:rPr>
        <w:t xml:space="preserve"> being implemented</w:t>
      </w:r>
      <w:r w:rsidR="00AB73FB">
        <w:rPr>
          <w:rFonts w:ascii="Times New Roman" w:eastAsia="Times New Roman" w:hAnsi="Times New Roman" w:cs="Times New Roman"/>
          <w:color w:val="000000"/>
          <w:sz w:val="24"/>
        </w:rPr>
        <w:t xml:space="preserve"> </w:t>
      </w:r>
      <w:r w:rsidR="00AB73FB" w:rsidRPr="00AB73FB">
        <w:rPr>
          <w:rFonts w:ascii="Times New Roman" w:eastAsia="Times New Roman" w:hAnsi="Times New Roman" w:cs="Times New Roman"/>
          <w:color w:val="FF0000"/>
          <w:sz w:val="24"/>
        </w:rPr>
        <w:t xml:space="preserve">with active participation of nurses as part of </w:t>
      </w:r>
      <w:r w:rsidR="00AB73FB">
        <w:rPr>
          <w:rFonts w:ascii="Times New Roman" w:eastAsia="Times New Roman" w:hAnsi="Times New Roman" w:cs="Times New Roman"/>
          <w:color w:val="FF0000"/>
          <w:sz w:val="24"/>
        </w:rPr>
        <w:t xml:space="preserve">the </w:t>
      </w:r>
      <w:r w:rsidR="00AB73FB" w:rsidRPr="00AB73FB">
        <w:rPr>
          <w:rFonts w:ascii="Times New Roman" w:eastAsia="Times New Roman" w:hAnsi="Times New Roman" w:cs="Times New Roman"/>
          <w:color w:val="FF0000"/>
          <w:sz w:val="24"/>
        </w:rPr>
        <w:t>multidisciplinary team</w:t>
      </w:r>
      <w:r w:rsidR="00BE2A1D">
        <w:rPr>
          <w:rFonts w:ascii="Times New Roman" w:eastAsia="Times New Roman" w:hAnsi="Times New Roman" w:cs="Times New Roman"/>
          <w:color w:val="000000"/>
          <w:sz w:val="24"/>
        </w:rPr>
        <w:t xml:space="preserve"> </w:t>
      </w:r>
      <w:r w:rsidR="00BF75D9"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author":[{"dropping-particle":"","family":"Fenlon","given":"Deborah","non-dropping-particle":"","parse-names":false,"suffix":""},{"dropping-particle":"","family":"Foster","given":"Claire","non-dropping-particle":"","parse-names":false,"suffix":""}],"id":"ITEM-1","issue":"December","issued":{"date-parts":[["2009"]]},"title":"Care after cancer","type":"report"},"uris":["http://www.mendeley.com/documents/?uuid=44e311f3-6015-4afb-bd96-dbaa3c95b89b"]},{"id":"ITEM-2","itemData":{"DOI":"10.1111/j.1365-2648.2008.04927.x","ISSN":"03092402","abstract":"Title: Nurse-led vs. conventional physician-led follow-up for patients with cancer: systematic review. Aim: This paper is a report of a systematic review of the effectiveness and cost-effectiveness of nurse-led follow-up for patients with cancer. Background: As cancer survivorship increases, conventional follow-up puts a major burden on outpatient services. Nurse-led follow-up is a promising alternative. Data sources. Searches were conducted covering a period from inception to February 2007 of 19 electronic databases, seven online trial registries, five conference proceedings reference lists of previous reviews and included studies. Review methods: Standard systematic review methodology was used. Comparative studies and economic evaluations of nurse-led vs. physician-led follow-up were eligible. Studies comparing different types of nurse-led follow-up were excluded. Any cancer was considered; any outcome measure included. Results. Four randomised controlled trials were identified, two including cost analyses. There were no statistically significant differences in survival, recurrence or psychological morbidity. One study showed better HRQL measures for nurse-led follow-up, but one showed no difference, two showed a statistically significant difference for patient satisfaction, but two did not. Patients with lung cancer were more satisfied with nurse-led telephone follow-up and more were able to die at home. Patients with breast cancer thought patient-initiated follow-up convenient, but found conventional follow-up more reassuring. One study showed the cost of nurse-led follow-up to be less than that of physician-led follow-up, but no statistical comparison was made. Conclusion: Patients appeared satisfied with nurse-led follow-up. Patient-initiated or telephone follow-up could be practical alternatives to conventional care. However, well-conducted research is needed before equivalence to physician-led follow-up can be assured in terms of survival, recurrence, patient well-being and cost-effectiveness. © 2009 Blackwell Publishing Ltd.","author":[{"dropping-particle":"","family":"Lewis","given":"Ruth","non-dropping-particle":"","parse-names":false,"suffix":""},{"dropping-particle":"","family":"Neal","given":"Richard D.","non-dropping-particle":"","parse-names":false,"suffix":""},{"dropping-particle":"","family":"Williams","given":"Nefyn H.","non-dropping-particle":"","parse-names":false,"suffix":""},{"dropping-particle":"","family":"France","given":"Barbara","non-dropping-particle":"","parse-names":false,"suffix":""},{"dropping-particle":"","family":"Wilkinson","given":"Clare","non-dropping-particle":"","parse-names":false,"suffix":""},{"dropping-particle":"","family":"Hendry","given":"Maggie","non-dropping-particle":"","parse-names":false,"suffix":""},{"dropping-particle":"","family":"Russell","given":"Daphne","non-dropping-particle":"","parse-names":false,"suffix":""},{"dropping-particle":"","family":"Russell","given":"Ian","non-dropping-particle":"","parse-names":false,"suffix":""},{"dropping-particle":"","family":"Hughes","given":"Dyfrig A.","non-dropping-particle":"","parse-names":false,"suffix":""},{"dropping-particle":"","family":"Stuart","given":"Nicholas S.A.","non-dropping-particle":"","parse-names":false,"suffix":""},{"dropping-particle":"","family":"Weller","given":"David","non-dropping-particle":"","parse-names":false,"suffix":""}],"container-title":"Journal of Advanced Nursing","id":"ITEM-2","issue":"4","issued":{"date-parts":[["2009"]]},"page":"706-723","title":"Nurse-led vs. conventional physician-led follow-up for patients with cancer","type":"article-journal","volume":"65"},"uris":["http://www.mendeley.com/documents/?uuid=aac5ed06-6edf-4f0e-83ca-36391d797885"]},{"id":"ITEM-3","itemData":{"DOI":"10.1080/713685949","ISBN":"0000000000000","ISSN":"1357-6275","author":[{"dropping-particle":"","family":"Garcia-Vivar","given":"Cristina","non-dropping-particle":"","parse-names":false,"suffix":""},{"dropping-particle":"","family":"Elizondo","given":"Nerea","non-dropping-particle":"","parse-names":false,"suffix":""},{"dropping-particle":"","family":"Ambrosio","given":"Leire","non-dropping-particle":"","parse-names":false,"suffix":""}],"container-title":"Cancer Nursing","id":"ITEM-3","issue":"3","issued":{"date-parts":[["2019"]]},"page":"177-178","title":"Primary Care Nursing Is Essential to Fully Implement Survivorship Care Plans for Long-term Cancer Survivors and Their Families","type":"article-journal","volume":"42"},"uris":["http://www.mendeley.com/documents/?uuid=fe83ecf7-d2b3-44d6-8170-a4fbdab29f35"]}],"mendeley":{"formattedCitation":"(Fenlon &amp; Foster, 2009; Cristina Garcia-Vivar, Elizondo, &amp; Ambrosio, 2019; Lewis et al., 2009)","plainTextFormattedCitation":"(Fenlon &amp; Foster, 2009; Cristina Garcia-Vivar, Elizondo, &amp; Ambrosio, 2019; Lewis et al., 2009)","previouslyFormattedCitation":"(Fenlon &amp; Foster, 2009; Cristina Garcia-Vivar, Elizondo, &amp; Ambrosio, 2019; Lewis et al., 2009)"},"properties":{"noteIndex":0},"schema":"https://github.com/citation-style-language/schema/raw/master/csl-citation.json"}</w:instrText>
      </w:r>
      <w:r w:rsidR="00BF75D9" w:rsidRPr="00F35A09">
        <w:rPr>
          <w:rFonts w:ascii="Times New Roman" w:hAnsi="Times New Roman" w:cs="Times New Roman"/>
          <w:sz w:val="24"/>
          <w:szCs w:val="24"/>
        </w:rPr>
        <w:fldChar w:fldCharType="separate"/>
      </w:r>
      <w:r w:rsidR="003C47DB" w:rsidRPr="00F35A09">
        <w:rPr>
          <w:rFonts w:ascii="Times New Roman" w:hAnsi="Times New Roman" w:cs="Times New Roman"/>
          <w:sz w:val="24"/>
          <w:szCs w:val="24"/>
        </w:rPr>
        <w:t>(</w:t>
      </w:r>
      <w:r w:rsidR="00AB73FB" w:rsidRPr="00AB73FB">
        <w:rPr>
          <w:rFonts w:ascii="Times New Roman" w:hAnsi="Times New Roman" w:cs="Times New Roman"/>
          <w:noProof/>
          <w:color w:val="FF0000"/>
          <w:sz w:val="24"/>
          <w:szCs w:val="24"/>
          <w:lang w:val="en-US"/>
        </w:rPr>
        <w:t>de Leeuw &amp; Larsso</w:t>
      </w:r>
      <w:r w:rsidR="00AB73FB" w:rsidRPr="00B93BD3">
        <w:rPr>
          <w:rFonts w:ascii="Times New Roman" w:hAnsi="Times New Roman" w:cs="Times New Roman"/>
          <w:noProof/>
          <w:color w:val="FF0000"/>
          <w:sz w:val="24"/>
          <w:szCs w:val="24"/>
          <w:lang w:val="en-US"/>
        </w:rPr>
        <w:t>n, 2013;</w:t>
      </w:r>
      <w:r w:rsidR="00AB73FB" w:rsidRPr="00AB73FB">
        <w:rPr>
          <w:rFonts w:ascii="Times New Roman" w:hAnsi="Times New Roman" w:cs="Times New Roman"/>
          <w:noProof/>
          <w:sz w:val="24"/>
          <w:szCs w:val="24"/>
          <w:lang w:val="en-US"/>
        </w:rPr>
        <w:t xml:space="preserve"> </w:t>
      </w:r>
      <w:r w:rsidR="003C47DB" w:rsidRPr="00F35A09">
        <w:rPr>
          <w:rFonts w:ascii="Times New Roman" w:hAnsi="Times New Roman" w:cs="Times New Roman"/>
          <w:sz w:val="24"/>
          <w:szCs w:val="24"/>
        </w:rPr>
        <w:t xml:space="preserve">Fenlon &amp; Foster, 2009; </w:t>
      </w:r>
      <w:r w:rsidR="009676AE">
        <w:rPr>
          <w:rFonts w:ascii="Times New Roman" w:hAnsi="Times New Roman" w:cs="Times New Roman"/>
          <w:sz w:val="24"/>
          <w:szCs w:val="24"/>
        </w:rPr>
        <w:t>Author blinded, 2019</w:t>
      </w:r>
      <w:r w:rsidR="003C47DB" w:rsidRPr="00F35A09">
        <w:rPr>
          <w:rFonts w:ascii="Times New Roman" w:hAnsi="Times New Roman" w:cs="Times New Roman"/>
          <w:sz w:val="24"/>
          <w:szCs w:val="24"/>
        </w:rPr>
        <w:t>; Lewis et al., 2009)</w:t>
      </w:r>
      <w:r w:rsidR="00BF75D9"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The proposals focus on models of shared care</w:t>
      </w:r>
      <w:r w:rsidR="00460DD6" w:rsidRPr="00F35A09">
        <w:rPr>
          <w:rFonts w:ascii="Times New Roman" w:eastAsia="Times New Roman" w:hAnsi="Times New Roman" w:cs="Times New Roman"/>
          <w:color w:val="000000"/>
          <w:sz w:val="24"/>
        </w:rPr>
        <w:t>,</w:t>
      </w:r>
      <w:r w:rsidRPr="00F35A09">
        <w:rPr>
          <w:rFonts w:ascii="Times New Roman" w:eastAsia="Times New Roman" w:hAnsi="Times New Roman" w:cs="Times New Roman"/>
          <w:color w:val="000000"/>
          <w:sz w:val="24"/>
        </w:rPr>
        <w:t xml:space="preserve"> include the main elements of the </w:t>
      </w:r>
      <w:r w:rsidR="00512F12" w:rsidRPr="00F35A09">
        <w:rPr>
          <w:rFonts w:ascii="Times New Roman" w:eastAsia="Times New Roman" w:hAnsi="Times New Roman" w:cs="Times New Roman"/>
          <w:color w:val="000000"/>
          <w:sz w:val="24"/>
        </w:rPr>
        <w:t>plan,</w:t>
      </w:r>
      <w:r w:rsidRPr="00F35A09">
        <w:rPr>
          <w:rFonts w:ascii="Times New Roman" w:eastAsia="Times New Roman" w:hAnsi="Times New Roman" w:cs="Times New Roman"/>
          <w:color w:val="000000"/>
          <w:sz w:val="24"/>
        </w:rPr>
        <w:t xml:space="preserve"> and guide the practical implementation of the plan (Table 1).</w:t>
      </w:r>
    </w:p>
    <w:p w14:paraId="1F3B72FB" w14:textId="7BD115E3" w:rsidR="00781C60" w:rsidRDefault="00004BFB" w:rsidP="00DC430A">
      <w:pPr>
        <w:spacing w:line="480" w:lineRule="auto"/>
        <w:jc w:val="both"/>
        <w:rPr>
          <w:rFonts w:ascii="Times New Roman" w:eastAsia="Times New Roman" w:hAnsi="Times New Roman" w:cs="Times New Roman"/>
          <w:color w:val="000000"/>
          <w:sz w:val="24"/>
        </w:rPr>
      </w:pPr>
      <w:r w:rsidRPr="00F35A09">
        <w:rPr>
          <w:rFonts w:ascii="Times New Roman" w:eastAsia="Times New Roman" w:hAnsi="Times New Roman" w:cs="Times New Roman"/>
          <w:color w:val="000000"/>
          <w:sz w:val="24"/>
        </w:rPr>
        <w:t>Along the same lines, in Europe, cancer care is a priority</w:t>
      </w:r>
      <w:r w:rsidR="00BE2A1D">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author":[{"dropping-particle":"","family":"Garcia-Vivar","given":"Cristina","non-dropping-particle":"","parse-names":false,"suffix":""}],"container-title":"Index de Enfermería","id":"ITEM-1","issue":"50","issued":{"date-parts":[["2005"]]},"title":"Calidad de vida en supervivientes a largo plazo de cáncer de mama . Un área olvidada en la investigación enfermera","type":"article-journal","volume":"14"},"uris":["http://www.mendeley.com/documents/?uuid=8ee22053-d04a-4f1e-8bf5-19e350294799"]},{"id":"ITEM-2","itemData":{"DOI":"10.1002/1878-0261.12428","ISSN":"18780261","abstract":"Cancer survivorship has traditionally received little prioritisation and attention. For a long time, the treatment of cancer has been the main focus of healthcare providers' efforts. It is time to increase the amount of attention given to patients' long-term well-being and their ability to return to a productive and good life. This article describes the current state of knowledge and identifies research areas in need of development to enable interventions for improved survivorship for all cancer patients in Europe. The article is summed up with 11 points in need of further focus.","author":[{"dropping-particle":"","family":"Lagergren","given":"Pernilla","non-dropping-particle":"","parse-names":false,"suffix":""},{"dropping-particle":"","family":"Schandl","given":"Anna","non-dropping-particle":"","parse-names":false,"suffix":""},{"dropping-particle":"","family":"Aaronson","given":"Neil K.","non-dropping-particle":"","parse-names":false,"suffix":""},{"dropping-particle":"","family":"Adami","given":"Hans Olov","non-dropping-particle":"","parse-names":false,"suffix":""},{"dropping-particle":"","family":"Lorenzo","given":"Francesco","non-dropping-particle":"de","parse-names":false,"suffix":""},{"dropping-particle":"","family":"Denis","given":"Louis","non-dropping-particle":"","parse-names":false,"suffix":""},{"dropping-particle":"","family":"Faithfull","given":"Sara","non-dropping-particle":"","parse-names":false,"suffix":""},{"dropping-particle":"","family":"Liu","given":"Lifang","non-dropping-particle":"","parse-names":false,"suffix":""},{"dropping-particle":"","family":"Meunier","given":"Franḉoise","non-dropping-particle":"","parse-names":false,"suffix":""},{"dropping-particle":"","family":"Ulrich","given":"Cornelia","non-dropping-particle":"","parse-names":false,"suffix":""}],"container-title":"Molecular Oncology","id":"ITEM-2","issue":"3","issued":{"date-parts":[["2019"]]},"page":"624-635","title":"Cancer survivorship: an integral part of Europe's research agenda","type":"article-journal","volume":"13"},"uris":["http://www.mendeley.com/documents/?uuid=a1330bae-36c3-4234-a42d-262f3daa71d3"]},{"id":"ITEM-3","itemData":{"author":[{"dropping-particle":"","family":"Sociedad Española de Oncología Médica SEOM","given":"","non-dropping-particle":"","parse-names":false,"suffix":""}],"id":"ITEM-3","issued":{"date-parts":[["2011"]]},"number-of-pages":"1-84","title":"Monográfico SEOM de Largos Supervivientes en Cáncer","type":"report"},"uris":["http://www.mendeley.com/documents/?uuid=3b4ab334-3ab1-4374-b311-7a353155983f"]}],"mendeley":{"formattedCitation":"(Cristina Garcia-Vivar, 2005; Lagergren et al., 2019; Sociedad Española de Oncología Médica SEOM, 2011)","plainTextFormattedCitation":"(Cristina Garcia-Vivar, 2005; Lagergren et al., 2019; Sociedad Española de Oncología Médica SEOM, 2011)","previouslyFormattedCitation":"(Cristina Garcia-Vivar, 2005; Lagergren et al., 2019; Sociedad Española de Oncología Médica SEOM, 2011)"},"properties":{"noteIndex":0},"schema":"https://github.com/citation-style-language/schema/raw/master/csl-citation.json"}</w:instrText>
      </w:r>
      <w:r w:rsidRPr="00F35A09">
        <w:rPr>
          <w:rFonts w:ascii="Times New Roman" w:hAnsi="Times New Roman" w:cs="Times New Roman"/>
          <w:sz w:val="24"/>
          <w:szCs w:val="24"/>
        </w:rPr>
        <w:fldChar w:fldCharType="separate"/>
      </w:r>
      <w:r w:rsidR="003C47DB" w:rsidRPr="00F35A09">
        <w:rPr>
          <w:rFonts w:ascii="Times New Roman" w:hAnsi="Times New Roman" w:cs="Times New Roman"/>
          <w:sz w:val="24"/>
          <w:szCs w:val="24"/>
        </w:rPr>
        <w:t>(</w:t>
      </w:r>
      <w:r w:rsidR="009676AE">
        <w:rPr>
          <w:rFonts w:ascii="Times New Roman" w:hAnsi="Times New Roman" w:cs="Times New Roman"/>
          <w:sz w:val="24"/>
          <w:szCs w:val="24"/>
        </w:rPr>
        <w:t>Author blinded, 2005</w:t>
      </w:r>
      <w:r w:rsidR="003C47DB" w:rsidRPr="00F35A09">
        <w:rPr>
          <w:rFonts w:ascii="Times New Roman" w:hAnsi="Times New Roman" w:cs="Times New Roman"/>
          <w:sz w:val="24"/>
          <w:szCs w:val="24"/>
        </w:rPr>
        <w:t>; Lagergren et al., 2019)</w:t>
      </w:r>
      <w:r w:rsidRPr="00F35A09">
        <w:rPr>
          <w:rFonts w:ascii="Times New Roman" w:hAnsi="Times New Roman" w:cs="Times New Roman"/>
          <w:sz w:val="24"/>
          <w:szCs w:val="24"/>
        </w:rPr>
        <w:fldChar w:fldCharType="end"/>
      </w:r>
      <w:r w:rsidR="00460DD6" w:rsidRPr="00F35A09">
        <w:rPr>
          <w:rFonts w:ascii="Times New Roman" w:hAnsi="Times New Roman" w:cs="Times New Roman"/>
          <w:sz w:val="24"/>
          <w:szCs w:val="24"/>
        </w:rPr>
        <w:t>; medical societies advocate for shared</w:t>
      </w:r>
      <w:r w:rsidRPr="00F35A09">
        <w:rPr>
          <w:rFonts w:ascii="Times New Roman" w:eastAsia="Times New Roman" w:hAnsi="Times New Roman" w:cs="Times New Roman"/>
          <w:color w:val="000000"/>
          <w:sz w:val="24"/>
        </w:rPr>
        <w:t xml:space="preserve"> models of care </w:t>
      </w:r>
      <w:r w:rsidR="00460DD6" w:rsidRPr="00F35A09">
        <w:rPr>
          <w:rFonts w:ascii="Times New Roman" w:eastAsia="Times New Roman" w:hAnsi="Times New Roman" w:cs="Times New Roman"/>
          <w:color w:val="000000"/>
          <w:sz w:val="24"/>
        </w:rPr>
        <w:t xml:space="preserve">in which </w:t>
      </w:r>
      <w:r w:rsidRPr="00F35A09">
        <w:rPr>
          <w:rFonts w:ascii="Times New Roman" w:eastAsia="Times New Roman" w:hAnsi="Times New Roman" w:cs="Times New Roman"/>
          <w:color w:val="000000"/>
          <w:sz w:val="24"/>
        </w:rPr>
        <w:t>the nurse is part of the team</w:t>
      </w:r>
      <w:r w:rsidR="00BE2A1D">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DOI":"10.17226/11613","ISBN":"978-0-309-10123-3","ISSN":"09205861","PMID":"5866221","abstract":"This report of the proceedings of a symposium held in conjunction with the release of the IOM report, From Cancer Patient to Cancer Survivor: Lost in Transition, represents an effort on the part of the American Society of Clinical Oncology (ASCO), the National Coalition for Cancer Survivorship (NCCS), and the Institute of Medicine (IOM) to further disseminate the findings and recommendations of the IOM report and to take the next step toward implementation of those recommendations. The symposium and this report serve as important vehicles to raise awareness, fill gaps that have existed in cancer patients' long-term care, and chart a course for quality care for cancer survivors and their families. More than 100 stakeholders in the cancer community, including survivors, advocates, healthcare providers, government officials, insurers and payers, and researchers participated in the symposium. This report culminates a series of work at the IOM focused on cancer survivorship. The idea to embark on a major study of cancer survivorship within the National Academies originated with the National Cancer Policy Board (NCPB). The NCPB was established in 1997 in the IOM and the National Research Council's Division of Earth and Life Studies at the request of the National Cancer Institute (NCI), the National Institutes of Health, and the President's Cancer Panel. The NCPB identified emerging policy issues in the nation's effort to combat cancer, and prepared reports that address those issues, including a series of reports on topics ranging from cancer prevention to end-of-life care.","author":[{"dropping-particle":"","family":"Hewitt","given":"Maria","non-dropping-particle":"","parse-names":false,"suffix":""},{"dropping-particle":"","family":"Greenfield","given":"Sheldon","non-dropping-particle":"","parse-names":false,"suffix":""},{"dropping-particle":"","family":"Stovall","given":"Ellen","non-dropping-particle":"","parse-names":false,"suffix":""}],"container-title":"From Cancer Patient to Cancer Survivor - Lost in Transition","editor":[{"dropping-particle":"","family":"Medicine","given":"Institute of and National research council","non-dropping-particle":"","parse-names":false,"suffix":""}],"id":"ITEM-1","issued":{"date-parts":[["2005"]]},"publisher-place":"Washington D. C","title":"From Cancer Patient to Cancer Survivor - Lost in Transition","type":"book"},"uris":["http://www.mendeley.com/documents/?uuid=50d60a25-00c6-4c27-a011-9a5701cdb4bd"]},{"id":"ITEM-2","itemData":{"author":[{"dropping-particle":"","family":"Sociedad Española de Oncología Médica SEOM","given":"","non-dropping-particle":"","parse-names":false,"suffix":""}],"id":"ITEM-2","issued":{"date-parts":[["2011"]]},"number-of-pages":"1-84","title":"Monográfico SEOM de Largos Supervivientes en Cáncer","type":"report"},"uris":["http://www.mendeley.com/documents/?uuid=3b4ab334-3ab1-4374-b311-7a353155983f"]},{"id":"ITEM-3","itemData":{"DOI":"10.1007/s00520-013-1892-6","ISBN":"0052001318","abstract":"Traditionally, cancer patient follow-up has fo- cused on disease surveillance and detecting recurrence. However, an increasing number of patients who have sur- vived cancer acknowledge the importance of cancer rehabil- itation issues and the need for more patient-oriented models of care by reporting their unmet physical, emotional, and social needs. Nurse-led follow-up care for cancer patients fulfills this need and has been developing gradually for various cancer diagnoses and prognoses. A growing body ofevidence suggests that these services provide high-quality care that is both safe and efficient. Furthermore, patients benefit from the continuity ofcare and easy access to support for their multitude of needs, provided by such organized care. In this paper, we review the literature published in the past 5 years regarding nurse-led follow-up care for cancer patients in order to provide input and opinion for future research, clinical practice development, and nursing leader- ship. We pay special attention to head and neck cancer patients, a group that has been largely understudied and hence underreported in the literature. These patients have specific needs with respect to information and education regarding their cancer and potential treatment side-effects as well as a particular need for long-term psychosocial sup- port and practical advice. Keywords","author":[{"dropping-particle":"De","family":"Leeuw","given":"Jacqueline","non-dropping-particle":"","parse-names":false,"suffix":""},{"dropping-particle":"","family":"Larsson","given":"Maria","non-dropping-particle":"","parse-names":false,"suffix":""}],"container-title":"Spport Care Cancer","id":"ITEM-3","issued":{"date-parts":[["2013"]]},"page":"2643-2649","title":"Nurse-led follow-up care for cancer patients : what is known and what is needed","type":"article-journal","volume":"21"},"uris":["http://www.mendeley.com/documents/?uuid=c1a08049-2467-420c-9f73-19f443f6d7f5"]}],"mendeley":{"formattedCitation":"(Hewitt et al., 2005; Leeuw &amp; Larsson, 2013; Sociedad Española de Oncología Médica SEOM, 2011)","plainTextFormattedCitation":"(Hewitt et al., 2005; Leeuw &amp; Larsson, 2013; Sociedad Española de Oncología Médica SEOM, 2011)","previouslyFormattedCitation":"(Hewitt et al., 2005; Leeuw &amp; Larsson, 2013; Sociedad Española de Oncología Médica SEOM, 2011)"},"properties":{"noteIndex":0},"schema":"https://github.com/citation-style-language/schema/raw/master/csl-citation.json"}</w:instrText>
      </w:r>
      <w:r w:rsidRPr="00F35A09">
        <w:rPr>
          <w:rFonts w:ascii="Times New Roman" w:hAnsi="Times New Roman" w:cs="Times New Roman"/>
          <w:sz w:val="24"/>
          <w:szCs w:val="24"/>
        </w:rPr>
        <w:fldChar w:fldCharType="separate"/>
      </w:r>
      <w:r w:rsidR="003C47DB" w:rsidRPr="00F35A09">
        <w:rPr>
          <w:rFonts w:ascii="Times New Roman" w:hAnsi="Times New Roman" w:cs="Times New Roman"/>
          <w:sz w:val="24"/>
          <w:szCs w:val="24"/>
        </w:rPr>
        <w:t xml:space="preserve">(Hewitt et al., 2005; </w:t>
      </w:r>
      <w:r w:rsidR="0094469E">
        <w:rPr>
          <w:rFonts w:ascii="Times New Roman" w:hAnsi="Times New Roman" w:cs="Times New Roman"/>
          <w:sz w:val="24"/>
          <w:szCs w:val="24"/>
        </w:rPr>
        <w:t xml:space="preserve">De </w:t>
      </w:r>
      <w:r w:rsidR="003C47DB" w:rsidRPr="00F35A09">
        <w:rPr>
          <w:rFonts w:ascii="Times New Roman" w:hAnsi="Times New Roman" w:cs="Times New Roman"/>
          <w:sz w:val="24"/>
          <w:szCs w:val="24"/>
        </w:rPr>
        <w:t>Leeuw &amp; Larsson, 2013; Sociedad Española de Oncología Médica SEOM, 2011)</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w:t>
      </w:r>
      <w:r w:rsidR="00460DD6" w:rsidRPr="00F35A09">
        <w:rPr>
          <w:rFonts w:ascii="Times New Roman" w:eastAsia="Times New Roman" w:hAnsi="Times New Roman" w:cs="Times New Roman"/>
          <w:color w:val="000000"/>
          <w:sz w:val="24"/>
        </w:rPr>
        <w:t xml:space="preserve">and highlight </w:t>
      </w:r>
      <w:r w:rsidRPr="00F35A09">
        <w:rPr>
          <w:rFonts w:ascii="Times New Roman" w:eastAsia="Times New Roman" w:hAnsi="Times New Roman" w:cs="Times New Roman"/>
          <w:color w:val="000000"/>
          <w:sz w:val="24"/>
        </w:rPr>
        <w:t xml:space="preserve">the </w:t>
      </w:r>
      <w:r w:rsidR="00460DD6" w:rsidRPr="00F35A09">
        <w:rPr>
          <w:rFonts w:ascii="Times New Roman" w:eastAsia="Times New Roman" w:hAnsi="Times New Roman" w:cs="Times New Roman"/>
          <w:color w:val="000000"/>
          <w:sz w:val="24"/>
        </w:rPr>
        <w:t xml:space="preserve">positive effects </w:t>
      </w:r>
      <w:r w:rsidRPr="00F35A09">
        <w:rPr>
          <w:rFonts w:ascii="Times New Roman" w:eastAsia="Times New Roman" w:hAnsi="Times New Roman" w:cs="Times New Roman"/>
          <w:color w:val="000000"/>
          <w:sz w:val="24"/>
        </w:rPr>
        <w:t xml:space="preserve">of specific nursing interventions </w:t>
      </w:r>
      <w:r w:rsidR="00460DD6" w:rsidRPr="00F35A09">
        <w:rPr>
          <w:rFonts w:ascii="Times New Roman" w:eastAsia="Times New Roman" w:hAnsi="Times New Roman" w:cs="Times New Roman"/>
          <w:color w:val="000000"/>
          <w:sz w:val="24"/>
        </w:rPr>
        <w:t>on</w:t>
      </w:r>
      <w:r w:rsidRPr="00F35A09">
        <w:rPr>
          <w:rFonts w:ascii="Times New Roman" w:eastAsia="Times New Roman" w:hAnsi="Times New Roman" w:cs="Times New Roman"/>
          <w:color w:val="000000"/>
          <w:sz w:val="24"/>
        </w:rPr>
        <w:t xml:space="preserve"> the quality of life of </w:t>
      </w:r>
      <w:r w:rsidR="00B3385F">
        <w:rPr>
          <w:rFonts w:ascii="Times New Roman" w:eastAsia="Times New Roman" w:hAnsi="Times New Roman" w:cs="Times New Roman"/>
          <w:color w:val="000000"/>
          <w:sz w:val="24"/>
        </w:rPr>
        <w:t xml:space="preserve">cancer survivors </w:t>
      </w:r>
      <w:r w:rsidR="00747058" w:rsidRPr="00F35A09">
        <w:rPr>
          <w:rFonts w:ascii="Times New Roman" w:hAnsi="Times New Roman" w:cs="Times New Roman"/>
          <w:sz w:val="24"/>
          <w:szCs w:val="24"/>
        </w:rPr>
        <w:fldChar w:fldCharType="begin" w:fldLock="1"/>
      </w:r>
      <w:r w:rsidR="0054469C" w:rsidRPr="00F35A09">
        <w:rPr>
          <w:rFonts w:ascii="Times New Roman" w:hAnsi="Times New Roman" w:cs="Times New Roman"/>
          <w:sz w:val="24"/>
          <w:szCs w:val="24"/>
        </w:rPr>
        <w:instrText>ADDIN CSL_CITATION {"citationItems":[{"id":"ITEM-1","itemData":{"DOI":"10.1186/s12913-019-4307-7","ISSN":"14726963","PMID":"31299966","abstract":"Background: Facing the increasing cancer incidence and cancer survivorship, many national strategic cancer plans have identified cancer care coordination as a priority for health service improvement. However, the high variability of practices, the diversity of definitions and underlying concepts increases the existing difficulty to standardise, replicate, transpose and assess care coordination within the French health system context. The EPOCK national study aims at evaluating practices and the working context of hospital-based cancer care coordination nurses, based on a previously designed reference framework for care coordination within the French health system context. Methods: EPOCK is based on a comprehensive evaluation of nursing professions in cancer care coordination, considered as a complex intervention. Phase 1 (theoretical phase) will define and design a theoretical reference framework for care coordination in France through an international literature review, aiming to identify relevant models and all components of the expected framework and a structured consensus method, the Nominal group technique, aiming to select and prioritise the most relevant components already found in the literature review with regard to the French healthcare system; phase 2 (Operational phase) will consist in an in-depth analysis of practices, contexts, perceptions and attitudes related to care coordination occupations by nurses in oncology and all stakeholders (related professionals, patients and their caregivers) through a multicentric cross-sectional mixed-method evaluative study. The observed practices and contexts will be finally compared with the theoretical reference framework using both inductive and deductive approaches. Discussion: This study will result in an evaluation framework identifying key models and key elements relative to cancer care coordination interventions that can be used to guide management of cancer care coordination nursing occupations within the French healthcare system. EPOCK would also assist in public decision-making to identify optimal targets, skills profiles and scope of actions for cancer coordination professions. Finally, EPOCK will describe typology of nurse practices in cancer care coordination and thus obtain precise preliminary information essential for drafting a medico-economic evaluation study of these new nursing professions' impact. Trial registration: Clinicaltrial.gov registration: NCT03350776, 11/22/2017.","author":[{"dropping-particle":"","family":"Colombani","given":"F.","non-dropping-particle":"","parse-names":false,"suffix":""},{"dropping-particle":"","family":"Sibé","given":"M.","non-dropping-particle":"","parse-names":false,"suffix":""},{"dropping-particle":"","family":"Kret","given":"M.","non-dropping-particle":"","parse-names":false,"suffix":""},{"dropping-particle":"","family":"Quintard","given":"B.","non-dropping-particle":"","parse-names":false,"suffix":""},{"dropping-particle":"","family":"Ravaud","given":"A.","non-dropping-particle":"","parse-names":false,"suffix":""},{"dropping-particle":"","family":"Saillour-Glénisson","given":"F.","non-dropping-particle":"","parse-names":false,"suffix":""}],"container-title":"BMC Health Services Research","id":"ITEM-1","issue":"1","issued":{"date-parts":[["2019"]]},"page":"1-16","title":"EPOCK study protocol: A mixed-methods research program evaluating cancer care coordination nursing occupations in France as a complex intervention","type":"article-journal","volume":"19"},"uris":["http://www.mendeley.com/documents/?uuid=9c92ffe4-9e37-406d-a679-247fea781ed6"]},{"id":"ITEM-2","itemData":{"DOI":"10.1007/s00520-013-1892-6","ISBN":"0052001318","abstract":"Traditionally, cancer patient follow-up has fo- cused on disease surveillance and detecting recurrence. However, an increasing number of patients who have sur- vived cancer acknowledge the importance of cancer rehabil- itation issues and the need for more patient-oriented models of care by reporting their unmet physical, emotional, and social needs. Nurse-led follow-up care for cancer patients fulfills this need and has been developing gradually for various cancer diagnoses and prognoses. A growing body ofevidence suggests that these services provide high-quality care that is both safe and efficient. Furthermore, patients benefit from the continuity ofcare and easy access to support for their multitude of needs, provided by such organized care. In this paper, we review the literature published in the past 5 years regarding nurse-led follow-up care for cancer patients in order to provide input and opinion for future research, clinical practice development, and nursing leader- ship. We pay special attention to head and neck cancer patients, a group that has been largely understudied and hence underreported in the literature. These patients have specific needs with respect to information and education regarding their cancer and potential treatment side-effects as well as a particular need for long-term psychosocial sup- port and practical advice. Keywords","author":[{"dropping-particle":"De","family":"Leeuw","given":"Jacqueline","non-dropping-particle":"","parse-names":false,"suffix":""},{"dropping-particle":"","family":"Larsson","given":"Maria","non-dropping-particle":"","parse-names":false,"suffix":""}],"container-title":"Spport Care Cancer","id":"ITEM-2","issued":{"date-parts":[["2013"]]},"page":"2643-2649","title":"Nurse-led follow-up care for cancer patients : what is known and what is needed","type":"article-journal","volume":"21"},"uris":["http://www.mendeley.com/documents/?uuid=c1a08049-2467-420c-9f73-19f443f6d7f5"]}],"mendeley":{"formattedCitation":"(Colombani et al., 2019; Leeuw &amp; Larsson, 2013)","plainTextFormattedCitation":"(Colombani et al., 2019; Leeuw &amp; Larsson, 2013)","previouslyFormattedCitation":"(Colombani et al., 2019; Leeuw &amp; Larsson, 2013)"},"properties":{"noteIndex":0},"schema":"https://github.com/citation-style-language/schema/raw/master/csl-citation.json"}</w:instrText>
      </w:r>
      <w:r w:rsidR="00747058" w:rsidRPr="00F35A09">
        <w:rPr>
          <w:rFonts w:ascii="Times New Roman" w:hAnsi="Times New Roman" w:cs="Times New Roman"/>
          <w:sz w:val="24"/>
          <w:szCs w:val="24"/>
        </w:rPr>
        <w:fldChar w:fldCharType="separate"/>
      </w:r>
      <w:r w:rsidR="00747058" w:rsidRPr="00F35A09">
        <w:rPr>
          <w:rFonts w:ascii="Times New Roman" w:hAnsi="Times New Roman" w:cs="Times New Roman"/>
          <w:sz w:val="24"/>
          <w:szCs w:val="24"/>
        </w:rPr>
        <w:t xml:space="preserve">(Colombani et al., 2019; </w:t>
      </w:r>
      <w:r w:rsidR="0094469E">
        <w:rPr>
          <w:rFonts w:ascii="Times New Roman" w:hAnsi="Times New Roman" w:cs="Times New Roman"/>
          <w:sz w:val="24"/>
          <w:szCs w:val="24"/>
        </w:rPr>
        <w:t xml:space="preserve">De </w:t>
      </w:r>
      <w:r w:rsidR="00747058" w:rsidRPr="00F35A09">
        <w:rPr>
          <w:rFonts w:ascii="Times New Roman" w:hAnsi="Times New Roman" w:cs="Times New Roman"/>
          <w:sz w:val="24"/>
          <w:szCs w:val="24"/>
        </w:rPr>
        <w:t>Leeuw &amp; Larsson, 2013)</w:t>
      </w:r>
      <w:r w:rsidR="00747058"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w:t>
      </w:r>
      <w:r w:rsidR="00781C60" w:rsidRPr="00781C60">
        <w:rPr>
          <w:rFonts w:ascii="Times New Roman" w:eastAsia="Times New Roman" w:hAnsi="Times New Roman" w:cs="Times New Roman"/>
          <w:color w:val="FF0000"/>
          <w:sz w:val="24"/>
        </w:rPr>
        <w:t xml:space="preserve">New advanced nursing roles such as the nurse-led model in cancer management are recommended roles because of the potential benefits in terms of improved efficiency, quality of care and reduced costs over traditional follow-up (Corner, 2003). Compared with physician-led follow-up, nurse-led follow-up was found to have similar results in terms of safety, satisfactory detection of recurrent cancer, </w:t>
      </w:r>
      <w:r w:rsidR="00781C60" w:rsidRPr="00781C60">
        <w:rPr>
          <w:rFonts w:ascii="Times New Roman" w:eastAsia="Times New Roman" w:hAnsi="Times New Roman" w:cs="Times New Roman"/>
          <w:color w:val="FF0000"/>
          <w:sz w:val="24"/>
        </w:rPr>
        <w:lastRenderedPageBreak/>
        <w:t>equal health related QoL and patient satisfaction, and reduced costs (Corner, 2003; de Leeuw&amp; Larsson, 2013). In cancer survival in particular, the nurse-led cancer survivorship care also appears beneficial for cancer survivors for cognitive and social quality of life and fatigue (</w:t>
      </w:r>
      <w:proofErr w:type="spellStart"/>
      <w:r w:rsidR="00781C60" w:rsidRPr="00781C60">
        <w:rPr>
          <w:rFonts w:ascii="Times New Roman" w:eastAsia="Times New Roman" w:hAnsi="Times New Roman" w:cs="Times New Roman"/>
          <w:color w:val="FF0000"/>
          <w:sz w:val="24"/>
        </w:rPr>
        <w:t>Monterroso</w:t>
      </w:r>
      <w:proofErr w:type="spellEnd"/>
      <w:r w:rsidR="00781C60" w:rsidRPr="00781C60">
        <w:rPr>
          <w:rFonts w:ascii="Times New Roman" w:eastAsia="Times New Roman" w:hAnsi="Times New Roman" w:cs="Times New Roman"/>
          <w:color w:val="FF0000"/>
          <w:sz w:val="24"/>
        </w:rPr>
        <w:t xml:space="preserve"> et al.</w:t>
      </w:r>
      <w:r w:rsidR="009143D0">
        <w:rPr>
          <w:rFonts w:ascii="Times New Roman" w:eastAsia="Times New Roman" w:hAnsi="Times New Roman" w:cs="Times New Roman"/>
          <w:color w:val="FF0000"/>
          <w:sz w:val="24"/>
        </w:rPr>
        <w:t>,</w:t>
      </w:r>
      <w:r w:rsidR="00781C60" w:rsidRPr="00781C60">
        <w:rPr>
          <w:rFonts w:ascii="Times New Roman" w:eastAsia="Times New Roman" w:hAnsi="Times New Roman" w:cs="Times New Roman"/>
          <w:color w:val="FF0000"/>
          <w:sz w:val="24"/>
        </w:rPr>
        <w:t xml:space="preserve"> 2019). However, although the systematic review and meta-analysis by </w:t>
      </w:r>
      <w:proofErr w:type="spellStart"/>
      <w:r w:rsidR="00781C60" w:rsidRPr="00781C60">
        <w:rPr>
          <w:rFonts w:ascii="Times New Roman" w:eastAsia="Times New Roman" w:hAnsi="Times New Roman" w:cs="Times New Roman"/>
          <w:color w:val="FF0000"/>
          <w:sz w:val="24"/>
        </w:rPr>
        <w:t>Montorosso</w:t>
      </w:r>
      <w:proofErr w:type="spellEnd"/>
      <w:r w:rsidR="00781C60" w:rsidRPr="00781C60">
        <w:rPr>
          <w:rFonts w:ascii="Times New Roman" w:eastAsia="Times New Roman" w:hAnsi="Times New Roman" w:cs="Times New Roman"/>
          <w:color w:val="FF0000"/>
          <w:sz w:val="24"/>
        </w:rPr>
        <w:t xml:space="preserve"> et al. (2019) contributes to new evidence on the effectiveness of nurse-led cancer survivorship care on patient reported outcomes for cancer survivors, no evidence is provided on the </w:t>
      </w:r>
      <w:r w:rsidR="00781C60">
        <w:rPr>
          <w:rFonts w:ascii="Times New Roman" w:eastAsia="Times New Roman" w:hAnsi="Times New Roman" w:cs="Times New Roman"/>
          <w:color w:val="FF0000"/>
          <w:sz w:val="24"/>
        </w:rPr>
        <w:t xml:space="preserve">nurse role in </w:t>
      </w:r>
      <w:r w:rsidR="00781C60" w:rsidRPr="00781C60">
        <w:rPr>
          <w:rFonts w:ascii="Times New Roman" w:eastAsia="Times New Roman" w:hAnsi="Times New Roman" w:cs="Times New Roman"/>
          <w:color w:val="FF0000"/>
          <w:sz w:val="24"/>
        </w:rPr>
        <w:t>SCP</w:t>
      </w:r>
      <w:r w:rsidR="00781C60">
        <w:rPr>
          <w:rFonts w:ascii="Times New Roman" w:eastAsia="Times New Roman" w:hAnsi="Times New Roman" w:cs="Times New Roman"/>
          <w:color w:val="FF0000"/>
          <w:sz w:val="24"/>
        </w:rPr>
        <w:t>s</w:t>
      </w:r>
      <w:r w:rsidR="00781C60" w:rsidRPr="00781C60">
        <w:rPr>
          <w:rFonts w:ascii="Times New Roman" w:eastAsia="Times New Roman" w:hAnsi="Times New Roman" w:cs="Times New Roman"/>
          <w:color w:val="FF0000"/>
          <w:sz w:val="24"/>
        </w:rPr>
        <w:t xml:space="preserve">. </w:t>
      </w:r>
      <w:r w:rsidR="00781C60">
        <w:rPr>
          <w:rFonts w:ascii="Times New Roman" w:eastAsia="Times New Roman" w:hAnsi="Times New Roman" w:cs="Times New Roman"/>
          <w:color w:val="000000"/>
          <w:sz w:val="24"/>
        </w:rPr>
        <w:t>T</w:t>
      </w:r>
      <w:r w:rsidRPr="00F35A09">
        <w:rPr>
          <w:rFonts w:ascii="Times New Roman" w:eastAsia="Times New Roman" w:hAnsi="Times New Roman" w:cs="Times New Roman"/>
          <w:color w:val="000000"/>
          <w:sz w:val="24"/>
        </w:rPr>
        <w:t xml:space="preserve">he degree of participation (involvement and autonomy) and the specific role of </w:t>
      </w:r>
      <w:r w:rsidR="00460DD6" w:rsidRPr="00F35A09">
        <w:rPr>
          <w:rFonts w:ascii="Times New Roman" w:eastAsia="Times New Roman" w:hAnsi="Times New Roman" w:cs="Times New Roman"/>
          <w:color w:val="000000"/>
          <w:sz w:val="24"/>
        </w:rPr>
        <w:t xml:space="preserve">nurses </w:t>
      </w:r>
      <w:r w:rsidRPr="00F35A09">
        <w:rPr>
          <w:rFonts w:ascii="Times New Roman" w:eastAsia="Times New Roman" w:hAnsi="Times New Roman" w:cs="Times New Roman"/>
          <w:color w:val="000000"/>
          <w:sz w:val="24"/>
        </w:rPr>
        <w:t>in the development, implementation and evaluation of SCP</w:t>
      </w:r>
      <w:r w:rsidR="00460DD6" w:rsidRPr="00F35A09">
        <w:rPr>
          <w:rFonts w:ascii="Times New Roman" w:eastAsia="Times New Roman" w:hAnsi="Times New Roman" w:cs="Times New Roman"/>
          <w:color w:val="000000"/>
          <w:sz w:val="24"/>
        </w:rPr>
        <w:t>s</w:t>
      </w:r>
      <w:r w:rsidRPr="00F35A09">
        <w:rPr>
          <w:rFonts w:ascii="Times New Roman" w:eastAsia="Times New Roman" w:hAnsi="Times New Roman" w:cs="Times New Roman"/>
          <w:color w:val="000000"/>
          <w:sz w:val="24"/>
        </w:rPr>
        <w:t xml:space="preserve"> are unknown. </w:t>
      </w:r>
      <w:r w:rsidR="00781C60" w:rsidRPr="00F35A09">
        <w:rPr>
          <w:rFonts w:ascii="Times New Roman" w:eastAsia="Times New Roman" w:hAnsi="Times New Roman" w:cs="Times New Roman"/>
          <w:color w:val="000000"/>
          <w:sz w:val="24"/>
        </w:rPr>
        <w:t xml:space="preserve">Therefore, this article seeks to deepen the role and participation of nurses in caring for </w:t>
      </w:r>
      <w:r w:rsidR="00781C60">
        <w:rPr>
          <w:rFonts w:ascii="Times New Roman" w:eastAsia="Times New Roman" w:hAnsi="Times New Roman" w:cs="Times New Roman"/>
          <w:color w:val="000000"/>
          <w:sz w:val="24"/>
        </w:rPr>
        <w:t>cancer survivors</w:t>
      </w:r>
      <w:r w:rsidR="00781C60" w:rsidRPr="00F35A09">
        <w:rPr>
          <w:rFonts w:ascii="Times New Roman" w:eastAsia="Times New Roman" w:hAnsi="Times New Roman" w:cs="Times New Roman"/>
          <w:color w:val="000000"/>
          <w:sz w:val="24"/>
        </w:rPr>
        <w:t xml:space="preserve"> and to identify gaps in the knowledge on the subject.</w:t>
      </w:r>
    </w:p>
    <w:p w14:paraId="4E394F87" w14:textId="2DCFFD76" w:rsidR="00BE2A1D" w:rsidRPr="0044010D" w:rsidRDefault="00EE590C" w:rsidP="00DC430A">
      <w:pPr>
        <w:spacing w:line="480" w:lineRule="auto"/>
        <w:jc w:val="both"/>
        <w:rPr>
          <w:rFonts w:ascii="Times New Roman" w:hAnsi="Times New Roman" w:cs="Times New Roman"/>
          <w:color w:val="FF0000"/>
          <w:sz w:val="24"/>
          <w:szCs w:val="24"/>
          <w:lang w:val="en-US"/>
        </w:rPr>
      </w:pPr>
      <w:r w:rsidRPr="00EE590C">
        <w:rPr>
          <w:rFonts w:ascii="Times New Roman" w:hAnsi="Times New Roman" w:cs="Times New Roman"/>
          <w:color w:val="FF0000"/>
          <w:sz w:val="24"/>
          <w:szCs w:val="24"/>
          <w:lang w:val="en-US"/>
        </w:rPr>
        <w:t xml:space="preserve">For this review, the concept of nurse participation refers to being part of and being in coordination </w:t>
      </w:r>
      <w:r>
        <w:rPr>
          <w:rFonts w:ascii="Times New Roman" w:hAnsi="Times New Roman" w:cs="Times New Roman"/>
          <w:color w:val="FF0000"/>
          <w:sz w:val="24"/>
          <w:szCs w:val="24"/>
          <w:lang w:val="en-US"/>
        </w:rPr>
        <w:t xml:space="preserve">with the </w:t>
      </w:r>
      <w:r w:rsidRPr="00EE590C">
        <w:rPr>
          <w:rFonts w:ascii="Times New Roman" w:hAnsi="Times New Roman" w:cs="Times New Roman"/>
          <w:color w:val="FF0000"/>
          <w:sz w:val="24"/>
          <w:szCs w:val="24"/>
          <w:lang w:val="en-US"/>
        </w:rPr>
        <w:t xml:space="preserve">multidisciplinary </w:t>
      </w:r>
      <w:r>
        <w:rPr>
          <w:rFonts w:ascii="Times New Roman" w:hAnsi="Times New Roman" w:cs="Times New Roman"/>
          <w:color w:val="FF0000"/>
          <w:sz w:val="24"/>
          <w:szCs w:val="24"/>
          <w:lang w:val="en-US"/>
        </w:rPr>
        <w:t>survivorship</w:t>
      </w:r>
      <w:r w:rsidRPr="00EE590C">
        <w:rPr>
          <w:rFonts w:ascii="Times New Roman" w:hAnsi="Times New Roman" w:cs="Times New Roman"/>
          <w:color w:val="FF0000"/>
          <w:sz w:val="24"/>
          <w:szCs w:val="24"/>
          <w:lang w:val="en-US"/>
        </w:rPr>
        <w:t xml:space="preserve"> care team</w:t>
      </w:r>
      <w:r>
        <w:rPr>
          <w:rFonts w:ascii="Times New Roman" w:hAnsi="Times New Roman" w:cs="Times New Roman"/>
          <w:color w:val="FF0000"/>
          <w:sz w:val="24"/>
          <w:szCs w:val="24"/>
          <w:lang w:val="en-US"/>
        </w:rPr>
        <w:t>,</w:t>
      </w:r>
      <w:r w:rsidRPr="00EE590C">
        <w:rPr>
          <w:rFonts w:ascii="Times New Roman" w:hAnsi="Times New Roman" w:cs="Times New Roman"/>
          <w:color w:val="FF0000"/>
          <w:sz w:val="24"/>
          <w:szCs w:val="24"/>
          <w:lang w:val="en-US"/>
        </w:rPr>
        <w:t xml:space="preserve"> </w:t>
      </w:r>
      <w:r>
        <w:rPr>
          <w:rFonts w:ascii="Times New Roman" w:hAnsi="Times New Roman" w:cs="Times New Roman"/>
          <w:color w:val="FF0000"/>
          <w:sz w:val="24"/>
          <w:szCs w:val="24"/>
          <w:lang w:val="en-US"/>
        </w:rPr>
        <w:t xml:space="preserve">and </w:t>
      </w:r>
      <w:r w:rsidRPr="00EE590C">
        <w:rPr>
          <w:rFonts w:ascii="Times New Roman" w:hAnsi="Times New Roman" w:cs="Times New Roman"/>
          <w:color w:val="FF0000"/>
          <w:sz w:val="24"/>
          <w:szCs w:val="24"/>
          <w:lang w:val="en-US"/>
        </w:rPr>
        <w:t xml:space="preserve">in which the nurse </w:t>
      </w:r>
      <w:r>
        <w:rPr>
          <w:rFonts w:ascii="Times New Roman" w:hAnsi="Times New Roman" w:cs="Times New Roman"/>
          <w:color w:val="FF0000"/>
          <w:sz w:val="24"/>
          <w:szCs w:val="24"/>
          <w:lang w:val="en-US"/>
        </w:rPr>
        <w:t xml:space="preserve">performs specific </w:t>
      </w:r>
      <w:r w:rsidRPr="00EE590C">
        <w:rPr>
          <w:rFonts w:ascii="Times New Roman" w:hAnsi="Times New Roman" w:cs="Times New Roman"/>
          <w:color w:val="FF0000"/>
          <w:sz w:val="24"/>
          <w:szCs w:val="24"/>
          <w:lang w:val="en-US"/>
        </w:rPr>
        <w:t xml:space="preserve">interventions as part of the </w:t>
      </w:r>
      <w:r>
        <w:rPr>
          <w:rFonts w:ascii="Times New Roman" w:hAnsi="Times New Roman" w:cs="Times New Roman"/>
          <w:color w:val="FF0000"/>
          <w:sz w:val="24"/>
          <w:szCs w:val="24"/>
          <w:lang w:val="en-US"/>
        </w:rPr>
        <w:t>SCP</w:t>
      </w:r>
      <w:r w:rsidRPr="00EE590C">
        <w:rPr>
          <w:rFonts w:ascii="Times New Roman" w:hAnsi="Times New Roman" w:cs="Times New Roman"/>
          <w:color w:val="FF0000"/>
          <w:sz w:val="24"/>
          <w:szCs w:val="24"/>
          <w:lang w:val="en-US"/>
        </w:rPr>
        <w:t xml:space="preserve"> (prevention</w:t>
      </w:r>
      <w:r>
        <w:rPr>
          <w:rFonts w:ascii="Times New Roman" w:hAnsi="Times New Roman" w:cs="Times New Roman"/>
          <w:color w:val="FF0000"/>
          <w:sz w:val="24"/>
          <w:szCs w:val="24"/>
          <w:lang w:val="en-US"/>
        </w:rPr>
        <w:t xml:space="preserve"> of cancer recurrence</w:t>
      </w:r>
      <w:r w:rsidRPr="00EE590C">
        <w:rPr>
          <w:rFonts w:ascii="Times New Roman" w:hAnsi="Times New Roman" w:cs="Times New Roman"/>
          <w:color w:val="FF0000"/>
          <w:sz w:val="24"/>
          <w:szCs w:val="24"/>
          <w:lang w:val="en-US"/>
        </w:rPr>
        <w:t xml:space="preserve">, </w:t>
      </w:r>
      <w:r>
        <w:rPr>
          <w:rFonts w:ascii="Times New Roman" w:hAnsi="Times New Roman" w:cs="Times New Roman"/>
          <w:color w:val="FF0000"/>
          <w:sz w:val="24"/>
          <w:szCs w:val="24"/>
          <w:lang w:val="en-US"/>
        </w:rPr>
        <w:t>monitoring of symptoms, and c</w:t>
      </w:r>
      <w:r w:rsidRPr="00EE590C">
        <w:rPr>
          <w:rFonts w:ascii="Times New Roman" w:hAnsi="Times New Roman" w:cs="Times New Roman"/>
          <w:color w:val="FF0000"/>
          <w:sz w:val="24"/>
          <w:szCs w:val="24"/>
          <w:lang w:val="en-US"/>
        </w:rPr>
        <w:t>ommunication and coordination of care)</w:t>
      </w:r>
      <w:r w:rsidR="00B47E6C">
        <w:rPr>
          <w:rFonts w:ascii="Times New Roman" w:hAnsi="Times New Roman" w:cs="Times New Roman"/>
          <w:color w:val="FF0000"/>
          <w:sz w:val="24"/>
          <w:szCs w:val="24"/>
          <w:lang w:val="en-US"/>
        </w:rPr>
        <w:t xml:space="preserve"> (Grant, Economou &amp; Ferrell, 2010). </w:t>
      </w:r>
    </w:p>
    <w:p w14:paraId="6EDF5960" w14:textId="77777777" w:rsidR="00B8335F" w:rsidRDefault="00B8335F" w:rsidP="00DC430A">
      <w:pPr>
        <w:spacing w:line="480" w:lineRule="auto"/>
        <w:jc w:val="both"/>
        <w:rPr>
          <w:rFonts w:ascii="Times New Roman" w:eastAsia="Times New Roman" w:hAnsi="Times New Roman" w:cs="Times New Roman"/>
          <w:b/>
          <w:color w:val="000000"/>
          <w:sz w:val="24"/>
        </w:rPr>
      </w:pPr>
    </w:p>
    <w:p w14:paraId="734E7272" w14:textId="138C1268" w:rsidR="000274CA" w:rsidRPr="00F35A09" w:rsidRDefault="00D84C54" w:rsidP="00DC430A">
      <w:pPr>
        <w:spacing w:line="480" w:lineRule="auto"/>
        <w:jc w:val="both"/>
        <w:rPr>
          <w:rFonts w:ascii="Times New Roman" w:hAnsi="Times New Roman" w:cs="Times New Roman"/>
          <w:b/>
          <w:sz w:val="24"/>
          <w:szCs w:val="24"/>
        </w:rPr>
      </w:pPr>
      <w:r>
        <w:rPr>
          <w:rFonts w:ascii="Times New Roman" w:eastAsia="Times New Roman" w:hAnsi="Times New Roman" w:cs="Times New Roman"/>
          <w:b/>
          <w:color w:val="000000"/>
          <w:sz w:val="24"/>
        </w:rPr>
        <w:t xml:space="preserve">2. </w:t>
      </w:r>
      <w:r w:rsidR="00004BFB" w:rsidRPr="00F35A09">
        <w:rPr>
          <w:rFonts w:ascii="Times New Roman" w:eastAsia="Times New Roman" w:hAnsi="Times New Roman" w:cs="Times New Roman"/>
          <w:b/>
          <w:color w:val="000000"/>
          <w:sz w:val="24"/>
        </w:rPr>
        <w:t>THE REVIEW</w:t>
      </w:r>
    </w:p>
    <w:p w14:paraId="78CDB62D" w14:textId="54D9B530" w:rsidR="001B5BC5" w:rsidRPr="00F35A09" w:rsidRDefault="00D84C54" w:rsidP="00DC430A">
      <w:pPr>
        <w:spacing w:line="480" w:lineRule="auto"/>
        <w:jc w:val="both"/>
        <w:rPr>
          <w:rFonts w:ascii="Times New Roman" w:hAnsi="Times New Roman" w:cs="Times New Roman"/>
          <w:b/>
          <w:bCs/>
          <w:sz w:val="24"/>
          <w:szCs w:val="24"/>
        </w:rPr>
      </w:pPr>
      <w:r>
        <w:rPr>
          <w:rFonts w:ascii="Times New Roman" w:eastAsia="Times New Roman" w:hAnsi="Times New Roman" w:cs="Times New Roman"/>
          <w:b/>
          <w:color w:val="000000"/>
          <w:sz w:val="24"/>
        </w:rPr>
        <w:t xml:space="preserve">2.1 </w:t>
      </w:r>
      <w:r w:rsidR="00004BFB" w:rsidRPr="00F35A09">
        <w:rPr>
          <w:rFonts w:ascii="Times New Roman" w:eastAsia="Times New Roman" w:hAnsi="Times New Roman" w:cs="Times New Roman"/>
          <w:b/>
          <w:color w:val="000000"/>
          <w:sz w:val="24"/>
        </w:rPr>
        <w:t>Aim</w:t>
      </w:r>
    </w:p>
    <w:p w14:paraId="0BA16D84" w14:textId="13A833A1" w:rsidR="00FD2BE6" w:rsidRPr="00F35A09" w:rsidRDefault="00D84C54" w:rsidP="00DC430A">
      <w:pPr>
        <w:spacing w:line="480" w:lineRule="auto"/>
        <w:jc w:val="both"/>
        <w:rPr>
          <w:rFonts w:ascii="Times New Roman" w:hAnsi="Times New Roman" w:cs="Times New Roman"/>
          <w:sz w:val="24"/>
          <w:szCs w:val="24"/>
        </w:rPr>
      </w:pPr>
      <w:r>
        <w:rPr>
          <w:rFonts w:ascii="Times New Roman" w:eastAsia="Times New Roman" w:hAnsi="Times New Roman" w:cs="Times New Roman"/>
          <w:color w:val="000000"/>
          <w:sz w:val="24"/>
        </w:rPr>
        <w:t>The aim of this integrative literature was t</w:t>
      </w:r>
      <w:r w:rsidR="00004BFB" w:rsidRPr="00F35A09">
        <w:rPr>
          <w:rFonts w:ascii="Times New Roman" w:eastAsia="Times New Roman" w:hAnsi="Times New Roman" w:cs="Times New Roman"/>
          <w:color w:val="000000"/>
          <w:sz w:val="24"/>
        </w:rPr>
        <w:t xml:space="preserve">o </w:t>
      </w:r>
      <w:r w:rsidRPr="00F35A09">
        <w:rPr>
          <w:rFonts w:ascii="Times New Roman" w:eastAsia="Times New Roman" w:hAnsi="Times New Roman" w:cs="Times New Roman"/>
          <w:color w:val="000000"/>
          <w:sz w:val="24"/>
        </w:rPr>
        <w:t>determine</w:t>
      </w:r>
      <w:r w:rsidR="00004BFB" w:rsidRPr="00F35A09">
        <w:rPr>
          <w:rFonts w:ascii="Times New Roman" w:eastAsia="Times New Roman" w:hAnsi="Times New Roman" w:cs="Times New Roman"/>
          <w:color w:val="000000"/>
          <w:sz w:val="24"/>
        </w:rPr>
        <w:t xml:space="preserve"> the role and degree of participation</w:t>
      </w:r>
      <w:r w:rsidR="00460DD6" w:rsidRPr="00F35A09">
        <w:rPr>
          <w:rFonts w:ascii="Times New Roman" w:eastAsia="Times New Roman" w:hAnsi="Times New Roman" w:cs="Times New Roman"/>
          <w:color w:val="000000"/>
          <w:sz w:val="24"/>
        </w:rPr>
        <w:t xml:space="preserve"> of nurses</w:t>
      </w:r>
      <w:r w:rsidR="00004BFB" w:rsidRPr="00F35A09">
        <w:rPr>
          <w:rFonts w:ascii="Times New Roman" w:eastAsia="Times New Roman" w:hAnsi="Times New Roman" w:cs="Times New Roman"/>
          <w:color w:val="000000"/>
          <w:sz w:val="24"/>
        </w:rPr>
        <w:t xml:space="preserve"> in cancer </w:t>
      </w:r>
      <w:r w:rsidR="00460DD6" w:rsidRPr="00F35A09">
        <w:rPr>
          <w:rFonts w:ascii="Times New Roman" w:eastAsia="Times New Roman" w:hAnsi="Times New Roman" w:cs="Times New Roman"/>
          <w:color w:val="000000"/>
          <w:sz w:val="24"/>
        </w:rPr>
        <w:t>SCPs</w:t>
      </w:r>
      <w:r w:rsidR="00004BFB" w:rsidRPr="00F35A09">
        <w:rPr>
          <w:rFonts w:ascii="Times New Roman" w:eastAsia="Times New Roman" w:hAnsi="Times New Roman" w:cs="Times New Roman"/>
          <w:color w:val="000000"/>
          <w:sz w:val="24"/>
        </w:rPr>
        <w:t>.</w:t>
      </w:r>
    </w:p>
    <w:p w14:paraId="77B857EC" w14:textId="77777777" w:rsidR="00D84C54" w:rsidRDefault="00D84C54" w:rsidP="00DC430A">
      <w:pPr>
        <w:spacing w:line="480" w:lineRule="auto"/>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2.2 Methods </w:t>
      </w:r>
    </w:p>
    <w:p w14:paraId="699908AF" w14:textId="12FCE3DB" w:rsidR="000274CA" w:rsidRPr="00F35A09" w:rsidRDefault="00D84C54" w:rsidP="00DC430A">
      <w:pPr>
        <w:spacing w:line="480" w:lineRule="auto"/>
        <w:jc w:val="both"/>
        <w:rPr>
          <w:rFonts w:ascii="Times New Roman" w:hAnsi="Times New Roman" w:cs="Times New Roman"/>
          <w:b/>
          <w:sz w:val="24"/>
          <w:szCs w:val="24"/>
        </w:rPr>
      </w:pPr>
      <w:r>
        <w:rPr>
          <w:rFonts w:ascii="Times New Roman" w:eastAsia="Times New Roman" w:hAnsi="Times New Roman" w:cs="Times New Roman"/>
          <w:b/>
          <w:color w:val="000000"/>
          <w:sz w:val="24"/>
        </w:rPr>
        <w:lastRenderedPageBreak/>
        <w:t xml:space="preserve">2.2.1 </w:t>
      </w:r>
      <w:r w:rsidR="00004BFB" w:rsidRPr="00F35A09">
        <w:rPr>
          <w:rFonts w:ascii="Times New Roman" w:eastAsia="Times New Roman" w:hAnsi="Times New Roman" w:cs="Times New Roman"/>
          <w:b/>
          <w:color w:val="000000"/>
          <w:sz w:val="24"/>
        </w:rPr>
        <w:t>Design</w:t>
      </w:r>
    </w:p>
    <w:p w14:paraId="2EEF0262" w14:textId="36D1738B" w:rsidR="000274CA" w:rsidRPr="00F35A09" w:rsidRDefault="00004BFB" w:rsidP="00DC430A">
      <w:pPr>
        <w:spacing w:line="480" w:lineRule="auto"/>
        <w:jc w:val="both"/>
        <w:rPr>
          <w:rFonts w:ascii="Times New Roman" w:hAnsi="Times New Roman" w:cs="Times New Roman"/>
          <w:sz w:val="24"/>
          <w:szCs w:val="24"/>
        </w:rPr>
      </w:pPr>
      <w:r w:rsidRPr="00F35A09">
        <w:rPr>
          <w:rFonts w:ascii="Times New Roman" w:eastAsia="Times New Roman" w:hAnsi="Times New Roman" w:cs="Times New Roman"/>
          <w:color w:val="000000"/>
          <w:sz w:val="24"/>
        </w:rPr>
        <w:t xml:space="preserve">This </w:t>
      </w:r>
      <w:r w:rsidR="00460DD6" w:rsidRPr="00F35A09">
        <w:rPr>
          <w:rFonts w:ascii="Times New Roman" w:eastAsia="Times New Roman" w:hAnsi="Times New Roman" w:cs="Times New Roman"/>
          <w:color w:val="000000"/>
          <w:sz w:val="24"/>
        </w:rPr>
        <w:t xml:space="preserve">was </w:t>
      </w:r>
      <w:r w:rsidRPr="00F35A09">
        <w:rPr>
          <w:rFonts w:ascii="Times New Roman" w:eastAsia="Times New Roman" w:hAnsi="Times New Roman" w:cs="Times New Roman"/>
          <w:color w:val="000000"/>
          <w:sz w:val="24"/>
        </w:rPr>
        <w:t>an integrative review</w:t>
      </w:r>
      <w:r w:rsidR="00460DD6" w:rsidRPr="00F35A09">
        <w:rPr>
          <w:rFonts w:ascii="Times New Roman" w:eastAsia="Times New Roman" w:hAnsi="Times New Roman" w:cs="Times New Roman"/>
          <w:color w:val="000000"/>
          <w:sz w:val="24"/>
        </w:rPr>
        <w:t xml:space="preserve"> following</w:t>
      </w:r>
      <w:r w:rsidRPr="00F35A09">
        <w:rPr>
          <w:rFonts w:ascii="Times New Roman" w:eastAsia="Times New Roman" w:hAnsi="Times New Roman" w:cs="Times New Roman"/>
          <w:color w:val="000000"/>
          <w:sz w:val="24"/>
        </w:rPr>
        <w:t xml:space="preserve"> the model of Whittemore and </w:t>
      </w:r>
      <w:proofErr w:type="spellStart"/>
      <w:r w:rsidRPr="00F35A09">
        <w:rPr>
          <w:rFonts w:ascii="Times New Roman" w:eastAsia="Times New Roman" w:hAnsi="Times New Roman" w:cs="Times New Roman"/>
          <w:color w:val="000000"/>
          <w:sz w:val="24"/>
        </w:rPr>
        <w:t>Knafl</w:t>
      </w:r>
      <w:proofErr w:type="spellEnd"/>
      <w:r w:rsidRPr="00F35A09">
        <w:rPr>
          <w:rFonts w:ascii="Times New Roman" w:eastAsia="Times New Roman" w:hAnsi="Times New Roman" w:cs="Times New Roman"/>
          <w:color w:val="000000"/>
          <w:sz w:val="24"/>
        </w:rPr>
        <w:t xml:space="preserve"> (20</w:t>
      </w:r>
      <w:r w:rsidR="00A30CD5">
        <w:rPr>
          <w:rFonts w:ascii="Times New Roman" w:eastAsia="Times New Roman" w:hAnsi="Times New Roman" w:cs="Times New Roman"/>
          <w:color w:val="000000"/>
          <w:sz w:val="24"/>
        </w:rPr>
        <w:t>0</w:t>
      </w:r>
      <w:r w:rsidRPr="00F35A09">
        <w:rPr>
          <w:rFonts w:ascii="Times New Roman" w:eastAsia="Times New Roman" w:hAnsi="Times New Roman" w:cs="Times New Roman"/>
          <w:color w:val="000000"/>
          <w:sz w:val="24"/>
        </w:rPr>
        <w:t>5</w:t>
      </w:r>
      <w:r w:rsidR="00460DD6" w:rsidRPr="00F35A09">
        <w:rPr>
          <w:rFonts w:ascii="Times New Roman" w:eastAsia="Times New Roman" w:hAnsi="Times New Roman" w:cs="Times New Roman"/>
          <w:color w:val="000000"/>
          <w:sz w:val="24"/>
        </w:rPr>
        <w:t>) that sought</w:t>
      </w:r>
      <w:r w:rsidRPr="00F35A09">
        <w:rPr>
          <w:rFonts w:ascii="Times New Roman" w:eastAsia="Times New Roman" w:hAnsi="Times New Roman" w:cs="Times New Roman"/>
          <w:color w:val="000000"/>
          <w:sz w:val="24"/>
        </w:rPr>
        <w:t xml:space="preserve"> to synthesize existing knowledge about the participation of nurses in SCP</w:t>
      </w:r>
      <w:r w:rsidR="00460DD6" w:rsidRPr="00F35A09">
        <w:rPr>
          <w:rFonts w:ascii="Times New Roman" w:eastAsia="Times New Roman" w:hAnsi="Times New Roman" w:cs="Times New Roman"/>
          <w:color w:val="000000"/>
          <w:sz w:val="24"/>
        </w:rPr>
        <w:t>s</w:t>
      </w:r>
      <w:r w:rsidRPr="00F35A09">
        <w:rPr>
          <w:rFonts w:ascii="Times New Roman" w:eastAsia="Times New Roman" w:hAnsi="Times New Roman" w:cs="Times New Roman"/>
          <w:color w:val="000000"/>
          <w:sz w:val="24"/>
        </w:rPr>
        <w:t xml:space="preserve"> and identify gaps </w:t>
      </w:r>
      <w:r w:rsidR="00460DD6" w:rsidRPr="00F35A09">
        <w:rPr>
          <w:rFonts w:ascii="Times New Roman" w:eastAsia="Times New Roman" w:hAnsi="Times New Roman" w:cs="Times New Roman"/>
          <w:color w:val="000000"/>
          <w:sz w:val="24"/>
        </w:rPr>
        <w:t>in the knowledge</w:t>
      </w:r>
      <w:r w:rsidRPr="00F35A09">
        <w:rPr>
          <w:rFonts w:ascii="Times New Roman" w:eastAsia="Times New Roman" w:hAnsi="Times New Roman" w:cs="Times New Roman"/>
          <w:color w:val="000000"/>
          <w:sz w:val="24"/>
        </w:rPr>
        <w:t>. This type of review guarantees the methodological rigor necessary for literature reviews and favours the inclusion of studies with different methodological approaches.</w:t>
      </w:r>
    </w:p>
    <w:p w14:paraId="1BE0BBFE" w14:textId="1C4A5CFC" w:rsidR="001B5BC5" w:rsidRPr="00F35A09" w:rsidRDefault="00D84C54" w:rsidP="00DC430A">
      <w:pPr>
        <w:spacing w:line="480" w:lineRule="auto"/>
        <w:jc w:val="both"/>
        <w:rPr>
          <w:rFonts w:ascii="Times New Roman" w:hAnsi="Times New Roman" w:cs="Times New Roman"/>
          <w:b/>
          <w:bCs/>
          <w:sz w:val="24"/>
          <w:szCs w:val="24"/>
        </w:rPr>
      </w:pPr>
      <w:r>
        <w:rPr>
          <w:rFonts w:ascii="Times New Roman" w:eastAsia="Times New Roman" w:hAnsi="Times New Roman" w:cs="Times New Roman"/>
          <w:b/>
          <w:color w:val="000000"/>
          <w:sz w:val="24"/>
        </w:rPr>
        <w:t xml:space="preserve">2.2.2 </w:t>
      </w:r>
      <w:r w:rsidR="00004BFB" w:rsidRPr="00F35A09">
        <w:rPr>
          <w:rFonts w:ascii="Times New Roman" w:eastAsia="Times New Roman" w:hAnsi="Times New Roman" w:cs="Times New Roman"/>
          <w:b/>
          <w:color w:val="000000"/>
          <w:sz w:val="24"/>
        </w:rPr>
        <w:t>Search method</w:t>
      </w:r>
    </w:p>
    <w:p w14:paraId="585A1787" w14:textId="58ED1985" w:rsidR="000274CA" w:rsidRPr="00F35A09" w:rsidRDefault="00004BFB" w:rsidP="00DC430A">
      <w:pPr>
        <w:spacing w:line="480" w:lineRule="auto"/>
        <w:jc w:val="both"/>
        <w:rPr>
          <w:rFonts w:ascii="Times New Roman" w:hAnsi="Times New Roman" w:cs="Times New Roman"/>
          <w:sz w:val="24"/>
          <w:szCs w:val="24"/>
        </w:rPr>
      </w:pPr>
      <w:r w:rsidRPr="00F35A09">
        <w:rPr>
          <w:rFonts w:ascii="Times New Roman" w:eastAsia="Times New Roman" w:hAnsi="Times New Roman" w:cs="Times New Roman"/>
          <w:color w:val="000000"/>
          <w:sz w:val="24"/>
        </w:rPr>
        <w:t>A search was conducted in the following electronic databases: PubMed, CINAHL, Psyc</w:t>
      </w:r>
      <w:r w:rsidR="000A6944">
        <w:rPr>
          <w:rFonts w:ascii="Times New Roman" w:eastAsia="Times New Roman" w:hAnsi="Times New Roman" w:cs="Times New Roman"/>
          <w:color w:val="000000"/>
          <w:sz w:val="24"/>
        </w:rPr>
        <w:t>INFO</w:t>
      </w:r>
      <w:r w:rsidRPr="00F35A09">
        <w:rPr>
          <w:rFonts w:ascii="Times New Roman" w:eastAsia="Times New Roman" w:hAnsi="Times New Roman" w:cs="Times New Roman"/>
          <w:color w:val="000000"/>
          <w:sz w:val="24"/>
        </w:rPr>
        <w:t xml:space="preserve">, Web of Science, Cochrane and </w:t>
      </w:r>
      <w:proofErr w:type="spellStart"/>
      <w:r w:rsidRPr="00F35A09">
        <w:rPr>
          <w:rFonts w:ascii="Times New Roman" w:eastAsia="Times New Roman" w:hAnsi="Times New Roman" w:cs="Times New Roman"/>
          <w:color w:val="000000"/>
          <w:sz w:val="24"/>
        </w:rPr>
        <w:t>Cancerlit</w:t>
      </w:r>
      <w:proofErr w:type="spellEnd"/>
      <w:r w:rsidRPr="00F35A09">
        <w:rPr>
          <w:rFonts w:ascii="Times New Roman" w:eastAsia="Times New Roman" w:hAnsi="Times New Roman" w:cs="Times New Roman"/>
          <w:color w:val="000000"/>
          <w:sz w:val="24"/>
        </w:rPr>
        <w:t xml:space="preserve">. The search limits were articles published </w:t>
      </w:r>
      <w:r w:rsidRPr="006F4CDB">
        <w:rPr>
          <w:rFonts w:ascii="Times New Roman" w:eastAsia="Times New Roman" w:hAnsi="Times New Roman" w:cs="Times New Roman"/>
          <w:color w:val="FF0000"/>
          <w:sz w:val="24"/>
        </w:rPr>
        <w:t>in English and Spanish</w:t>
      </w:r>
      <w:r w:rsidRPr="00F35A09">
        <w:rPr>
          <w:rFonts w:ascii="Times New Roman" w:eastAsia="Times New Roman" w:hAnsi="Times New Roman" w:cs="Times New Roman"/>
          <w:color w:val="000000"/>
          <w:sz w:val="24"/>
        </w:rPr>
        <w:t xml:space="preserve"> and</w:t>
      </w:r>
      <w:r w:rsidR="00460DD6" w:rsidRPr="00F35A09">
        <w:rPr>
          <w:rFonts w:ascii="Times New Roman" w:eastAsia="Times New Roman" w:hAnsi="Times New Roman" w:cs="Times New Roman"/>
          <w:color w:val="000000"/>
          <w:sz w:val="24"/>
        </w:rPr>
        <w:t xml:space="preserve"> the inclusion of</w:t>
      </w:r>
      <w:r w:rsidRPr="00F35A09">
        <w:rPr>
          <w:rFonts w:ascii="Times New Roman" w:eastAsia="Times New Roman" w:hAnsi="Times New Roman" w:cs="Times New Roman"/>
          <w:color w:val="000000"/>
          <w:sz w:val="24"/>
        </w:rPr>
        <w:t xml:space="preserve"> adult populations (&gt; 18 years). No limit </w:t>
      </w:r>
      <w:r w:rsidR="00460DD6" w:rsidRPr="00F35A09">
        <w:rPr>
          <w:rFonts w:ascii="Times New Roman" w:eastAsia="Times New Roman" w:hAnsi="Times New Roman" w:cs="Times New Roman"/>
          <w:color w:val="000000"/>
          <w:sz w:val="24"/>
        </w:rPr>
        <w:t>on publication year</w:t>
      </w:r>
      <w:r w:rsidRPr="00F35A09">
        <w:rPr>
          <w:rFonts w:ascii="Times New Roman" w:eastAsia="Times New Roman" w:hAnsi="Times New Roman" w:cs="Times New Roman"/>
          <w:color w:val="000000"/>
          <w:sz w:val="24"/>
        </w:rPr>
        <w:t xml:space="preserve"> was established because </w:t>
      </w:r>
      <w:r w:rsidR="00460DD6" w:rsidRPr="00F35A09">
        <w:rPr>
          <w:rFonts w:ascii="Times New Roman" w:eastAsia="Times New Roman" w:hAnsi="Times New Roman" w:cs="Times New Roman"/>
          <w:color w:val="000000"/>
          <w:sz w:val="24"/>
        </w:rPr>
        <w:t xml:space="preserve">the topic </w:t>
      </w:r>
      <w:r w:rsidRPr="00F35A09">
        <w:rPr>
          <w:rFonts w:ascii="Times New Roman" w:eastAsia="Times New Roman" w:hAnsi="Times New Roman" w:cs="Times New Roman"/>
          <w:color w:val="000000"/>
          <w:sz w:val="24"/>
        </w:rPr>
        <w:t>is novel and relatively recent</w:t>
      </w:r>
      <w:r w:rsidR="00460DD6" w:rsidRPr="00F35A09">
        <w:rPr>
          <w:rFonts w:ascii="Times New Roman" w:eastAsia="Times New Roman" w:hAnsi="Times New Roman" w:cs="Times New Roman"/>
          <w:color w:val="000000"/>
          <w:sz w:val="24"/>
        </w:rPr>
        <w:t>; therefore,</w:t>
      </w:r>
      <w:r w:rsidRPr="00F35A09">
        <w:rPr>
          <w:rFonts w:ascii="Times New Roman" w:eastAsia="Times New Roman" w:hAnsi="Times New Roman" w:cs="Times New Roman"/>
          <w:color w:val="000000"/>
          <w:sz w:val="24"/>
        </w:rPr>
        <w:t xml:space="preserve"> the search </w:t>
      </w:r>
      <w:r w:rsidR="00EE7882" w:rsidRPr="00F35A09">
        <w:rPr>
          <w:rFonts w:ascii="Times New Roman" w:eastAsia="Times New Roman" w:hAnsi="Times New Roman" w:cs="Times New Roman"/>
          <w:color w:val="000000"/>
          <w:sz w:val="24"/>
        </w:rPr>
        <w:t>papers published up to</w:t>
      </w:r>
      <w:r w:rsidRPr="00F35A09">
        <w:rPr>
          <w:rFonts w:ascii="Times New Roman" w:eastAsia="Times New Roman" w:hAnsi="Times New Roman" w:cs="Times New Roman"/>
          <w:color w:val="000000"/>
          <w:sz w:val="24"/>
        </w:rPr>
        <w:t xml:space="preserve"> </w:t>
      </w:r>
      <w:r w:rsidR="006F4CDB" w:rsidRPr="006F4CDB">
        <w:rPr>
          <w:rFonts w:ascii="Times New Roman" w:eastAsia="Times New Roman" w:hAnsi="Times New Roman" w:cs="Times New Roman"/>
          <w:color w:val="FF0000"/>
          <w:sz w:val="24"/>
        </w:rPr>
        <w:t>March 2021</w:t>
      </w:r>
      <w:r w:rsidR="00190032" w:rsidRPr="006F4CDB">
        <w:rPr>
          <w:rFonts w:ascii="Times New Roman" w:eastAsia="Times New Roman" w:hAnsi="Times New Roman" w:cs="Times New Roman"/>
          <w:color w:val="FF0000"/>
          <w:sz w:val="24"/>
        </w:rPr>
        <w:t xml:space="preserve"> </w:t>
      </w:r>
      <w:r w:rsidR="00190032">
        <w:rPr>
          <w:rFonts w:ascii="Times New Roman" w:eastAsia="Times New Roman" w:hAnsi="Times New Roman" w:cs="Times New Roman"/>
          <w:color w:val="000000"/>
          <w:sz w:val="24"/>
        </w:rPr>
        <w:t>were included</w:t>
      </w:r>
      <w:r w:rsidRPr="00F35A09">
        <w:rPr>
          <w:rFonts w:ascii="Times New Roman" w:eastAsia="Times New Roman" w:hAnsi="Times New Roman" w:cs="Times New Roman"/>
          <w:color w:val="000000"/>
          <w:sz w:val="24"/>
        </w:rPr>
        <w:t>. In addition, the websites of the most representative scientific societies related to survival</w:t>
      </w:r>
      <w:r w:rsidR="005E2281" w:rsidRPr="00F35A09">
        <w:rPr>
          <w:rFonts w:ascii="Times New Roman" w:eastAsia="Times New Roman" w:hAnsi="Times New Roman" w:cs="Times New Roman"/>
          <w:color w:val="000000"/>
          <w:sz w:val="24"/>
        </w:rPr>
        <w:t xml:space="preserve"> were reviewed,</w:t>
      </w:r>
      <w:r w:rsidRPr="00F35A09">
        <w:rPr>
          <w:rFonts w:ascii="Times New Roman" w:eastAsia="Times New Roman" w:hAnsi="Times New Roman" w:cs="Times New Roman"/>
          <w:color w:val="000000"/>
          <w:sz w:val="24"/>
        </w:rPr>
        <w:t xml:space="preserve"> includ</w:t>
      </w:r>
      <w:r w:rsidR="005E2281" w:rsidRPr="00F35A09">
        <w:rPr>
          <w:rFonts w:ascii="Times New Roman" w:eastAsia="Times New Roman" w:hAnsi="Times New Roman" w:cs="Times New Roman"/>
          <w:color w:val="000000"/>
          <w:sz w:val="24"/>
        </w:rPr>
        <w:t>ing</w:t>
      </w:r>
      <w:r w:rsidRPr="00F35A09">
        <w:rPr>
          <w:rFonts w:ascii="Times New Roman" w:eastAsia="Times New Roman" w:hAnsi="Times New Roman" w:cs="Times New Roman"/>
          <w:color w:val="000000"/>
          <w:sz w:val="24"/>
        </w:rPr>
        <w:t xml:space="preserve"> the American Society of Clinical Oncology, National Institutes of Health, Livestrong and</w:t>
      </w:r>
      <w:r w:rsidR="00EE7882" w:rsidRPr="00F35A09">
        <w:rPr>
          <w:rFonts w:ascii="Times New Roman" w:eastAsia="Times New Roman" w:hAnsi="Times New Roman" w:cs="Times New Roman"/>
          <w:color w:val="000000"/>
          <w:sz w:val="24"/>
        </w:rPr>
        <w:t xml:space="preserve"> the</w:t>
      </w:r>
      <w:r w:rsidRPr="00F35A09">
        <w:rPr>
          <w:rFonts w:ascii="Times New Roman" w:eastAsia="Times New Roman" w:hAnsi="Times New Roman" w:cs="Times New Roman"/>
          <w:color w:val="000000"/>
          <w:sz w:val="24"/>
        </w:rPr>
        <w:t xml:space="preserve"> </w:t>
      </w:r>
      <w:proofErr w:type="spellStart"/>
      <w:r w:rsidRPr="00F35A09">
        <w:rPr>
          <w:rFonts w:ascii="Times New Roman" w:eastAsia="Times New Roman" w:hAnsi="Times New Roman" w:cs="Times New Roman"/>
          <w:color w:val="000000"/>
          <w:sz w:val="24"/>
        </w:rPr>
        <w:t>Centers</w:t>
      </w:r>
      <w:proofErr w:type="spellEnd"/>
      <w:r w:rsidRPr="00F35A09">
        <w:rPr>
          <w:rFonts w:ascii="Times New Roman" w:eastAsia="Times New Roman" w:hAnsi="Times New Roman" w:cs="Times New Roman"/>
          <w:color w:val="000000"/>
          <w:sz w:val="24"/>
        </w:rPr>
        <w:t xml:space="preserve"> for Disease Control and Prevention.</w:t>
      </w:r>
    </w:p>
    <w:p w14:paraId="63AAF658" w14:textId="73968BFA" w:rsidR="00A813B6" w:rsidRDefault="00004BFB" w:rsidP="00DC430A">
      <w:pPr>
        <w:spacing w:line="480" w:lineRule="auto"/>
        <w:jc w:val="both"/>
        <w:rPr>
          <w:rFonts w:ascii="Times New Roman" w:eastAsia="Times New Roman" w:hAnsi="Times New Roman" w:cs="Times New Roman"/>
          <w:color w:val="FF0000"/>
          <w:sz w:val="24"/>
        </w:rPr>
      </w:pPr>
      <w:r w:rsidRPr="00F35A09">
        <w:rPr>
          <w:rFonts w:ascii="Times New Roman" w:eastAsia="Times New Roman" w:hAnsi="Times New Roman" w:cs="Times New Roman"/>
          <w:color w:val="000000"/>
          <w:sz w:val="24"/>
        </w:rPr>
        <w:t xml:space="preserve">The search was performed with controlled language terms and keywords and their synonyms, </w:t>
      </w:r>
      <w:r w:rsidR="00EE7882" w:rsidRPr="00F35A09">
        <w:rPr>
          <w:rFonts w:ascii="Times New Roman" w:eastAsia="Times New Roman" w:hAnsi="Times New Roman" w:cs="Times New Roman"/>
          <w:color w:val="000000"/>
          <w:sz w:val="24"/>
        </w:rPr>
        <w:t>and</w:t>
      </w:r>
      <w:r w:rsidRPr="00F35A09">
        <w:rPr>
          <w:rFonts w:ascii="Times New Roman" w:eastAsia="Times New Roman" w:hAnsi="Times New Roman" w:cs="Times New Roman"/>
          <w:color w:val="000000"/>
          <w:sz w:val="24"/>
        </w:rPr>
        <w:t xml:space="preserve"> Boolean operators</w:t>
      </w:r>
      <w:r w:rsidR="00EE7882" w:rsidRPr="00F35A09">
        <w:rPr>
          <w:rFonts w:ascii="Times New Roman" w:eastAsia="Times New Roman" w:hAnsi="Times New Roman" w:cs="Times New Roman"/>
          <w:color w:val="000000"/>
          <w:sz w:val="24"/>
        </w:rPr>
        <w:t xml:space="preserve"> were used</w:t>
      </w:r>
      <w:r w:rsidRPr="00F35A09">
        <w:rPr>
          <w:rFonts w:ascii="Times New Roman" w:eastAsia="Times New Roman" w:hAnsi="Times New Roman" w:cs="Times New Roman"/>
          <w:color w:val="000000"/>
          <w:sz w:val="24"/>
        </w:rPr>
        <w:t xml:space="preserve">. </w:t>
      </w:r>
      <w:r w:rsidR="00A813B6" w:rsidRPr="00A319A3">
        <w:rPr>
          <w:rFonts w:ascii="Times New Roman" w:eastAsia="Times New Roman" w:hAnsi="Times New Roman" w:cs="Times New Roman"/>
          <w:color w:val="FF0000"/>
          <w:sz w:val="24"/>
        </w:rPr>
        <w:t xml:space="preserve">Keywords were truncated according to database settings to allow for several endings for these words. </w:t>
      </w:r>
      <w:r w:rsidRPr="00F35A09">
        <w:rPr>
          <w:rFonts w:ascii="Times New Roman" w:eastAsia="Times New Roman" w:hAnsi="Times New Roman" w:cs="Times New Roman"/>
          <w:color w:val="000000"/>
          <w:sz w:val="24"/>
        </w:rPr>
        <w:t>The</w:t>
      </w:r>
      <w:r w:rsidR="00EE7882" w:rsidRPr="00F35A09">
        <w:rPr>
          <w:rFonts w:ascii="Times New Roman" w:eastAsia="Times New Roman" w:hAnsi="Times New Roman" w:cs="Times New Roman"/>
          <w:color w:val="000000"/>
          <w:sz w:val="24"/>
        </w:rPr>
        <w:t xml:space="preserve"> </w:t>
      </w:r>
      <w:r w:rsidR="00A813B6" w:rsidRPr="00A813B6">
        <w:rPr>
          <w:rFonts w:ascii="Times New Roman" w:eastAsia="Times New Roman" w:hAnsi="Times New Roman" w:cs="Times New Roman"/>
          <w:color w:val="FF0000"/>
          <w:sz w:val="24"/>
        </w:rPr>
        <w:t xml:space="preserve">main </w:t>
      </w:r>
      <w:r w:rsidR="00EE7882" w:rsidRPr="00A813B6">
        <w:rPr>
          <w:rFonts w:ascii="Times New Roman" w:eastAsia="Times New Roman" w:hAnsi="Times New Roman" w:cs="Times New Roman"/>
          <w:color w:val="FF0000"/>
          <w:sz w:val="24"/>
        </w:rPr>
        <w:t>search</w:t>
      </w:r>
      <w:r w:rsidRPr="00A813B6">
        <w:rPr>
          <w:rFonts w:ascii="Times New Roman" w:eastAsia="Times New Roman" w:hAnsi="Times New Roman" w:cs="Times New Roman"/>
          <w:color w:val="FF0000"/>
          <w:sz w:val="24"/>
        </w:rPr>
        <w:t xml:space="preserve"> terms </w:t>
      </w:r>
      <w:r w:rsidRPr="00F35A09">
        <w:rPr>
          <w:rFonts w:ascii="Times New Roman" w:eastAsia="Times New Roman" w:hAnsi="Times New Roman" w:cs="Times New Roman"/>
          <w:color w:val="000000"/>
          <w:sz w:val="24"/>
        </w:rPr>
        <w:t xml:space="preserve">were cancer, models of care, care plans, </w:t>
      </w:r>
      <w:proofErr w:type="spellStart"/>
      <w:r w:rsidRPr="00A319A3">
        <w:rPr>
          <w:rFonts w:ascii="Times New Roman" w:eastAsia="Times New Roman" w:hAnsi="Times New Roman" w:cs="Times New Roman"/>
          <w:color w:val="FF0000"/>
          <w:sz w:val="24"/>
        </w:rPr>
        <w:t>nurs</w:t>
      </w:r>
      <w:proofErr w:type="spellEnd"/>
      <w:r w:rsidR="006F4CDB" w:rsidRPr="00A319A3">
        <w:rPr>
          <w:rFonts w:ascii="Times New Roman" w:eastAsia="Times New Roman" w:hAnsi="Times New Roman" w:cs="Times New Roman"/>
          <w:color w:val="FF0000"/>
          <w:sz w:val="24"/>
        </w:rPr>
        <w:t>*</w:t>
      </w:r>
      <w:r w:rsidRPr="00A319A3">
        <w:rPr>
          <w:rFonts w:ascii="Times New Roman" w:eastAsia="Times New Roman" w:hAnsi="Times New Roman" w:cs="Times New Roman"/>
          <w:color w:val="FF0000"/>
          <w:sz w:val="24"/>
        </w:rPr>
        <w:t xml:space="preserve">, </w:t>
      </w:r>
      <w:r w:rsidR="004E3D21" w:rsidRPr="00A319A3">
        <w:rPr>
          <w:rFonts w:ascii="Times New Roman" w:eastAsia="Times New Roman" w:hAnsi="Times New Roman" w:cs="Times New Roman"/>
          <w:color w:val="FF0000"/>
          <w:sz w:val="24"/>
        </w:rPr>
        <w:t>nurse's role</w:t>
      </w:r>
      <w:r w:rsidR="006F4CDB" w:rsidRPr="00A319A3">
        <w:rPr>
          <w:rFonts w:ascii="Times New Roman" w:eastAsia="Times New Roman" w:hAnsi="Times New Roman" w:cs="Times New Roman"/>
          <w:color w:val="FF0000"/>
          <w:sz w:val="24"/>
        </w:rPr>
        <w:t>, participation</w:t>
      </w:r>
      <w:r w:rsidR="006F4CDB" w:rsidRPr="006F4CDB">
        <w:rPr>
          <w:rFonts w:ascii="Times New Roman" w:eastAsia="Times New Roman" w:hAnsi="Times New Roman" w:cs="Times New Roman"/>
          <w:color w:val="FF0000"/>
          <w:sz w:val="24"/>
        </w:rPr>
        <w:t xml:space="preserve">, </w:t>
      </w:r>
      <w:r w:rsidRPr="00F35A09">
        <w:rPr>
          <w:rFonts w:ascii="Times New Roman" w:eastAsia="Times New Roman" w:hAnsi="Times New Roman" w:cs="Times New Roman"/>
          <w:color w:val="000000"/>
          <w:sz w:val="24"/>
        </w:rPr>
        <w:t xml:space="preserve">survivor, self-care and </w:t>
      </w:r>
      <w:r w:rsidRPr="00A813B6">
        <w:rPr>
          <w:rFonts w:ascii="Times New Roman" w:eastAsia="Times New Roman" w:hAnsi="Times New Roman" w:cs="Times New Roman"/>
          <w:color w:val="000000" w:themeColor="text1"/>
          <w:sz w:val="24"/>
        </w:rPr>
        <w:t>relapse prevention.</w:t>
      </w:r>
      <w:r w:rsidR="00A319A3" w:rsidRPr="00A813B6">
        <w:rPr>
          <w:rFonts w:ascii="Times New Roman" w:eastAsia="Times New Roman" w:hAnsi="Times New Roman" w:cs="Times New Roman"/>
          <w:color w:val="000000" w:themeColor="text1"/>
          <w:sz w:val="24"/>
        </w:rPr>
        <w:t xml:space="preserve"> </w:t>
      </w:r>
    </w:p>
    <w:p w14:paraId="6B1D59C7" w14:textId="6E2C44EB" w:rsidR="001A1111" w:rsidRPr="00A813B6" w:rsidRDefault="00004BFB" w:rsidP="001A1111">
      <w:pPr>
        <w:spacing w:line="480" w:lineRule="auto"/>
        <w:jc w:val="both"/>
        <w:rPr>
          <w:rFonts w:ascii="Times New Roman" w:eastAsia="Times New Roman" w:hAnsi="Times New Roman" w:cs="Times New Roman"/>
          <w:color w:val="000000"/>
          <w:sz w:val="24"/>
        </w:rPr>
      </w:pPr>
      <w:r w:rsidRPr="00F35A09">
        <w:rPr>
          <w:rFonts w:ascii="Times New Roman" w:eastAsia="Times New Roman" w:hAnsi="Times New Roman" w:cs="Times New Roman"/>
          <w:color w:val="000000"/>
          <w:sz w:val="24"/>
        </w:rPr>
        <w:t xml:space="preserve">The inclusion criteria were as follows: </w:t>
      </w:r>
      <w:r w:rsidR="00A813B6" w:rsidRPr="00A813B6">
        <w:rPr>
          <w:rFonts w:ascii="Times New Roman" w:eastAsia="Times New Roman" w:hAnsi="Times New Roman" w:cs="Times New Roman"/>
          <w:color w:val="FF0000"/>
          <w:sz w:val="24"/>
        </w:rPr>
        <w:t xml:space="preserve">(1) Studies related to outcomes following implementation of SCPs in clinical practice and with the participation of nurses; (2) Studies aimed at improving the quality and continuity of care for cancer survivors at any </w:t>
      </w:r>
      <w:r w:rsidR="00A813B6" w:rsidRPr="00A813B6">
        <w:rPr>
          <w:rFonts w:ascii="Times New Roman" w:eastAsia="Times New Roman" w:hAnsi="Times New Roman" w:cs="Times New Roman"/>
          <w:color w:val="FF0000"/>
          <w:sz w:val="24"/>
        </w:rPr>
        <w:lastRenderedPageBreak/>
        <w:t>stage of survival</w:t>
      </w:r>
      <w:r w:rsidR="00A813B6">
        <w:rPr>
          <w:rFonts w:ascii="Times New Roman" w:eastAsia="Times New Roman" w:hAnsi="Times New Roman" w:cs="Times New Roman"/>
          <w:color w:val="000000"/>
          <w:sz w:val="24"/>
        </w:rPr>
        <w:t xml:space="preserve">; </w:t>
      </w:r>
      <w:r w:rsidRPr="00F35A09">
        <w:rPr>
          <w:rFonts w:ascii="Times New Roman" w:eastAsia="Times New Roman" w:hAnsi="Times New Roman" w:cs="Times New Roman"/>
          <w:color w:val="000000"/>
          <w:sz w:val="24"/>
        </w:rPr>
        <w:t xml:space="preserve">(3) systematic and bibliographic reviews; and (4) grey literature on recommendations and guidelines for cancer </w:t>
      </w:r>
      <w:r w:rsidR="00AA3E52" w:rsidRPr="00F35A09">
        <w:rPr>
          <w:rFonts w:ascii="Times New Roman" w:eastAsia="Times New Roman" w:hAnsi="Times New Roman" w:cs="Times New Roman"/>
          <w:color w:val="000000"/>
          <w:sz w:val="24"/>
        </w:rPr>
        <w:t xml:space="preserve">survivorship </w:t>
      </w:r>
      <w:r w:rsidRPr="00F35A09">
        <w:rPr>
          <w:rFonts w:ascii="Times New Roman" w:eastAsia="Times New Roman" w:hAnsi="Times New Roman" w:cs="Times New Roman"/>
          <w:color w:val="000000"/>
          <w:sz w:val="24"/>
        </w:rPr>
        <w:t>care</w:t>
      </w:r>
      <w:r w:rsidR="00EE7882" w:rsidRPr="00F35A09">
        <w:rPr>
          <w:rFonts w:ascii="Times New Roman" w:eastAsia="Times New Roman" w:hAnsi="Times New Roman" w:cs="Times New Roman"/>
          <w:color w:val="000000"/>
          <w:sz w:val="24"/>
        </w:rPr>
        <w:t xml:space="preserve"> published</w:t>
      </w:r>
      <w:r w:rsidRPr="00F35A09">
        <w:rPr>
          <w:rFonts w:ascii="Times New Roman" w:eastAsia="Times New Roman" w:hAnsi="Times New Roman" w:cs="Times New Roman"/>
          <w:color w:val="000000"/>
          <w:sz w:val="24"/>
        </w:rPr>
        <w:t xml:space="preserve"> by the main scientific societies of oncology. The exclusion criteria were as follows: (1) studies that address</w:t>
      </w:r>
      <w:r w:rsidR="00EE7882" w:rsidRPr="00F35A09">
        <w:rPr>
          <w:rFonts w:ascii="Times New Roman" w:eastAsia="Times New Roman" w:hAnsi="Times New Roman" w:cs="Times New Roman"/>
          <w:color w:val="000000"/>
          <w:sz w:val="24"/>
        </w:rPr>
        <w:t>ed</w:t>
      </w:r>
      <w:r w:rsidRPr="00F35A09">
        <w:rPr>
          <w:rFonts w:ascii="Times New Roman" w:eastAsia="Times New Roman" w:hAnsi="Times New Roman" w:cs="Times New Roman"/>
          <w:color w:val="000000"/>
          <w:sz w:val="24"/>
        </w:rPr>
        <w:t xml:space="preserve"> issues related to cancer survival (incidence, needs, etc.) but </w:t>
      </w:r>
      <w:r w:rsidR="00EE7882" w:rsidRPr="00F35A09">
        <w:rPr>
          <w:rFonts w:ascii="Times New Roman" w:eastAsia="Times New Roman" w:hAnsi="Times New Roman" w:cs="Times New Roman"/>
          <w:color w:val="000000"/>
          <w:sz w:val="24"/>
        </w:rPr>
        <w:t>did not include care</w:t>
      </w:r>
      <w:r w:rsidRPr="00F35A09">
        <w:rPr>
          <w:rFonts w:ascii="Times New Roman" w:eastAsia="Times New Roman" w:hAnsi="Times New Roman" w:cs="Times New Roman"/>
          <w:color w:val="000000"/>
          <w:sz w:val="24"/>
        </w:rPr>
        <w:t xml:space="preserve"> plans directed </w:t>
      </w:r>
      <w:r w:rsidR="00EE7882" w:rsidRPr="00F35A09">
        <w:rPr>
          <w:rFonts w:ascii="Times New Roman" w:eastAsia="Times New Roman" w:hAnsi="Times New Roman" w:cs="Times New Roman"/>
          <w:color w:val="000000"/>
          <w:sz w:val="24"/>
        </w:rPr>
        <w:t xml:space="preserve">towards </w:t>
      </w:r>
      <w:r w:rsidRPr="00F35A09">
        <w:rPr>
          <w:rFonts w:ascii="Times New Roman" w:eastAsia="Times New Roman" w:hAnsi="Times New Roman" w:cs="Times New Roman"/>
          <w:color w:val="000000"/>
          <w:sz w:val="24"/>
        </w:rPr>
        <w:t>the survivor;</w:t>
      </w:r>
      <w:r w:rsidR="00F603CD">
        <w:rPr>
          <w:rFonts w:ascii="Times New Roman" w:eastAsia="Times New Roman" w:hAnsi="Times New Roman" w:cs="Times New Roman"/>
          <w:color w:val="000000"/>
          <w:sz w:val="24"/>
        </w:rPr>
        <w:t xml:space="preserve"> and</w:t>
      </w:r>
      <w:r w:rsidRPr="00F35A09">
        <w:rPr>
          <w:rFonts w:ascii="Times New Roman" w:eastAsia="Times New Roman" w:hAnsi="Times New Roman" w:cs="Times New Roman"/>
          <w:color w:val="000000"/>
          <w:sz w:val="24"/>
        </w:rPr>
        <w:t xml:space="preserve"> (2) </w:t>
      </w:r>
      <w:r w:rsidR="00EE7882" w:rsidRPr="00F35A09">
        <w:rPr>
          <w:rFonts w:ascii="Times New Roman" w:eastAsia="Times New Roman" w:hAnsi="Times New Roman" w:cs="Times New Roman"/>
          <w:color w:val="000000"/>
          <w:sz w:val="24"/>
        </w:rPr>
        <w:t xml:space="preserve">studies </w:t>
      </w:r>
      <w:r w:rsidRPr="00F35A09">
        <w:rPr>
          <w:rFonts w:ascii="Times New Roman" w:eastAsia="Times New Roman" w:hAnsi="Times New Roman" w:cs="Times New Roman"/>
          <w:color w:val="000000"/>
          <w:sz w:val="24"/>
        </w:rPr>
        <w:t>in which there was no nurse participation.</w:t>
      </w:r>
    </w:p>
    <w:p w14:paraId="3FFD1E95" w14:textId="77777777" w:rsidR="00D84C54" w:rsidRDefault="00D84C54" w:rsidP="00DC430A">
      <w:pPr>
        <w:spacing w:line="480" w:lineRule="auto"/>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2.2.3 Search outcome</w:t>
      </w:r>
    </w:p>
    <w:p w14:paraId="5E9400B5" w14:textId="09865427" w:rsidR="00596696" w:rsidRPr="00F35A09" w:rsidRDefault="00596696" w:rsidP="00596696">
      <w:pPr>
        <w:spacing w:line="480" w:lineRule="auto"/>
        <w:jc w:val="both"/>
        <w:rPr>
          <w:rFonts w:ascii="Times New Roman" w:hAnsi="Times New Roman" w:cs="Times New Roman"/>
          <w:sz w:val="24"/>
          <w:szCs w:val="24"/>
        </w:rPr>
      </w:pPr>
      <w:r w:rsidRPr="00F35A09">
        <w:rPr>
          <w:rFonts w:ascii="Times New Roman" w:eastAsia="Times New Roman" w:hAnsi="Times New Roman" w:cs="Times New Roman"/>
          <w:color w:val="000000"/>
          <w:sz w:val="24"/>
        </w:rPr>
        <w:t xml:space="preserve">A total of </w:t>
      </w:r>
      <w:r w:rsidR="00B93BD3" w:rsidRPr="00B93BD3">
        <w:rPr>
          <w:rFonts w:ascii="Times New Roman" w:eastAsia="Times New Roman" w:hAnsi="Times New Roman" w:cs="Times New Roman"/>
          <w:color w:val="FF0000"/>
          <w:sz w:val="24"/>
        </w:rPr>
        <w:t xml:space="preserve">2.638 </w:t>
      </w:r>
      <w:r w:rsidRPr="00F35A09">
        <w:rPr>
          <w:rFonts w:ascii="Times New Roman" w:eastAsia="Times New Roman" w:hAnsi="Times New Roman" w:cs="Times New Roman"/>
          <w:color w:val="000000"/>
          <w:sz w:val="24"/>
        </w:rPr>
        <w:t xml:space="preserve">articles were identified, of which </w:t>
      </w:r>
      <w:r w:rsidRPr="00B93BD3">
        <w:rPr>
          <w:rFonts w:ascii="Times New Roman" w:eastAsia="Times New Roman" w:hAnsi="Times New Roman" w:cs="Times New Roman"/>
          <w:color w:val="FF0000"/>
          <w:sz w:val="24"/>
        </w:rPr>
        <w:t>37</w:t>
      </w:r>
      <w:r w:rsidR="00B93BD3" w:rsidRPr="00B93BD3">
        <w:rPr>
          <w:rFonts w:ascii="Times New Roman" w:eastAsia="Times New Roman" w:hAnsi="Times New Roman" w:cs="Times New Roman"/>
          <w:color w:val="FF0000"/>
          <w:sz w:val="24"/>
        </w:rPr>
        <w:t>6</w:t>
      </w:r>
      <w:r w:rsidRPr="00F35A09">
        <w:rPr>
          <w:rFonts w:ascii="Times New Roman" w:eastAsia="Times New Roman" w:hAnsi="Times New Roman" w:cs="Times New Roman"/>
          <w:color w:val="000000"/>
          <w:sz w:val="24"/>
        </w:rPr>
        <w:t xml:space="preserve"> were excluded because they were duplicates (Figure 1). After the titles and abstracts were read, </w:t>
      </w:r>
      <w:r w:rsidR="00B93BD3" w:rsidRPr="00B93BD3">
        <w:rPr>
          <w:rFonts w:ascii="Times New Roman" w:eastAsia="Times New Roman" w:hAnsi="Times New Roman" w:cs="Times New Roman"/>
          <w:color w:val="FF0000"/>
          <w:sz w:val="24"/>
        </w:rPr>
        <w:t>81</w:t>
      </w:r>
      <w:r w:rsidRPr="00F35A09">
        <w:rPr>
          <w:rFonts w:ascii="Times New Roman" w:eastAsia="Times New Roman" w:hAnsi="Times New Roman" w:cs="Times New Roman"/>
          <w:color w:val="000000"/>
          <w:sz w:val="24"/>
        </w:rPr>
        <w:t xml:space="preserve"> articles were selected, and those that met the established selection criteria were identified</w:t>
      </w:r>
      <w:r>
        <w:rPr>
          <w:rFonts w:ascii="Times New Roman" w:eastAsia="Times New Roman" w:hAnsi="Times New Roman" w:cs="Times New Roman"/>
          <w:color w:val="000000"/>
          <w:sz w:val="24"/>
        </w:rPr>
        <w:t>;</w:t>
      </w:r>
      <w:r w:rsidRPr="00F35A09">
        <w:rPr>
          <w:rFonts w:ascii="Times New Roman" w:eastAsia="Times New Roman" w:hAnsi="Times New Roman" w:cs="Times New Roman"/>
          <w:color w:val="000000"/>
          <w:sz w:val="24"/>
        </w:rPr>
        <w:t xml:space="preserve"> </w:t>
      </w:r>
      <w:r w:rsidRPr="00B93BD3">
        <w:rPr>
          <w:rFonts w:ascii="Times New Roman" w:eastAsia="Times New Roman" w:hAnsi="Times New Roman" w:cs="Times New Roman"/>
          <w:color w:val="FF0000"/>
          <w:sz w:val="24"/>
        </w:rPr>
        <w:t>2</w:t>
      </w:r>
      <w:r w:rsidR="00B93BD3" w:rsidRPr="00B93BD3">
        <w:rPr>
          <w:rFonts w:ascii="Times New Roman" w:eastAsia="Times New Roman" w:hAnsi="Times New Roman" w:cs="Times New Roman"/>
          <w:color w:val="FF0000"/>
          <w:sz w:val="24"/>
        </w:rPr>
        <w:t>2</w:t>
      </w:r>
      <w:r w:rsidRPr="00B93BD3">
        <w:rPr>
          <w:rFonts w:ascii="Times New Roman" w:eastAsia="Times New Roman" w:hAnsi="Times New Roman" w:cs="Times New Roman"/>
          <w:color w:val="FF0000"/>
          <w:sz w:val="24"/>
        </w:rPr>
        <w:t xml:space="preserve"> </w:t>
      </w:r>
      <w:r w:rsidRPr="00F35A09">
        <w:rPr>
          <w:rFonts w:ascii="Times New Roman" w:eastAsia="Times New Roman" w:hAnsi="Times New Roman" w:cs="Times New Roman"/>
          <w:color w:val="000000"/>
          <w:sz w:val="24"/>
        </w:rPr>
        <w:t xml:space="preserve">studies were included for analysis and review. The main characteristics of the </w:t>
      </w:r>
      <w:r w:rsidRPr="00B93BD3">
        <w:rPr>
          <w:rFonts w:ascii="Times New Roman" w:eastAsia="Times New Roman" w:hAnsi="Times New Roman" w:cs="Times New Roman"/>
          <w:color w:val="FF0000"/>
          <w:sz w:val="24"/>
        </w:rPr>
        <w:t>2</w:t>
      </w:r>
      <w:r w:rsidR="00B93BD3" w:rsidRPr="00B93BD3">
        <w:rPr>
          <w:rFonts w:ascii="Times New Roman" w:eastAsia="Times New Roman" w:hAnsi="Times New Roman" w:cs="Times New Roman"/>
          <w:color w:val="FF0000"/>
          <w:sz w:val="24"/>
        </w:rPr>
        <w:t>2</w:t>
      </w:r>
      <w:r w:rsidRPr="00F35A09">
        <w:rPr>
          <w:rFonts w:ascii="Times New Roman" w:eastAsia="Times New Roman" w:hAnsi="Times New Roman" w:cs="Times New Roman"/>
          <w:color w:val="000000"/>
          <w:sz w:val="24"/>
        </w:rPr>
        <w:t xml:space="preserve"> selected studies are presented in Table 2.</w:t>
      </w:r>
    </w:p>
    <w:p w14:paraId="2D0E73D7" w14:textId="77777777" w:rsidR="00D84C54" w:rsidRPr="008B3781" w:rsidRDefault="00D84C54" w:rsidP="00DC430A">
      <w:pPr>
        <w:spacing w:line="480" w:lineRule="auto"/>
        <w:jc w:val="both"/>
        <w:rPr>
          <w:rFonts w:ascii="Times New Roman" w:eastAsia="Times New Roman" w:hAnsi="Times New Roman" w:cs="Times New Roman"/>
          <w:bCs/>
          <w:color w:val="000000"/>
          <w:sz w:val="24"/>
        </w:rPr>
      </w:pPr>
    </w:p>
    <w:p w14:paraId="11F579B5" w14:textId="63D0E95D" w:rsidR="001B5BC5" w:rsidRPr="00F35A09" w:rsidRDefault="00D84C54" w:rsidP="00DC430A">
      <w:pPr>
        <w:spacing w:line="480" w:lineRule="auto"/>
        <w:jc w:val="both"/>
        <w:rPr>
          <w:rFonts w:ascii="Times New Roman" w:hAnsi="Times New Roman" w:cs="Times New Roman"/>
          <w:b/>
          <w:bCs/>
          <w:sz w:val="24"/>
          <w:szCs w:val="24"/>
        </w:rPr>
      </w:pPr>
      <w:r>
        <w:rPr>
          <w:rFonts w:ascii="Times New Roman" w:eastAsia="Times New Roman" w:hAnsi="Times New Roman" w:cs="Times New Roman"/>
          <w:b/>
          <w:color w:val="000000"/>
          <w:sz w:val="24"/>
        </w:rPr>
        <w:t xml:space="preserve">2.3. </w:t>
      </w:r>
      <w:r w:rsidR="00004BFB" w:rsidRPr="00F35A09">
        <w:rPr>
          <w:rFonts w:ascii="Times New Roman" w:eastAsia="Times New Roman" w:hAnsi="Times New Roman" w:cs="Times New Roman"/>
          <w:b/>
          <w:color w:val="000000"/>
          <w:sz w:val="24"/>
        </w:rPr>
        <w:t>Quality appraisal</w:t>
      </w:r>
    </w:p>
    <w:p w14:paraId="2E11CD4A" w14:textId="11F6FFFA" w:rsidR="000274CA" w:rsidRPr="00F35A09" w:rsidRDefault="00004BFB" w:rsidP="00DC430A">
      <w:pPr>
        <w:spacing w:line="480" w:lineRule="auto"/>
        <w:jc w:val="both"/>
        <w:rPr>
          <w:rFonts w:ascii="Times New Roman" w:hAnsi="Times New Roman" w:cs="Times New Roman"/>
          <w:sz w:val="24"/>
          <w:szCs w:val="24"/>
        </w:rPr>
      </w:pPr>
      <w:r w:rsidRPr="00F35A09">
        <w:rPr>
          <w:rFonts w:ascii="Times New Roman" w:eastAsia="Times New Roman" w:hAnsi="Times New Roman" w:cs="Times New Roman"/>
          <w:color w:val="000000"/>
          <w:sz w:val="24"/>
        </w:rPr>
        <w:t>The methodological quality, shown in Table 2, was determined with the quality assessment tools proposed by the Joanna Briggs Institute</w:t>
      </w:r>
      <w:r w:rsidR="00EE7882" w:rsidRPr="00F35A09">
        <w:rPr>
          <w:rFonts w:ascii="Times New Roman" w:eastAsia="Times New Roman" w:hAnsi="Times New Roman" w:cs="Times New Roman"/>
          <w:color w:val="000000"/>
          <w:sz w:val="24"/>
        </w:rPr>
        <w:t xml:space="preserve"> </w:t>
      </w:r>
      <w:r w:rsidR="00663E68"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DOI":"10.1371/journal.pgen.1000960","abstract":"The search for functional regions in the human genome, beyond the protein-coding portion, often relies on signals of conservation across species. The Human Accelerated Regions (HARs) are strongly conserved elements, ranging in size from 100–400 bp, that show an unexpected number of human-specific changes. This pattern suggests that HARs may be functional elements that have significantly changed during human evolution. To analyze the evolutionary forces that led these changes, we studied 40 kb neighborhoods of the top 49 HARs. We took advantage of recently developed DNA sequencing technology, coupled with methods to isolate genomic DNA for our target regions only, to determine the genotypes in 22 chromosomal samples. This polymorphism data showed no significant evidence for adaptive selective sweeps in HAR regions. By contrast, we found strong evidence for a nucleotide bias in the fixation of mutations from A or T to G or C basepairs. Our work reveals that this bias in the HAR neighborhoods is not just an historic phenomenon, but is ongoing in the present day human population. This finding adds credence to the possibility that non-selective forces, such as biased gene conversion, could have contributed to the evolution of several of these regions.","author":[{"dropping-particle":"","family":"Joanna Briggs Institute","given":"","non-dropping-particle":"","parse-names":false,"suffix":""}],"container-title":"Critical Appraisal tools","id":"ITEM-1","issued":{"date-parts":[["2017"]]},"page":"1-9","title":"Checklist for Randomized Controlled Trials","type":"article-journal"},"uris":["http://www.mendeley.com/documents/?uuid=a1792726-c3e2-4630-90a6-6cc28632434a"]},{"id":"ITEM-2","itemData":{"DOI":"10.3389/fneur.2015.00202","abstract":"(2015) Facilitating the validation of novel protein biomarkers for dementia: an optimal workflow for the development of sandwich immunoassays. Front. Neurol. 6:202. Different neurodegenerative disorders, such as Alzheimer's disease (AD) and frontotemporal dementia (FTD), lead to dementia syndromes. Dementia will pose a huge impact on society and thus it is essential to develop novel tools that are able to detect the earliest, most sensitive, discriminative, and dynamic biomarkers for each of the disorders. To date, the most common assays used in large-scale protein biomarker analysis are enzyme-linked immunosorbent assays (ELISA), such as the sandwich immunoassays, which are sensitive, practical, and easily implemented. However, due to the novelty of many candidate biomarkers identified during proteomics screening, such assays or the antibodies that specifically recognize the desired marker are often not available. The development and optimization of a new ELISA should be carried out with considerable caution since a poor planning can be costly, ineffective, time consuming, and it may lead to a misinterpretation of the findings. Previous guidelines described either the overall bio-marker development in more general terms (i.e., the process from biomarker discovery to validation) or the specific steps of performing an ELISA procedure. However, a workflow describing and guiding the main issues in the development of a novel ELISA is missing. Here, we describe a specific and detailed workflow to develop and validate new ELISA for a successful and reliable validation of novel dementia biomarkers. The proposed workflow highlights the main issues in the development of an ELISA and covers several critical aspects, including production, screening, and selection of specific antibodies until optimal fine-tuning of the assay. Although these recommendations are designed to analyze novel biomarkers for dementia in cerebrospinal fluid, they are generally appli-cable for the development of immunoassays for biomarkers in other human body fluids or tissues. This workflow is designed to maximize the quality of the developed ELISA using a time-and cost-efficient strategy. This will facilitate the validation of the dementia biomarker candidates ultimately allowing accurate diagnostic conclusions.","author":[{"dropping-particle":"","family":"Joanna Briggs Institute","given":"","non-dropping-particle":"","parse-names":false,"suffix":""}],"container-title":"The Joanna Briggs Institute","id":"ITEM-2","issued":{"date-parts":[["2017"]]},"page":"1-6","title":"Checklist for Quasi-Experimental Studies (non-randomized experimental studies)","type":"article-journal"},"uris":["http://www.mendeley.com/documents/?uuid=d2918994-ac93-45f3-a38e-70e2c0e65ae8"]},{"id":"ITEM-3","itemData":{"author":[{"dropping-particle":"","family":"Joanna Briggs Institute","given":"","non-dropping-particle":"","parse-names":false,"suffix":""}],"container-title":"The Joanna Briggs Institute","id":"ITEM-3","issued":{"date-parts":[["2017"]]},"title":"Checklist for Systematic Reviews and Research Syntheses","type":"article-journal"},"uris":["http://www.mendeley.com/documents/?uuid=829580d0-ca42-4450-9125-87537a829d04"]},{"id":"ITEM-4","itemData":{"abstract":"OBJECTIVE: To test content validity and usability of the Organ Transplant Information System (OTIStrade mark). METHODS: This study used qualitative methods. The purposive sample consisted of 8 clinicians and 14 patients. Clinicians rated the content's congruence with current medical practice. We used the clinicians' evaluations to revise the OTIStrade mark content; then each patient evaluated the revised OTIStrade mark modules using the thinking-aloud method and via structured interviews. Descriptive statistics were applied for demographic and clinical data, and for the clinicians' ratings. Content data usability and validity were analyzed using Content Analysis. RESULTS: Clinicians identified deviations from current medical practice regarding content, language, and information structure of OTIStrade mark. Seven rated OTIStrade mark as non-relevant for implementation into clinical practice. Five rated the program's content - with the stipulated adaptations - as important for patients. All patients encountered usability problems, mostly regarding the program's interface. Emerging categories from the patients' perspectives vis à vis content were knowledge acquisition, illness management, and partnership forming. CONCLUSION: Problems arose regarding OTIS'strade mark initial content validity and usability, demonstrating the need to establish the presented material's content validity and usability by involving clinicians and patients before its clinical implementation. PRACTICE IMPLICATIONS: High quality computer-learning-software is needed to enhance patient self-management.","author":[{"dropping-particle":"","family":"Joanna Briggs Institute","given":"","non-dropping-particle":"","parse-names":false,"suffix":""}],"container-title":"Joanna Briggs Institute Reviewer's Manual","id":"ITEM-4","issued":{"date-parts":[["2017"]]},"title":"Checklist for Cohort Studies","type":"article-journal"},"uris":["http://www.mendeley.com/documents/?uuid=4aec4aeb-61e8-4e02-a05b-6ad68e057236"]},{"id":"ITEM-5","itemData":{"author":[{"dropping-particle":"","family":"Joanna Briggs Institute","given":"","non-dropping-particle":"","parse-names":false,"suffix":""}],"container-title":"Joanna Briggs Institute Critical Appraisal tools","id":"ITEM-5","issued":{"date-parts":[["2016"]]},"page":"6","title":"Checklist for Case Control Studies","type":"article-journal"},"uris":["http://www.mendeley.com/documents/?uuid=a8179a51-4bce-4e3f-9cdd-bd9543e13909"]},{"id":"ITEM-6","itemData":{"author":[{"dropping-particle":"","family":"Joanna Briggs Institute","given":"","non-dropping-particle":"","parse-names":false,"suffix":""}],"container-title":"Joanna Briggs Institute Reviewers' Manual: 2016 edition. Australia: The Joanna Briggs Institute","id":"ITEM-6","issued":{"date-parts":[["2016"]]},"title":"Checklist for Case Series","type":"article-journal"},"uris":["http://www.mendeley.com/documents/?uuid=64f6f61a-f2dc-4021-a1d5-32cbdfd8d272"]},{"id":"ITEM-7","itemData":{"author":[{"dropping-particle":"","family":"Joanna Briggs Institute","given":"","non-dropping-particle":"","parse-names":false,"suffix":""}],"container-title":"International Journal of Evidence-Based Healthcare","id":"ITEM-7","issue":"3","issued":{"date-parts":[["2015"]]},"page":"179-187","title":"Checklist for Qualitative Research","type":"article-journal","volume":"13"},"uris":["http://www.mendeley.com/documents/?uuid=4239f5f6-5f95-47cf-877d-4e13c744cbe2"]}],"mendeley":{"formattedCitation":"(Joanna Briggs Institute, 2015, 2016a, 2016b, 2017c, 2017b, 2017d, 2017a)","plainTextFormattedCitation":"(Joanna Briggs Institute, 2015, 2016a, 2016b, 2017c, 2017b, 2017d, 2017a)","previouslyFormattedCitation":"(Joanna Briggs Institute, 2015, 2016a, 2016b, 2017c, 2017b, 2017d, 2017a)"},"properties":{"noteIndex":0},"schema":"https://github.com/citation-style-language/schema/raw/master/csl-citation.json"}</w:instrText>
      </w:r>
      <w:r w:rsidR="00663E68" w:rsidRPr="00F35A09">
        <w:rPr>
          <w:rFonts w:ascii="Times New Roman" w:hAnsi="Times New Roman" w:cs="Times New Roman"/>
          <w:sz w:val="24"/>
          <w:szCs w:val="24"/>
        </w:rPr>
        <w:fldChar w:fldCharType="separate"/>
      </w:r>
      <w:r w:rsidR="003C47DB" w:rsidRPr="00F35A09">
        <w:rPr>
          <w:rFonts w:ascii="Times New Roman" w:hAnsi="Times New Roman" w:cs="Times New Roman"/>
          <w:sz w:val="24"/>
          <w:szCs w:val="24"/>
        </w:rPr>
        <w:t>(Joanna Briggs Institute, 201</w:t>
      </w:r>
      <w:r w:rsidR="00B8335F">
        <w:rPr>
          <w:rFonts w:ascii="Times New Roman" w:hAnsi="Times New Roman" w:cs="Times New Roman"/>
          <w:sz w:val="24"/>
          <w:szCs w:val="24"/>
        </w:rPr>
        <w:t>7</w:t>
      </w:r>
      <w:r w:rsidR="003C47DB" w:rsidRPr="00F35A09">
        <w:rPr>
          <w:rFonts w:ascii="Times New Roman" w:hAnsi="Times New Roman" w:cs="Times New Roman"/>
          <w:sz w:val="24"/>
          <w:szCs w:val="24"/>
        </w:rPr>
        <w:t>)</w:t>
      </w:r>
      <w:r w:rsidR="00663E68"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w:t>
      </w:r>
      <w:r w:rsidR="008F413D" w:rsidRPr="008F413D">
        <w:rPr>
          <w:rFonts w:ascii="Times New Roman" w:eastAsia="Times New Roman" w:hAnsi="Times New Roman" w:cs="Times New Roman"/>
          <w:bCs/>
          <w:color w:val="FF0000"/>
          <w:sz w:val="24"/>
        </w:rPr>
        <w:t>Risk of bias of included studies were independently assessed by two reviewers</w:t>
      </w:r>
      <w:r w:rsidR="008F413D">
        <w:rPr>
          <w:rFonts w:ascii="Times New Roman" w:eastAsia="Times New Roman" w:hAnsi="Times New Roman" w:cs="Times New Roman"/>
          <w:bCs/>
          <w:color w:val="FF0000"/>
          <w:sz w:val="24"/>
        </w:rPr>
        <w:t xml:space="preserve">. </w:t>
      </w:r>
      <w:r w:rsidR="008F413D">
        <w:rPr>
          <w:rFonts w:ascii="Times New Roman" w:eastAsia="Times New Roman" w:hAnsi="Times New Roman" w:cs="Times New Roman"/>
          <w:color w:val="000000"/>
          <w:sz w:val="24"/>
        </w:rPr>
        <w:t>C</w:t>
      </w:r>
      <w:r w:rsidRPr="00F35A09">
        <w:rPr>
          <w:rFonts w:ascii="Times New Roman" w:eastAsia="Times New Roman" w:hAnsi="Times New Roman" w:cs="Times New Roman"/>
          <w:color w:val="000000"/>
          <w:sz w:val="24"/>
        </w:rPr>
        <w:t>onsensus</w:t>
      </w:r>
      <w:r w:rsidR="00F603CD">
        <w:rPr>
          <w:rFonts w:ascii="Times New Roman" w:eastAsia="Times New Roman" w:hAnsi="Times New Roman" w:cs="Times New Roman"/>
          <w:color w:val="000000"/>
          <w:sz w:val="24"/>
        </w:rPr>
        <w:t xml:space="preserve"> was sought by</w:t>
      </w:r>
      <w:r w:rsidRPr="00F35A09">
        <w:rPr>
          <w:rFonts w:ascii="Times New Roman" w:eastAsia="Times New Roman" w:hAnsi="Times New Roman" w:cs="Times New Roman"/>
          <w:color w:val="000000"/>
          <w:sz w:val="24"/>
        </w:rPr>
        <w:t xml:space="preserve"> three authors </w:t>
      </w:r>
      <w:r w:rsidR="00EE7882" w:rsidRPr="00F35A09">
        <w:rPr>
          <w:rFonts w:ascii="Times New Roman" w:eastAsia="Times New Roman" w:hAnsi="Times New Roman" w:cs="Times New Roman"/>
          <w:color w:val="000000"/>
          <w:sz w:val="24"/>
        </w:rPr>
        <w:t>to resolve any</w:t>
      </w:r>
      <w:r w:rsidRPr="00F35A09">
        <w:rPr>
          <w:rFonts w:ascii="Times New Roman" w:eastAsia="Times New Roman" w:hAnsi="Times New Roman" w:cs="Times New Roman"/>
          <w:color w:val="000000"/>
          <w:sz w:val="24"/>
        </w:rPr>
        <w:t xml:space="preserve"> discrepancies that arose. All articles reached the minimum acceptable quality</w:t>
      </w:r>
      <w:r w:rsidR="00EE7882" w:rsidRPr="00F35A09">
        <w:rPr>
          <w:rFonts w:ascii="Times New Roman" w:eastAsia="Times New Roman" w:hAnsi="Times New Roman" w:cs="Times New Roman"/>
          <w:color w:val="000000"/>
          <w:sz w:val="24"/>
        </w:rPr>
        <w:t xml:space="preserve"> level</w:t>
      </w:r>
      <w:r w:rsidRPr="00F35A09">
        <w:rPr>
          <w:rFonts w:ascii="Times New Roman" w:eastAsia="Times New Roman" w:hAnsi="Times New Roman" w:cs="Times New Roman"/>
          <w:color w:val="000000"/>
          <w:sz w:val="24"/>
        </w:rPr>
        <w:t xml:space="preserve"> to be included in the review.</w:t>
      </w:r>
    </w:p>
    <w:p w14:paraId="15981424" w14:textId="741884D7" w:rsidR="00D84C54" w:rsidRPr="00D84C54" w:rsidRDefault="00D84C54" w:rsidP="00D84C54">
      <w:pPr>
        <w:spacing w:line="480" w:lineRule="auto"/>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2.4. </w:t>
      </w:r>
      <w:r w:rsidRPr="00D84C54">
        <w:rPr>
          <w:rFonts w:ascii="Times New Roman" w:eastAsia="Times New Roman" w:hAnsi="Times New Roman" w:cs="Times New Roman"/>
          <w:b/>
          <w:color w:val="000000"/>
          <w:sz w:val="24"/>
        </w:rPr>
        <w:t xml:space="preserve">Data extraction </w:t>
      </w:r>
      <w:r w:rsidR="00596696">
        <w:rPr>
          <w:rFonts w:ascii="Times New Roman" w:eastAsia="Times New Roman" w:hAnsi="Times New Roman" w:cs="Times New Roman"/>
          <w:b/>
          <w:color w:val="000000"/>
          <w:sz w:val="24"/>
        </w:rPr>
        <w:t>and synthesis</w:t>
      </w:r>
    </w:p>
    <w:p w14:paraId="5A165A17" w14:textId="1571B840" w:rsidR="00596696" w:rsidRPr="005613E0" w:rsidRDefault="00D84C54" w:rsidP="00D84C54">
      <w:pPr>
        <w:spacing w:line="480" w:lineRule="auto"/>
        <w:jc w:val="both"/>
        <w:rPr>
          <w:rFonts w:ascii="Times New Roman" w:eastAsia="Times New Roman" w:hAnsi="Times New Roman" w:cs="Times New Roman"/>
          <w:bCs/>
          <w:color w:val="FF0000"/>
          <w:sz w:val="24"/>
        </w:rPr>
      </w:pPr>
      <w:r w:rsidRPr="008B3781">
        <w:rPr>
          <w:rFonts w:ascii="Times New Roman" w:eastAsia="Times New Roman" w:hAnsi="Times New Roman" w:cs="Times New Roman"/>
          <w:bCs/>
          <w:color w:val="000000"/>
          <w:sz w:val="24"/>
        </w:rPr>
        <w:t>The management of the bibliographic citations obtained was performed with the Note X07.7 Clarivate Analysis package.</w:t>
      </w:r>
      <w:r w:rsidR="00E57688">
        <w:rPr>
          <w:rFonts w:ascii="Times New Roman" w:eastAsia="Times New Roman" w:hAnsi="Times New Roman" w:cs="Times New Roman"/>
          <w:bCs/>
          <w:color w:val="000000"/>
          <w:sz w:val="24"/>
        </w:rPr>
        <w:t xml:space="preserve"> </w:t>
      </w:r>
      <w:r w:rsidRPr="008B3781">
        <w:rPr>
          <w:rFonts w:ascii="Times New Roman" w:eastAsia="Times New Roman" w:hAnsi="Times New Roman" w:cs="Times New Roman"/>
          <w:bCs/>
          <w:color w:val="000000"/>
          <w:sz w:val="24"/>
        </w:rPr>
        <w:t xml:space="preserve">In the first phase, the titles and abstracts of all articles </w:t>
      </w:r>
      <w:r w:rsidRPr="008F413D">
        <w:rPr>
          <w:rFonts w:ascii="Times New Roman" w:eastAsia="Times New Roman" w:hAnsi="Times New Roman" w:cs="Times New Roman"/>
          <w:bCs/>
          <w:color w:val="FF0000"/>
          <w:sz w:val="24"/>
        </w:rPr>
        <w:lastRenderedPageBreak/>
        <w:t xml:space="preserve">were </w:t>
      </w:r>
      <w:r w:rsidR="008F413D" w:rsidRPr="008F413D">
        <w:rPr>
          <w:rFonts w:ascii="Times New Roman" w:eastAsia="Times New Roman" w:hAnsi="Times New Roman" w:cs="Times New Roman"/>
          <w:bCs/>
          <w:color w:val="FF0000"/>
          <w:sz w:val="24"/>
        </w:rPr>
        <w:t xml:space="preserve">independently assessed by two </w:t>
      </w:r>
      <w:r w:rsidR="008F413D" w:rsidRPr="00EF5EE4">
        <w:rPr>
          <w:rFonts w:ascii="Times New Roman" w:eastAsia="Times New Roman" w:hAnsi="Times New Roman" w:cs="Times New Roman"/>
          <w:bCs/>
          <w:color w:val="FF0000"/>
          <w:sz w:val="24"/>
        </w:rPr>
        <w:t xml:space="preserve">reviewers </w:t>
      </w:r>
      <w:r w:rsidRPr="00EF5EE4">
        <w:rPr>
          <w:rFonts w:ascii="Times New Roman" w:eastAsia="Times New Roman" w:hAnsi="Times New Roman" w:cs="Times New Roman"/>
          <w:bCs/>
          <w:color w:val="FF0000"/>
          <w:sz w:val="24"/>
        </w:rPr>
        <w:t>according to the selection criteria</w:t>
      </w:r>
      <w:r w:rsidRPr="008B3781">
        <w:rPr>
          <w:rFonts w:ascii="Times New Roman" w:eastAsia="Times New Roman" w:hAnsi="Times New Roman" w:cs="Times New Roman"/>
          <w:bCs/>
          <w:color w:val="000000"/>
          <w:sz w:val="24"/>
        </w:rPr>
        <w:t xml:space="preserve">, and the full text was obtained for articles that were classified as potentially relevant. </w:t>
      </w:r>
      <w:r w:rsidR="008F413D" w:rsidRPr="008F413D">
        <w:rPr>
          <w:rFonts w:ascii="Times New Roman" w:eastAsia="Times New Roman" w:hAnsi="Times New Roman" w:cs="Times New Roman"/>
          <w:bCs/>
          <w:color w:val="FF0000"/>
          <w:sz w:val="24"/>
        </w:rPr>
        <w:t>Publication</w:t>
      </w:r>
      <w:r w:rsidR="00895BA8" w:rsidRPr="008F413D">
        <w:rPr>
          <w:rFonts w:ascii="Times New Roman" w:eastAsia="Times New Roman" w:hAnsi="Times New Roman" w:cs="Times New Roman"/>
          <w:bCs/>
          <w:color w:val="FF0000"/>
          <w:sz w:val="24"/>
        </w:rPr>
        <w:t xml:space="preserve"> information</w:t>
      </w:r>
      <w:r w:rsidR="005613E0">
        <w:rPr>
          <w:rFonts w:ascii="Times New Roman" w:eastAsia="Times New Roman" w:hAnsi="Times New Roman" w:cs="Times New Roman"/>
          <w:bCs/>
          <w:color w:val="FF0000"/>
          <w:sz w:val="24"/>
        </w:rPr>
        <w:t xml:space="preserve"> </w:t>
      </w:r>
      <w:r w:rsidR="005613E0" w:rsidRPr="005613E0">
        <w:rPr>
          <w:rFonts w:ascii="Times New Roman" w:eastAsia="Times New Roman" w:hAnsi="Times New Roman" w:cs="Times New Roman"/>
          <w:bCs/>
          <w:color w:val="FF0000"/>
          <w:sz w:val="24"/>
        </w:rPr>
        <w:t xml:space="preserve">including authors name, country and year of publication, aim, sample, design, type of SCP, </w:t>
      </w:r>
      <w:r w:rsidR="008F413D" w:rsidRPr="005613E0">
        <w:rPr>
          <w:rFonts w:ascii="Times New Roman" w:eastAsia="Times New Roman" w:hAnsi="Times New Roman" w:cs="Times New Roman"/>
          <w:bCs/>
          <w:color w:val="FF0000"/>
          <w:sz w:val="24"/>
        </w:rPr>
        <w:t>type of nurse participation in SCPs</w:t>
      </w:r>
      <w:r w:rsidR="00895BA8" w:rsidRPr="005613E0">
        <w:rPr>
          <w:rFonts w:ascii="Times New Roman" w:eastAsia="Times New Roman" w:hAnsi="Times New Roman" w:cs="Times New Roman"/>
          <w:bCs/>
          <w:color w:val="FF0000"/>
          <w:sz w:val="24"/>
        </w:rPr>
        <w:t xml:space="preserve"> and main findings were extracted from each included paper by </w:t>
      </w:r>
      <w:r w:rsidR="008F413D" w:rsidRPr="005613E0">
        <w:rPr>
          <w:rFonts w:ascii="Times New Roman" w:eastAsia="Times New Roman" w:hAnsi="Times New Roman" w:cs="Times New Roman"/>
          <w:bCs/>
          <w:color w:val="FF0000"/>
          <w:sz w:val="24"/>
        </w:rPr>
        <w:t>the first</w:t>
      </w:r>
      <w:r w:rsidR="00895BA8" w:rsidRPr="005613E0">
        <w:rPr>
          <w:rFonts w:ascii="Times New Roman" w:eastAsia="Times New Roman" w:hAnsi="Times New Roman" w:cs="Times New Roman"/>
          <w:bCs/>
          <w:color w:val="FF0000"/>
          <w:sz w:val="24"/>
        </w:rPr>
        <w:t xml:space="preserve"> </w:t>
      </w:r>
      <w:r w:rsidR="008F413D" w:rsidRPr="008F413D">
        <w:rPr>
          <w:rFonts w:ascii="Times New Roman" w:eastAsia="Times New Roman" w:hAnsi="Times New Roman" w:cs="Times New Roman"/>
          <w:bCs/>
          <w:color w:val="FF0000"/>
          <w:sz w:val="24"/>
        </w:rPr>
        <w:t>author</w:t>
      </w:r>
      <w:r w:rsidR="00895BA8" w:rsidRPr="008F413D">
        <w:rPr>
          <w:rFonts w:ascii="Times New Roman" w:eastAsia="Times New Roman" w:hAnsi="Times New Roman" w:cs="Times New Roman"/>
          <w:bCs/>
          <w:color w:val="FF0000"/>
          <w:sz w:val="24"/>
        </w:rPr>
        <w:t xml:space="preserve"> and were checked by </w:t>
      </w:r>
      <w:r w:rsidR="008F413D">
        <w:rPr>
          <w:rFonts w:ascii="Times New Roman" w:eastAsia="Times New Roman" w:hAnsi="Times New Roman" w:cs="Times New Roman"/>
          <w:bCs/>
          <w:color w:val="FF0000"/>
          <w:sz w:val="24"/>
        </w:rPr>
        <w:t>two</w:t>
      </w:r>
      <w:r w:rsidR="008F413D" w:rsidRPr="008F413D">
        <w:rPr>
          <w:rFonts w:ascii="Times New Roman" w:eastAsia="Times New Roman" w:hAnsi="Times New Roman" w:cs="Times New Roman"/>
          <w:bCs/>
          <w:color w:val="FF0000"/>
          <w:sz w:val="24"/>
        </w:rPr>
        <w:t xml:space="preserve"> author</w:t>
      </w:r>
      <w:r w:rsidR="008F413D">
        <w:rPr>
          <w:rFonts w:ascii="Times New Roman" w:eastAsia="Times New Roman" w:hAnsi="Times New Roman" w:cs="Times New Roman"/>
          <w:bCs/>
          <w:color w:val="FF0000"/>
          <w:sz w:val="24"/>
        </w:rPr>
        <w:t>s</w:t>
      </w:r>
      <w:r w:rsidR="005613E0">
        <w:rPr>
          <w:rFonts w:ascii="Times New Roman" w:eastAsia="Times New Roman" w:hAnsi="Times New Roman" w:cs="Times New Roman"/>
          <w:bCs/>
          <w:color w:val="FF0000"/>
          <w:sz w:val="24"/>
        </w:rPr>
        <w:t xml:space="preserve"> </w:t>
      </w:r>
      <w:r w:rsidR="005613E0">
        <w:rPr>
          <w:rFonts w:ascii="Times New Roman" w:eastAsia="Times New Roman" w:hAnsi="Times New Roman" w:cs="Times New Roman"/>
          <w:bCs/>
          <w:color w:val="000000"/>
          <w:sz w:val="24"/>
        </w:rPr>
        <w:t>(Table 2).</w:t>
      </w:r>
      <w:r w:rsidR="005613E0">
        <w:rPr>
          <w:rFonts w:ascii="Times New Roman" w:eastAsia="Times New Roman" w:hAnsi="Times New Roman" w:cs="Times New Roman"/>
          <w:bCs/>
          <w:color w:val="FF0000"/>
          <w:sz w:val="24"/>
        </w:rPr>
        <w:t xml:space="preserve"> </w:t>
      </w:r>
      <w:r w:rsidR="008F413D" w:rsidRPr="008F413D">
        <w:rPr>
          <w:rFonts w:ascii="Times New Roman" w:eastAsia="Times New Roman" w:hAnsi="Times New Roman" w:cs="Times New Roman"/>
          <w:bCs/>
          <w:color w:val="FF0000"/>
          <w:sz w:val="24"/>
        </w:rPr>
        <w:t xml:space="preserve">Any </w:t>
      </w:r>
      <w:r w:rsidR="008F413D">
        <w:rPr>
          <w:rFonts w:ascii="Times New Roman" w:eastAsia="Times New Roman" w:hAnsi="Times New Roman" w:cs="Times New Roman"/>
          <w:bCs/>
          <w:color w:val="FF0000"/>
          <w:sz w:val="24"/>
        </w:rPr>
        <w:t xml:space="preserve">discrepancies </w:t>
      </w:r>
      <w:r w:rsidR="008F413D" w:rsidRPr="008F413D">
        <w:rPr>
          <w:rFonts w:ascii="Times New Roman" w:eastAsia="Times New Roman" w:hAnsi="Times New Roman" w:cs="Times New Roman"/>
          <w:bCs/>
          <w:color w:val="FF0000"/>
          <w:sz w:val="24"/>
        </w:rPr>
        <w:t>were discussed among all the authors until a consensus was reached.</w:t>
      </w:r>
      <w:r w:rsidR="005613E0">
        <w:rPr>
          <w:rFonts w:ascii="Times New Roman" w:eastAsia="Times New Roman" w:hAnsi="Times New Roman" w:cs="Times New Roman"/>
          <w:bCs/>
          <w:color w:val="FF0000"/>
          <w:sz w:val="24"/>
        </w:rPr>
        <w:t xml:space="preserve"> </w:t>
      </w:r>
      <w:r w:rsidR="00D867DC">
        <w:rPr>
          <w:rFonts w:ascii="Times New Roman" w:eastAsia="Times New Roman" w:hAnsi="Times New Roman" w:cs="Times New Roman"/>
          <w:bCs/>
          <w:color w:val="000000"/>
          <w:sz w:val="24"/>
        </w:rPr>
        <w:t>Thematic analysis</w:t>
      </w:r>
      <w:r w:rsidR="00596696" w:rsidRPr="00596696">
        <w:rPr>
          <w:rFonts w:ascii="Times New Roman" w:eastAsia="Times New Roman" w:hAnsi="Times New Roman" w:cs="Times New Roman"/>
          <w:bCs/>
          <w:color w:val="000000"/>
          <w:sz w:val="24"/>
        </w:rPr>
        <w:t xml:space="preserve"> approach was followed as set out in Whittemore and </w:t>
      </w:r>
      <w:proofErr w:type="spellStart"/>
      <w:r w:rsidR="00596696" w:rsidRPr="00596696">
        <w:rPr>
          <w:rFonts w:ascii="Times New Roman" w:eastAsia="Times New Roman" w:hAnsi="Times New Roman" w:cs="Times New Roman"/>
          <w:bCs/>
          <w:color w:val="000000"/>
          <w:sz w:val="24"/>
        </w:rPr>
        <w:t>Knafl's</w:t>
      </w:r>
      <w:proofErr w:type="spellEnd"/>
      <w:r w:rsidR="00596696" w:rsidRPr="00596696">
        <w:rPr>
          <w:rFonts w:ascii="Times New Roman" w:eastAsia="Times New Roman" w:hAnsi="Times New Roman" w:cs="Times New Roman"/>
          <w:bCs/>
          <w:color w:val="000000"/>
          <w:sz w:val="24"/>
        </w:rPr>
        <w:t xml:space="preserve"> framework</w:t>
      </w:r>
      <w:r w:rsidR="00596696">
        <w:rPr>
          <w:rFonts w:ascii="Times New Roman" w:eastAsia="Times New Roman" w:hAnsi="Times New Roman" w:cs="Times New Roman"/>
          <w:bCs/>
          <w:color w:val="000000"/>
          <w:sz w:val="24"/>
        </w:rPr>
        <w:t xml:space="preserve"> (20</w:t>
      </w:r>
      <w:r w:rsidR="00A30CD5">
        <w:rPr>
          <w:rFonts w:ascii="Times New Roman" w:eastAsia="Times New Roman" w:hAnsi="Times New Roman" w:cs="Times New Roman"/>
          <w:bCs/>
          <w:color w:val="000000"/>
          <w:sz w:val="24"/>
        </w:rPr>
        <w:t>0</w:t>
      </w:r>
      <w:r w:rsidR="00596696">
        <w:rPr>
          <w:rFonts w:ascii="Times New Roman" w:eastAsia="Times New Roman" w:hAnsi="Times New Roman" w:cs="Times New Roman"/>
          <w:bCs/>
          <w:color w:val="000000"/>
          <w:sz w:val="24"/>
        </w:rPr>
        <w:t xml:space="preserve">5). </w:t>
      </w:r>
    </w:p>
    <w:p w14:paraId="0783979F" w14:textId="179648C1" w:rsidR="00596696" w:rsidRPr="008B3781" w:rsidRDefault="00596696" w:rsidP="00D84C54">
      <w:pPr>
        <w:spacing w:line="480" w:lineRule="auto"/>
        <w:jc w:val="both"/>
        <w:rPr>
          <w:rFonts w:ascii="Times New Roman" w:eastAsia="Times New Roman" w:hAnsi="Times New Roman" w:cs="Times New Roman"/>
          <w:bCs/>
          <w:color w:val="000000"/>
          <w:sz w:val="24"/>
        </w:rPr>
      </w:pPr>
      <w:r>
        <w:rPr>
          <w:rFonts w:ascii="Times New Roman" w:eastAsia="Times New Roman" w:hAnsi="Times New Roman" w:cs="Times New Roman"/>
          <w:bCs/>
          <w:color w:val="000000"/>
          <w:sz w:val="24"/>
        </w:rPr>
        <w:t xml:space="preserve"> </w:t>
      </w:r>
    </w:p>
    <w:p w14:paraId="64ABB389" w14:textId="7F6D02C2" w:rsidR="00747058" w:rsidRPr="00994908" w:rsidRDefault="00596696" w:rsidP="00747058">
      <w:pPr>
        <w:spacing w:line="480" w:lineRule="auto"/>
        <w:jc w:val="both"/>
        <w:rPr>
          <w:rFonts w:ascii="Times New Roman" w:hAnsi="Times New Roman" w:cs="Times New Roman"/>
          <w:b/>
          <w:sz w:val="24"/>
          <w:szCs w:val="24"/>
        </w:rPr>
      </w:pPr>
      <w:r>
        <w:rPr>
          <w:rFonts w:ascii="Times New Roman" w:eastAsia="Times New Roman" w:hAnsi="Times New Roman" w:cs="Times New Roman"/>
          <w:b/>
          <w:color w:val="000000"/>
          <w:sz w:val="24"/>
        </w:rPr>
        <w:t xml:space="preserve">3. </w:t>
      </w:r>
      <w:r w:rsidR="00004BFB" w:rsidRPr="00596696">
        <w:rPr>
          <w:rFonts w:ascii="Times New Roman" w:eastAsia="Times New Roman" w:hAnsi="Times New Roman" w:cs="Times New Roman"/>
          <w:b/>
          <w:color w:val="000000"/>
          <w:sz w:val="24"/>
        </w:rPr>
        <w:t>RESULTS</w:t>
      </w:r>
      <w:r w:rsidR="00994908">
        <w:rPr>
          <w:rFonts w:ascii="Times New Roman" w:eastAsia="Times New Roman" w:hAnsi="Times New Roman" w:cs="Times New Roman"/>
          <w:b/>
          <w:strike/>
          <w:color w:val="000000"/>
          <w:sz w:val="24"/>
        </w:rPr>
        <w:t xml:space="preserve"> </w:t>
      </w:r>
    </w:p>
    <w:p w14:paraId="2E30EEB3" w14:textId="64E31930" w:rsidR="009C19AE" w:rsidRPr="00F35A09" w:rsidRDefault="00596696" w:rsidP="00596696">
      <w:pPr>
        <w:spacing w:line="480" w:lineRule="auto"/>
        <w:jc w:val="both"/>
        <w:rPr>
          <w:rFonts w:ascii="Times New Roman" w:hAnsi="Times New Roman" w:cs="Times New Roman"/>
          <w:sz w:val="24"/>
          <w:szCs w:val="24"/>
        </w:rPr>
      </w:pPr>
      <w:r>
        <w:rPr>
          <w:rFonts w:ascii="Times New Roman" w:eastAsia="Times New Roman" w:hAnsi="Times New Roman" w:cs="Times New Roman"/>
          <w:color w:val="000000"/>
          <w:sz w:val="24"/>
        </w:rPr>
        <w:t>Four themes were identified in this review that present how</w:t>
      </w:r>
      <w:r w:rsidR="00004BFB" w:rsidRPr="00F35A09">
        <w:rPr>
          <w:rFonts w:ascii="Times New Roman" w:eastAsia="Times New Roman" w:hAnsi="Times New Roman" w:cs="Times New Roman"/>
          <w:color w:val="000000"/>
          <w:sz w:val="24"/>
        </w:rPr>
        <w:t xml:space="preserve"> </w:t>
      </w:r>
      <w:r w:rsidR="00D86F6C">
        <w:rPr>
          <w:rFonts w:ascii="Times New Roman" w:eastAsia="Times New Roman" w:hAnsi="Times New Roman" w:cs="Times New Roman"/>
          <w:color w:val="000000"/>
          <w:sz w:val="24"/>
        </w:rPr>
        <w:t>nurses</w:t>
      </w:r>
      <w:r w:rsidR="00004BFB" w:rsidRPr="00F35A09">
        <w:rPr>
          <w:rFonts w:ascii="Times New Roman" w:eastAsia="Times New Roman" w:hAnsi="Times New Roman" w:cs="Times New Roman"/>
          <w:color w:val="000000"/>
          <w:sz w:val="24"/>
        </w:rPr>
        <w:t xml:space="preserve"> actively participate in the </w:t>
      </w:r>
      <w:r w:rsidR="00EE7882" w:rsidRPr="00F35A09">
        <w:rPr>
          <w:rFonts w:ascii="Times New Roman" w:eastAsia="Times New Roman" w:hAnsi="Times New Roman" w:cs="Times New Roman"/>
          <w:color w:val="000000"/>
          <w:sz w:val="24"/>
        </w:rPr>
        <w:t>four consecutive phases of the</w:t>
      </w:r>
      <w:r w:rsidR="00004BFB" w:rsidRPr="00F35A09">
        <w:rPr>
          <w:rFonts w:ascii="Times New Roman" w:eastAsia="Times New Roman" w:hAnsi="Times New Roman" w:cs="Times New Roman"/>
          <w:color w:val="000000"/>
          <w:sz w:val="24"/>
        </w:rPr>
        <w:t xml:space="preserve"> SCP: 1. Design and </w:t>
      </w:r>
      <w:r w:rsidR="00EE7882" w:rsidRPr="00F35A09">
        <w:rPr>
          <w:rFonts w:ascii="Times New Roman" w:eastAsia="Times New Roman" w:hAnsi="Times New Roman" w:cs="Times New Roman"/>
          <w:color w:val="000000"/>
          <w:sz w:val="24"/>
        </w:rPr>
        <w:t>data collection</w:t>
      </w:r>
      <w:r w:rsidR="00004BFB" w:rsidRPr="00F35A09">
        <w:rPr>
          <w:rFonts w:ascii="Times New Roman" w:eastAsia="Times New Roman" w:hAnsi="Times New Roman" w:cs="Times New Roman"/>
          <w:color w:val="000000"/>
          <w:sz w:val="24"/>
        </w:rPr>
        <w:t xml:space="preserve">; 2. Delivery and </w:t>
      </w:r>
      <w:r w:rsidR="00EE7882" w:rsidRPr="00F35A09">
        <w:rPr>
          <w:rFonts w:ascii="Times New Roman" w:eastAsia="Times New Roman" w:hAnsi="Times New Roman" w:cs="Times New Roman"/>
          <w:color w:val="000000"/>
          <w:sz w:val="24"/>
        </w:rPr>
        <w:t xml:space="preserve">discussion </w:t>
      </w:r>
      <w:r w:rsidR="00004BFB" w:rsidRPr="00F35A09">
        <w:rPr>
          <w:rFonts w:ascii="Times New Roman" w:eastAsia="Times New Roman" w:hAnsi="Times New Roman" w:cs="Times New Roman"/>
          <w:color w:val="000000"/>
          <w:sz w:val="24"/>
        </w:rPr>
        <w:t xml:space="preserve">with the survivor; 3. Referral to primary care </w:t>
      </w:r>
      <w:proofErr w:type="gramStart"/>
      <w:r w:rsidR="00004BFB" w:rsidRPr="00F35A09">
        <w:rPr>
          <w:rFonts w:ascii="Times New Roman" w:eastAsia="Times New Roman" w:hAnsi="Times New Roman" w:cs="Times New Roman"/>
          <w:color w:val="000000"/>
          <w:sz w:val="24"/>
        </w:rPr>
        <w:t>and;</w:t>
      </w:r>
      <w:proofErr w:type="gramEnd"/>
      <w:r w:rsidR="00004BFB" w:rsidRPr="00F35A09">
        <w:rPr>
          <w:rFonts w:ascii="Times New Roman" w:eastAsia="Times New Roman" w:hAnsi="Times New Roman" w:cs="Times New Roman"/>
          <w:color w:val="000000"/>
          <w:sz w:val="24"/>
        </w:rPr>
        <w:t xml:space="preserve"> 4. Monitoring and coordination of the plan (</w:t>
      </w:r>
      <w:r w:rsidR="00E94E09">
        <w:rPr>
          <w:rFonts w:ascii="Times New Roman" w:eastAsia="Times New Roman" w:hAnsi="Times New Roman" w:cs="Times New Roman"/>
          <w:color w:val="000000"/>
          <w:sz w:val="24"/>
        </w:rPr>
        <w:t>F</w:t>
      </w:r>
      <w:r w:rsidR="00004BFB" w:rsidRPr="00F35A09">
        <w:rPr>
          <w:rFonts w:ascii="Times New Roman" w:eastAsia="Times New Roman" w:hAnsi="Times New Roman" w:cs="Times New Roman"/>
          <w:color w:val="000000"/>
          <w:sz w:val="24"/>
        </w:rPr>
        <w:t>igure 2).</w:t>
      </w:r>
      <w:r w:rsidR="00467E6F">
        <w:rPr>
          <w:rFonts w:ascii="Times New Roman" w:eastAsia="Times New Roman" w:hAnsi="Times New Roman" w:cs="Times New Roman"/>
          <w:color w:val="000000"/>
          <w:sz w:val="24"/>
        </w:rPr>
        <w:t xml:space="preserve"> </w:t>
      </w:r>
    </w:p>
    <w:p w14:paraId="7BCE220C" w14:textId="14BE06FD" w:rsidR="00747058" w:rsidRPr="00F35A09" w:rsidRDefault="00596696" w:rsidP="00747058">
      <w:pPr>
        <w:spacing w:line="480" w:lineRule="auto"/>
        <w:jc w:val="both"/>
        <w:rPr>
          <w:rFonts w:ascii="Times New Roman" w:hAnsi="Times New Roman" w:cs="Times New Roman"/>
          <w:b/>
          <w:bCs/>
          <w:sz w:val="24"/>
          <w:szCs w:val="24"/>
        </w:rPr>
      </w:pPr>
      <w:r>
        <w:rPr>
          <w:rFonts w:ascii="Times New Roman" w:eastAsia="Times New Roman" w:hAnsi="Times New Roman" w:cs="Times New Roman"/>
          <w:b/>
          <w:color w:val="000000"/>
          <w:sz w:val="24"/>
        </w:rPr>
        <w:t xml:space="preserve">3.1 </w:t>
      </w:r>
      <w:r w:rsidR="00004BFB" w:rsidRPr="00F35A09">
        <w:rPr>
          <w:rFonts w:ascii="Times New Roman" w:eastAsia="Times New Roman" w:hAnsi="Times New Roman" w:cs="Times New Roman"/>
          <w:b/>
          <w:color w:val="000000"/>
          <w:sz w:val="24"/>
        </w:rPr>
        <w:t xml:space="preserve">Design and </w:t>
      </w:r>
      <w:r w:rsidR="00EE7882" w:rsidRPr="00F35A09">
        <w:rPr>
          <w:rFonts w:ascii="Times New Roman" w:eastAsia="Times New Roman" w:hAnsi="Times New Roman" w:cs="Times New Roman"/>
          <w:b/>
          <w:color w:val="000000"/>
          <w:sz w:val="24"/>
        </w:rPr>
        <w:t>data collection</w:t>
      </w:r>
    </w:p>
    <w:p w14:paraId="2DFD255D" w14:textId="285B5D75" w:rsidR="00747058" w:rsidRPr="00120226" w:rsidRDefault="00915247" w:rsidP="00747058">
      <w:pPr>
        <w:spacing w:line="480" w:lineRule="auto"/>
        <w:jc w:val="both"/>
        <w:rPr>
          <w:rFonts w:ascii="Times New Roman" w:eastAsia="Times New Roman" w:hAnsi="Times New Roman" w:cs="Times New Roman"/>
          <w:color w:val="FF0000"/>
          <w:sz w:val="24"/>
        </w:rPr>
      </w:pPr>
      <w:r w:rsidRPr="00B93BD3">
        <w:rPr>
          <w:rFonts w:ascii="Times New Roman" w:eastAsia="Times New Roman" w:hAnsi="Times New Roman" w:cs="Times New Roman"/>
          <w:color w:val="FF0000"/>
          <w:sz w:val="24"/>
        </w:rPr>
        <w:t>1</w:t>
      </w:r>
      <w:r w:rsidR="00B93BD3">
        <w:rPr>
          <w:rFonts w:ascii="Times New Roman" w:eastAsia="Times New Roman" w:hAnsi="Times New Roman" w:cs="Times New Roman"/>
          <w:color w:val="FF0000"/>
          <w:sz w:val="24"/>
        </w:rPr>
        <w:t>9</w:t>
      </w:r>
      <w:r w:rsidRPr="00B93BD3">
        <w:rPr>
          <w:rFonts w:ascii="Times New Roman" w:eastAsia="Times New Roman" w:hAnsi="Times New Roman" w:cs="Times New Roman"/>
          <w:color w:val="FF0000"/>
          <w:sz w:val="24"/>
        </w:rPr>
        <w:t xml:space="preserve"> </w:t>
      </w:r>
      <w:r w:rsidR="00004BFB" w:rsidRPr="00B93BD3">
        <w:rPr>
          <w:rFonts w:ascii="Times New Roman" w:eastAsia="Times New Roman" w:hAnsi="Times New Roman" w:cs="Times New Roman"/>
          <w:color w:val="FF0000"/>
          <w:sz w:val="24"/>
        </w:rPr>
        <w:t>of the 2</w:t>
      </w:r>
      <w:r w:rsidR="00B93BD3">
        <w:rPr>
          <w:rFonts w:ascii="Times New Roman" w:eastAsia="Times New Roman" w:hAnsi="Times New Roman" w:cs="Times New Roman"/>
          <w:color w:val="FF0000"/>
          <w:sz w:val="24"/>
        </w:rPr>
        <w:t>2</w:t>
      </w:r>
      <w:r w:rsidR="00004BFB" w:rsidRPr="00B93BD3">
        <w:rPr>
          <w:rFonts w:ascii="Times New Roman" w:eastAsia="Times New Roman" w:hAnsi="Times New Roman" w:cs="Times New Roman"/>
          <w:color w:val="FF0000"/>
          <w:sz w:val="24"/>
        </w:rPr>
        <w:t xml:space="preserve"> articles </w:t>
      </w:r>
      <w:r w:rsidR="00004BFB" w:rsidRPr="00F35A09">
        <w:rPr>
          <w:rFonts w:ascii="Times New Roman" w:eastAsia="Times New Roman" w:hAnsi="Times New Roman" w:cs="Times New Roman"/>
          <w:color w:val="000000"/>
          <w:sz w:val="24"/>
        </w:rPr>
        <w:t>noted that all SCP</w:t>
      </w:r>
      <w:r w:rsidR="00EE7882" w:rsidRPr="00F35A09">
        <w:rPr>
          <w:rFonts w:ascii="Times New Roman" w:eastAsia="Times New Roman" w:hAnsi="Times New Roman" w:cs="Times New Roman"/>
          <w:color w:val="000000"/>
          <w:sz w:val="24"/>
        </w:rPr>
        <w:t>s</w:t>
      </w:r>
      <w:r w:rsidR="00004BFB" w:rsidRPr="00F35A09">
        <w:rPr>
          <w:rFonts w:ascii="Times New Roman" w:eastAsia="Times New Roman" w:hAnsi="Times New Roman" w:cs="Times New Roman"/>
          <w:color w:val="000000"/>
          <w:sz w:val="24"/>
        </w:rPr>
        <w:t xml:space="preserve"> begin with the design</w:t>
      </w:r>
      <w:r w:rsidR="00EE7882" w:rsidRPr="00F35A09">
        <w:rPr>
          <w:rFonts w:ascii="Times New Roman" w:eastAsia="Times New Roman" w:hAnsi="Times New Roman" w:cs="Times New Roman"/>
          <w:color w:val="000000"/>
          <w:sz w:val="24"/>
        </w:rPr>
        <w:t xml:space="preserve"> of the plan and the selection of the content that will be included</w:t>
      </w:r>
      <w:r w:rsidR="00BE2A1D">
        <w:rPr>
          <w:rFonts w:ascii="Times New Roman" w:eastAsia="Times New Roman" w:hAnsi="Times New Roman" w:cs="Times New Roman"/>
          <w:color w:val="000000"/>
          <w:sz w:val="24"/>
        </w:rPr>
        <w:t xml:space="preserve"> </w:t>
      </w:r>
      <w:r w:rsidR="001668FC"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DOI":"10.1188/14.onf.447-448","ISSN":"0190-535X","PMID":"24969256","author":[{"dropping-particle":"","family":"DeGuzman","given":"Pam Baker","non-dropping-particle":"","parse-names":false,"suffix":""},{"dropping-particle":"","family":"Colliton","given":"Kaitlyn","non-dropping-particle":"","parse-names":false,"suffix":""},{"dropping-particle":"","family":"Nail","given":"Carmel J.","non-dropping-particle":"","parse-names":false,"suffix":""},{"dropping-particle":"","family":"Keim-Malpass","given":"Jessica","non-dropping-particle":"","parse-names":false,"suffix":""}],"container-title":"Clinical Journal of Oncology Nursing","id":"ITEM-1","issue":"6","issued":{"date-parts":[["2014"]]},"note":"NUMERO 1 DE LA REVISION\n7 en referenciar","page":"692-698","title":"Survivorship Care Plans. Rural, low-income breast cancer survivor perspectives","type":"article-journal","volume":"21"},"uris":["http://www.mendeley.com/documents/?uuid=eadbe763-2cda-4434-9f31-6fd1ee9eb506"]},{"id":"ITEM-2","itemData":{"DOI":"10.1188/16.onf.636-645","ISSN":"0190-535X","abstract":"Purpose/Objectives: To compare a structured cancer survivorship care plan (SCP) transition visit versus an SCP transition visit coupled with a coordinated follow-up visit from the primary care provider (PCP). Design: Pilot randomized, controlled study. Setting: REX Cancer Hospital, a community cancer center in Raleigh, North Carolina. Sample: 34 adults completing treatment with curative intent. Methods: Patients and PCPs completed measures at baseline and at six weeks. Wilcoxon signed rank and rank sum tests were used for comparisons of SCP only versus SCP with PCP follow-up visit, as well as between high- and low-activated patients. Main Research Variables: Confidence in survivorship information and survivor concerns. Findings: The intervention was feasible and acceptable to patients and their PCPs. All patients (N = 34) had less contradictory information about care after SCP receipt. PCPs reported improved confidence in patients, regardless of intervention arm. Highly activated or empowered patients benefited more and had increased confidence and fewer concerns about cancer care. Conclusions: The SCP interventions led to increased confidence in survivorship information, but some benefits were greater for highly activated patients. PCPs also had improved confidence in survivorship care after SCP receipt, whether or not they saw the patient in follow-up. A larger study is needed to further explore these findings and the changes over time. Implications for Nursing: Nurses can be instrumental in facilitating the development and delivery of SCP to survivors and PCPs.","author":[{"dropping-particle":"","family":"Mayer","given":"Deborah K.","non-dropping-particle":"","parse-names":false,"suffix":""},{"dropping-particle":"","family":"Deal","given":"Allison","non-dropping-particle":"","parse-names":false,"suffix":""},{"dropping-particle":"","family":"Crane","given":"Jeffrey","non-dropping-particle":"","parse-names":false,"suffix":""},{"dropping-particle":"","family":"Chen","given":"Ronald","non-dropping-particle":"","parse-names":false,"suffix":""},{"dropping-particle":"","family":"Asher","given":"Gary","non-dropping-particle":"","parse-names":false,"suffix":""},{"dropping-particle":"","family":"Hanson","given":"Laura","non-dropping-particle":"","parse-names":false,"suffix":""},{"dropping-particle":"","family":"Wheeler","given":"Stephanie","non-dropping-particle":"","parse-names":false,"suffix":""},{"dropping-particle":"","family":"Gerstel","given":"Adrian","non-dropping-particle":"","parse-names":false,"suffix":""},{"dropping-particle":"","family":"Green","given":"Melissa","non-dropping-particle":"","parse-names":false,"suffix":""},{"dropping-particle":"","family":"Birken","given":"Sarah","non-dropping-particle":"","parse-names":false,"suffix":""},{"dropping-particle":"","family":"Rosenstein","given":"Donald","non-dropping-particle":"","parse-names":false,"suffix":""}],"container-title":"Oncology Nursing Forum","id":"ITEM-2","issue":"5","issued":{"date-parts":[["2016"]]},"note":"NUMERO 2 DE LA REVISION\n1 en referenciar en rdos","page":"636-645","title":"Using Survivorship Care Plans to Enhance Communication and Cancer Care Coordination: Results of a Pilot Study","type":"article-journal","volume":"43"},"uris":["http://www.mendeley.com/documents/?uuid=f9c11d15-83e3-4ae4-a0ba-dd76d387a534"]},{"id":"ITEM-3","itemData":{"DOI":"10.1007/s11764-013-0327-1","ISSN":"19322267","abstract":"PURPOSE: Previous studies have merely investigated oncology providers' a priori attitudes toward SCPs. The purpose of the current study was to longitudinally evaluate oncology providers' expectations and actual experiences with the use of an automatically generated Survivorship Care Plan (SCP) in daily clinical practice.\\n\\nMETHODS: Between April 2011 and October 2012, the participating oncology providers (i.e., gynecologists, gynecologic oncologists, oncology nurses) provided usual care or SCP care to 222 endometrial and 85 ovarian cancer patients included in the Registrationsystem Oncological GYnecology (ROGY) Care trial. All (n = 43) oncology providers in both arms were requested to complete a questionnaire before and after patient inclusion regarding their expectations and evaluation of SCP care.\\n\\nRESULTS: Before patient inclusion, 38 (88 %; 21 SCP, 17 usual care), and after patient inclusion, 35 (83 %; 20 SCP, 15 usual care) oncology providers returned the questionnaire. After patient inclusion, oncology providers were generally satisfied with the SCP (M = 7.1, SD = 1.3, with 1 = not at all-10 = very much) and motivated to keep using the SCP (M = 7.9, SD = 1.5). Most providers (64 %) encountered barriers. Twenty-five percent felt they used more time for consultations (M = 7.3 min, SD = 4.6). However, self-reported consultation time did not differ between before (M = 21.8 min, SD = 11.6) and after patient inclusion (M = 18.7, SD = 10.6; p = 0.22) or between SCP care (M = 18.5, SD = 10.3) and usual care (M = 22.0, SD = 12.2; p = 0.21).\\n\\nCONCLUSIONS: Oncology providers using the SCP were generally satisfied and motivated to keep using the SCP. However, the findings of the current study suggest that even when the SCP can be generated automatically, oncology providers still have difficulties with finding the time to discuss the SCP with their patients.\\n\\nIMPLICATIONS FOR CANCER SURVIVORS: If SCP care is indeed effective, overcoming the perceived barriers is needed before large-scale implementation in order for cancer survivors to fully benefit from the potential advantages of SCPs.","author":[{"dropping-particle":"","family":"Nicolaije","given":"Kim A H","non-dropping-particle":"","parse-names":false,"suffix":""},{"dropping-particle":"","family":"Ezendam","given":"Nicole P M","non-dropping-particle":"","parse-names":false,"suffix":""},{"dropping-particle":"","family":"Vos","given":"M. Caroline","non-dropping-particle":"","parse-names":false,"suffix":""},{"dropping-particle":"","family":"Pijnenborg","given":"Johanna M A","non-dropping-particle":"","parse-names":false,"suffix":""},{"dropping-particle":"V.","family":"Poll-Franse","given":"Lonneke","non-dropping-particle":"van de","parse-names":false,"suffix":""},{"dropping-particle":"","family":"Kruitwagen","given":"Roy F P M","non-dropping-particle":"","parse-names":false,"suffix":""}],"container-title":"Journal of Cancer Survivorship","id":"ITEM-3","issued":{"date-parts":[["2013"]]},"note":"NUMERO 3 DE LA REVISION; PRIMERO ROGY\n11 en referenciar","page":"248-259","title":"Oncology providers' evaluation of the use of an automatically generated cancer survivorship care plan: Longitudinal results from the ROGY Care trial","type":"article-journal","volume":"8"},"uris":["http://www.mendeley.com/documents/?uuid=1d1664ea-a4fb-4ee8-a6a5-9ed6e624fffe"]},{"id":"ITEM-4","itemData":{"DOI":"10.1007/s11764-014-0368-0","ISSN":"1932-2259","abstract":"Purpose This study assesses the effect of sending a Survivorship Care Plan (SCP) to primary care physicians (PCP) on the communication of the PCP with the medical specialist and the patient and to describe PCPs’ opinions regarding the SCP. Methods In a pragmatic cluster randomized controlled trial conducted in 12 hospitals, the PCP ofendometrial and ovarian cancer patients received usual information, while in addition the SCP-care arm received a copy of the patient’sSCP.Results A questionnaire was returned by 266 PCPs (76 %). One third of the PCPs in the SCP-care arm indicated having received an SCP. PCPs in the SCP-care arm were more likely to have had personal contact with the medical specialist (52 vs. 37 %, p=0.01) but were equally satisfied with the infor- mation as PCPs in the usual care arm (7.2 vs. 6.9 on a scale from 1 to 10, p=0.25). Of all PCPs, 82 % indicated they would want to receive an SCP in the future. A quarter of the PCPs who received an SCP reported that the SCP supported contact with the patient. However, the SCP was found too long. Conclusions Supplying an SCP to PCPs potentially has a positive effect on the communication between the PCP and the medical specialist. The SCP should be concise and focused on PCPs’ needs, such as contact information and tailored information on patient diagnosis, treatment, and possible consequences. Implications for Cancer Survivors In the light oftransition of cancer care to PCPs, survivors may benefit from improved information provision and communication","author":[{"dropping-particle":"","family":"Ezendam","given":"Nicole P. M.","non-dropping-particle":"","parse-names":false,"suffix":""},{"dropping-particle":"","family":"Nicolaije","given":"Kim A. H.","non-dropping-particle":"","parse-names":false,"suffix":""},{"dropping-particle":"","family":"Kruitwagen","given":"Roy F. P. M.","non-dropping-particle":"","parse-names":false,"suffix":""},{"dropping-particle":"","family":"Pijnenborg","given":"Johanna M. A.","non-dropping-particle":"","parse-names":false,"suffix":""},{"dropping-particle":"","family":"Vos","given":"M. Caroline","non-dropping-particle":"","parse-names":false,"suffix":""},{"dropping-particle":"","family":"Boll","given":"Dorry","non-dropping-particle":"","parse-names":false,"suffix":""},{"dropping-particle":"","family":"Bommel","given":"Marjo","non-dropping-particle":"van","parse-names":false,"suffix":""},{"dropping-particle":"V.","family":"Poll-Franse","given":"Lonneke","non-dropping-particle":"van de","parse-names":false,"suffix":""}],"container-title":"Journal of Cancer Survivorship","id":"ITEM-4","issued":{"date-parts":[["2014"]]},"note":"NUMERO 4 DE LA REVISION; ROGY\n13 EN REFERENCIAR","page":"595-602","title":"Survivorship Care Plans to inform the primary care physician: results from the ROGY care pragmatic cluster randomized controlled trial","type":"article-journal","volume":"8"},"uris":["http://www.mendeley.com/documents/?uuid=7c971c35-9ac8-4540-b26c-052cc1addff4"]},{"id":"ITEM-5","itemData":{"DOI":"10.1200/JCO.2014.60.3399","ISSN":"15277755","abstract":"PURPOSE: This study was conducted to longitudinally assess the impact of an automatically generated survivorship care plan (SCP) on patient-reported outcomes in routine clinical practice. Primary outcomes were patient satisfaction with information and care. Secondary outcomes included illness perceptions and health care use. METHODS: Twelve hospitals were randomly assigned to SCP care or usual care in a pragmatic, cluster randomized trial. Newly diagnosed patients with endometrial cancer completed questionnaires after diagnosis (n = 221; 75% response), 6 months (n = 158), and 12 months (n = 147). An SCP application was built in the Web-based ROGY (Registration System Oncological Gynecology). By clicking the SCP button, a patient-tailored SCP was generated. RESULTS: In the SCP care arm, 74% of patients received an SCP. They reported receiving more information about their treatment (mean [M] = 57, standard deviation [SD] = 20 v M = 47, SD = 24; P = .03), other services (M = 35, SD = 22 v M = 25, SD = 22; P = .03), and different places of care (M = 27, SD = 25 v M = 23, SD = 26; P = .04) than the usual care arm (scales, 0 to 100). However, there were no differences regarding satisfaction with information or care. Patients in the SCP care arm experienced more symptoms (M = 3.3, SD = 2.0 v M = 2.6, SD = 1.6; P = .03), were more concerned about their illness (M = 4.4, SD = 2.3 v M = 3.9, SD = 2.1; P = .03), were more affected emotionally (M = 4.0, SD = 2.2 v M = 3.7, SD = 2.2; P = .046), and reported more cancer-related contact with their primary care physician (M = 1.8, SD = 2.0 v M = 1.1, SD = 0.9; P = .003) than those in the usual care arm (scale, 1 to 10). These effects did not differ over time. CONCLUSION: The present trial showed no evidence of a benefit of SCPs on satisfaction with information and care. Furthermore, SCPs increased patients' concerns, emotional impact, experienced symptoms, and the amount of cancer-related contact with the primary care physician. Whether this may ultimately lead to more empowered patients should be investigated further.","author":[{"dropping-particle":"","family":"Nicolaije","given":"Kim A.H.","non-dropping-particle":"","parse-names":false,"suffix":""},{"dropping-particle":"","family":"Ezendam","given":"Nicole P.M.","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Boss","given":"Erik A.","non-dropping-particle":"","parse-names":false,"suffix":""},{"dropping-particle":"","family":"Hermans","given":"Ralph H.M.","non-dropping-particle":"","parse-names":false,"suffix":""},{"dropping-particle":"","family":"Engelhart","given":"Karin C.M.","non-dropping-particle":"","parse-names":false,"suffix":""},{"dropping-particle":"","family":"Haartsen","given":"Joke E.","non-dropping-particle":"","parse-names":false,"suffix":""},{"dropping-particle":"","family":"Pijlman","given":"Brenda M.","non-dropping-particle":"","parse-names":false,"suffix":""},{"dropping-particle":"","family":"Loon-Baelemans","given":"Ingrid E.A.M.","non-dropping-particle":"Van","parse-names":false,"suffix":""},{"dropping-particle":"","family":"Mertens","given":"Helena J.M.M.","non-dropping-particle":"","parse-names":false,"suffix":""},{"dropping-particle":"","family":"Nolting","given":"Willem E.","non-dropping-particle":"","parse-names":false,"suffix":""},{"dropping-particle":"","family":"Beek","given":"Johannes J.","non-dropping-particle":"Van","parse-names":false,"suffix":""},{"dropping-particle":"","family":"Roukema","given":"Jan A.","non-dropping-particle":"","parse-names":false,"suffix":""},{"dropping-particle":"","family":"Zijlstra","given":"Wobbe P.","non-dropping-particle":"","parse-names":false,"suffix":""},{"dropping-particle":"","family":"Kruitwagen","given":"Roy F.P.M.","non-dropping-particle":"","parse-names":false,"suffix":""},{"dropping-particle":"V.","family":"Poll-Franse","given":"Lonneke","non-dropping-particle":"Van De","parse-names":false,"suffix":""}],"container-title":"Journal of Clinical Oncology","id":"ITEM-5","issue":"31","issued":{"date-parts":[["2015"]]},"note":"NUMERO 5 DE LA REVISION. ROGY\n10 en referenciar","page":"3550-3559","title":"Impact of an automatically generated cancer survivorship care plan on patient-reported outcomes in routine clinical practice: Longitudinal outcomes of a pragmatic, cluster randomized trial","type":"article-journal","volume":"33"},"uris":["http://www.mendeley.com/documents/?uuid=3fc12b00-b5fd-4f09-8fda-cb2e79de37e5"]},{"id":"ITEM-6","itemData":{"DOI":"10.1007/s11764-017-0639-7","ISBN":"1176401706397","ISSN":"1932-2259","abstract":"Purpose The purpose ofthis paper was to assess the impact of survivorship care plan (SCP) provision and moderating factors on health care use following endometrial cancer treatment. Methods Women newly diagnosed with endometrial cancer were included in a pragmatic cluster randomized trial at 12 hospitals in the Netherlands and were randomly assigned to SCP or usual care (n = 221; 75% response). The SCP was generated using the web-based Registrationsystem Oncological GYnecology (ROGY) and provided tailored in- formation regarding disease, treatment, and possible late-ef- fects. Cancer-related use ofgeneral practitioner, specialist, and additional health care was collected through questionnaires after diagnosis and at 6-, 12-, and 24-month follow-up and compared using linear multilevel regression analyses. Results Women who received an SCP had more cancer- related primary care visits compared to the usual care arm during the first year after diagnosis (β =0.7, p &lt;0.01). At 6-month follow-up, women in the SCP group used more ad- ditional health care compared to women receiving usual care (24 vs. 11%, p = 0.04). Women with anxious symptoms (p = 0.03) and women who received radiotherapy (p =0.01) had a higher primary care use within the first year after treat- ment, when receiving an SCP. Conclusions The SCP increases primary health care con- sumption the first year after treatment, particularly in women treated with radiotherapy and women with anxious symptoms. Implications for cancer survivors These findings imply that the SCP enables women in need of supportive care to seek relevant care at an early stage after treatment. Whether this results in improved patient-reported outcomes in the long- term","author":[{"dropping-particle":"","family":"Jeppesen","given":"Mette Moustgaard","non-dropping-particle":"","parse-names":false,"suffix":""},{"dropping-particle":"","family":"Ezendam","given":"Nicole P. M.","non-dropping-particle":"","parse-names":false,"suffix":""},{"dropping-particle":"","family":"Pijnenborg","given":"Johanna M. A.","non-dropping-particle":"","parse-names":false,"suffix":""},{"dropping-particle":"","family":"Caroline Vos","given":"M.","non-dropping-particle":"","parse-names":false,"suffix":""},{"dropping-particle":"","family":"Boll","given":"Dorry","non-dropping-particle":"","parse-names":false,"suffix":""},{"dropping-particle":"","family":"Kruitwagen","given":"Roy F. P. M.","non-dropping-particle":"","parse-names":false,"suffix":""},{"dropping-particle":"","family":"Jensen","given":"Pernille Tine","non-dropping-particle":"","parse-names":false,"suffix":""},{"dropping-particle":"V.","family":"Poll-Franse","given":"Lonneke","non-dropping-particle":"van de","parse-names":false,"suffix":""}],"container-title":"Journal of Cancer Survivorship","id":"ITEM-6","issued":{"date-parts":[["2018"]]},"note":"NUMERO 6 DE LA REVISION. ROGY\n2 en referenciar en rdo","page":"18-27","title":"The impact of the survivorship care plan on health care use: 2-year follow-up results of the ROGY care trial","type":"article-journal","volume":"12"},"uris":["http://www.mendeley.com/documents/?uuid=79d5dfe4-dabe-43ac-bbaf-70476583ab8a"]},{"id":"ITEM-7","itemData":{"DOI":"10.1016/j.ygyno.2017.02.041","ISSN":"00908258","abstract":"Objective. The aim of this study was to assess the long-term impact of an automatically generated Survivor- ship Care Plan (SCP) on patient reported outcomes in ovarian cancer in routine clinical practice. Outcome mea- sures included satisfaction with information provision and care, illness perceptions and health care utilization. Methods. In this pragmatic cluster randomized trial, twelve hospitals in the South of the Netherlands were randomized to ‘SCP care’ or ‘usual care’. All newly diagnosed ovarian cancer patients in the ‘SCP care’ arm re- ceived an SCP that was automatically generated by the oncology provider, by clicking a button in the web- based Registrationsystem Oncological GYnecology (ROGY). Ovarian cancer patients (N= 174, mean age 63.3, SD = 11.4; all stages) completed questionnaires directly after initial treatment and after 6, 12 and 24 months. Results. First questionnaires were returned from 61 (67%) ovarian cancer patients in the ‘SCP care’ arm and 113 (72%) patients in the ‘usual care’ arm. In the ‘SCP care’ arm, 66% (N= 41) of the patients reported receipt of an SCP. No overall differences were observed between the trial arms on satisfaction with information provi- sion, satisfaction with care or health care utilization. Regarding illness perceptions, patients in the ‘SCP care’ arm had lower beliefs that the treatment would help to cure their disease (overall, 6.7 vs. 7.5, P b 0.01). Conclusions. SCPs did not increase satisfaction with information provision or care in ovarian cancer patients","author":[{"dropping-particle":"","family":"Rooij","given":"Belle H.","non-dropping-particle":"de","parse-names":false,"suffix":""},{"dropping-particle":"","family":"Ezendam","given":"Nicole P.M.","non-dropping-particle":"","parse-names":false,"suffix":""},{"dropping-particle":"","family":"Nicolaije","given":"Kim A.H","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Boss","given":"Erik A.","non-dropping-particle":"","parse-names":false,"suffix":""},{"dropping-particle":"","family":"Hermans","given":"Ralph H.M.","non-dropping-particle":"","parse-names":false,"suffix":""},{"dropping-particle":"","family":"Engelhart","given":"Karin C.M.","non-dropping-particle":"","parse-names":false,"suffix":""},{"dropping-particle":"","family":"Haartsen","given":"Joke E.","non-dropping-particle":"","parse-names":false,"suffix":""},{"dropping-particle":"","family":"Pijlman","given":"Brenda M.","non-dropping-particle":"","parse-names":false,"suffix":""},{"dropping-particle":"","family":"Loon-Baelemans","given":"Ingrid E.A.M.","non-dropping-particle":"van","parse-names":false,"suffix":""},{"dropping-particle":"","family":"Mertens","given":"Helena J.M.M.","non-dropping-particle":"","parse-names":false,"suffix":""},{"dropping-particle":"","family":"Nolting","given":"Willem E.","non-dropping-particle":"","parse-names":false,"suffix":""},{"dropping-particle":"","family":"Beek","given":"Johannes J.","non-dropping-particle":"van","parse-names":false,"suffix":""},{"dropping-particle":"","family":"Roukema","given":"Jan A.","non-dropping-particle":"","parse-names":false,"suffix":""},{"dropping-particle":"","family":"Kruitwagen","given":"Roy F.P.M.","non-dropping-particle":"","parse-names":false,"suffix":""},{"dropping-particle":"V.","family":"Poll-Franse","given":"Lonneke","non-dropping-particle":"van de","parse-names":false,"suffix":""}],"container-title":"Gynecologic Oncology","id":"ITEM-7","issued":{"date-parts":[["2017"]]},"note":"NUMERO 7 EN LA REVISION Y ULTIMO DE ROGY\n12 en referenciar","page":"319-328","title":"Effects of Survivorship Care Plans on patient reported outcomes in ovarian cancer during 2-year follow-up – The ROGY care trial","type":"article-journal","volume":"145"},"uris":["http://www.mendeley.com/documents/?uuid=b4c175e5-5771-4473-8b99-a08dbff2f46d"]},{"id":"ITEM-8","itemData":{"DOI":"10.1002/cncr.31844","ISSN":"10970142","PMID":"30500067","abstract":"Background: In efforts to improve the implementation of survivorship care plans (SCPs), the authors assessed whether the impact of SCPs on patient-reported outcomes differed between patients with an information-seeking coping style (monitoring) versus those with an information-avoiding coping style (blunting). Methods: In the Registration System Oncological Gynecology (ROGY) Care Trial, 12 hospitals in the Netherlands were randomized to deliver SCP care or usual care. All patients with newly diagnosed endometrial and ovarian cancer in the SCP care arm received an SCP that was generated automatically by their oncology provider through the web-based ROGY registration system. Outcomes (satisfaction with information provision and care, illness perceptions, and health care use) were measured directly after initial treatment and after 6, 12, and 24 months. Information coping style was measured at 12 months after initial treatment. Results: Among patients who had a monitoring coping style (N = 123), those in the SCP care arm reported higher satisfaction with information provision (mean score: 73.9 vs 63.9, respectively; P =.04) and care (mean score: 74.5 vs 69.2, respectively; P =.03) compared with those in the usual care arm. Among patients who had a blunting coping style (N = 102), those in the SCP care arm reported a higher impact of the disease on life (mean score: 5.0 vs 4.5, respectively; P =.02) and a higher emotional impact of the disease (mean score: 5.4 vs 4.2, respectively; P =.01) compared with those in the usual care arm. Conclusions: SCPs may be beneficial for patients who desire information about their disease, whereas SCPs may be less beneficial for patients who avoid medical information, suggesting a need for tailored SCP delivery to improve survivorship care.","author":[{"dropping-particle":"","family":"Rooij","given":"Belle H.","non-dropping-particle":"de","parse-names":false,"suffix":""},{"dropping-particle":"","family":"Ezendam","given":"Nicole P.M.","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Kruitwagen","given":"Roy F.P.M.","non-dropping-particle":"","parse-names":false,"suffix":""},{"dropping-particle":"V.","family":"Poll-Franse","given":"Lonneke","non-dropping-particle":"van de","parse-names":false,"suffix":""}],"container-title":"Cancer","id":"ITEM-8","issue":"5","issued":{"date-parts":[["2019"]]},"page":"788-797","title":"Patients’ information coping styles influence the benefit of a survivorship care plan in the ROGY Care Trial: New insights for tailored delivery","type":"article-journal","volume":"125"},"uris":["http://www.mendeley.com/documents/?uuid=5e1ccac8-69f0-4d7e-9815-4cb4a825403e"]},{"id":"ITEM-9","itemData":{"DOI":"10.1016/j.ejon.2017.06.003","ISSN":"14623889","abstract":"Purpose: This study evaluates the feasibility and acceptability of a Self-Management Survivorship Care Planning (SM-SCP) intervention in colorectal and lung cancer survivors. Methods: This is a single-group, pre- and post-mixed methods study of an advance practice nurse-driven survivorship care intervention that integrates a survivorship care plan with self-management skills coaching. Colorectal and lung cancer survivors with stage I-III disease were enrolled at 3e6 months after completing treatments, and the intervention was administered in one in-person or telephone session. Survivor outcome measures included depression, anxiety, self-efficacy, QOL, and satisfaction. Paired t- tests were used for exploratory evaluations of pre-to post-intervention score changes. Content analysis was conducted to analyze the qualitative data to describe survivors’ experience with the intervention. Results: Thirty participants (15 colorectal, 15 lung) enrolled and completed the study (73% retention). It took an average of 40 min to complete the TS/CP and 34.2 min to deliver the intervention. Exploratory analysis revealed significant differences from baseline to post-intervention in depression, anxiety, self- efficacy, physical functioning, role limitations-physical, pain, general health, health transition, physical health summary, and total QOL. Three qualitative themes emerged: 1) Feeling empowered about having a plan; 2) Struggling with psychosocial concerns; and 3) Suggestions for intervention content and delivery. Conclusions: The SM-SCP intervention was feasible and acceptable for colorectal and lung cancer sur- vivors after treatment completion. Survivorship care interventions have potential to fulfill the unmet needs of colorectal and lung cancer survivors. Their effectiveness might be greater by integrating conceptually-based models of care, such as self-management skills building.","author":[{"dropping-particle":"","family":"Reb","given":"Anne","non-dropping-particle":"","parse-names":false,"suffix":""},{"dropping-particle":"","family":"Ruel","given":"Nora","non-dropping-particle":"","parse-names":false,"suffix":""},{"dropping-particle":"","family":"Fakih","given":"Marwan","non-dropping-particle":"","parse-names":false,"suffix":""},{"dropping-particle":"","family":"Lai","given":"Lily","non-dropping-particle":"","parse-names":false,"suffix":""},{"dropping-particle":"","family":"Salgia","given":"Ravi","non-dropping-particle":"","parse-names":false,"suffix":""},{"dropping-particle":"","family":"Ferrell","given":"Betty","non-dropping-particle":"","parse-names":false,"suffix":""},{"dropping-particle":"","family":"Sampath","given":"Sagus","non-dropping-particle":"","parse-names":false,"suffix":""},{"dropping-particle":"","family":"Kim","given":"Jae Y.","non-dropping-particle":"","parse-names":false,"suffix":""},{"dropping-particle":"","family":"Raz","given":"Dan J.","non-dropping-particle":"","parse-names":false,"suffix":""},{"dropping-particle":"","family":"Sun","given":"Virginia","non-dropping-particle":"","parse-names":false,"suffix":""}],"container-title":"European Journal of Oncology Nursing","id":"ITEM-9","issued":{"date-parts":[["2017"]]},"note":"NUERO 8 DE LA REVISION; E VECES COMO REB, OTRAS COMO FERRELL\nquinto en referenciar; 20","page":"125-134","title":"Empowering survivors after colorectal and lung cancer treatment: Pilot study of a Self-Management Survivorship Care Planning intervention","type":"article-journal","volume":"29"},"uris":["http://www.mendeley.com/documents/?uuid=4fc4f84e-ad1c-4c16-b4a3-e4898e2ce5d5"]},{"id":"ITEM-10","itemData":{"DOI":"10.1188/13.cjon.17-03ap","ISSN":"1092-1095","abstract":"Cancer survivors face several challenges following the completion of active treatment, including uncer- tainty about late effects of treatment and confusion about coordination of follow-up care. The authors evaluated patient satisfaction with personalized survivorship care plans designed to clarify those is- sues. The authors enrolled 48 patients with breast cancer and 10 patients with colorectal cancer who had completed treatment in the previous two months from an urban academic medical center and a rural community hospital. Patient satisfaction with the care plan was assessed by telephone interview. Overall, about 80% of patients were very or completely satisfied with the care plan, and 90% or more © iStockPhoto.com/Slobodan Vasic agreed that it was useful, it was easy to understand, and the length was appropriate. Most patients reported that the care plan was very or critically important to understanding an array of survivorship issues. However, only about half felt that it helped them better understand the roles of primary care providers and oncologists in survivorship care. The results provide evidence that patients with cancer find high value in personalized survivorship care plans, but the plans do not eliminate confusion regarding the coordination of follow-up care. Future efforts to improve care plans should focus on better descriptions of how survivorship care will be coordinated.","author":[{"dropping-particle":"","family":"Sprague","given":"Brian L.","non-dropping-particle":"","parse-names":false,"suffix":""},{"dropping-particle":"","family":"Dittus","given":"Kim L.","non-dropping-particle":"","parse-names":false,"suffix":""},{"dropping-particle":"","family":"Pace","given":"Claire M.","non-dropping-particle":"","parse-names":false,"suffix":""},{"dropping-particle":"","family":"Dulko","given":"Dorothy","non-dropping-particle":"","parse-names":false,"suffix":""},{"dropping-particle":"","family":"Pollack","given":"Lori A.","non-dropping-particle":"","parse-names":false,"suffix":""},{"dropping-particle":"","family":"Hawkins","given":"Nikki A.","non-dropping-particle":"","parse-names":false,"suffix":""},{"dropping-particle":"","family":"Geller","given":"Berta M.","non-dropping-particle":"","parse-names":false,"suffix":""}],"container-title":"Clinical Journal of Oncology Nursing","id":"ITEM-10","issue":"3","issued":{"date-parts":[["2013"]]},"note":"NUMERO 9 DE LA REVISION\n6 en refenciar","page":"266-272","title":"Patient Satisfaction With Breast and Colorectal Cancer Survivorship Care Plans","type":"article-journal","volume":"17"},"uris":["http://www.mendeley.com/documents/?uuid=d47d5527-87af-46f9-b816-08498e365add"]},{"id":"ITEM-11","itemData":{"DOI":"10.1188/14.cjon.s1.7-8","ISSN":"1092-1095","abstract":"The Institute of Medicine's (IOM's) report From Cancer Patient to Cancer Survivor: Lost in Transition (Hewitt, Greenfield, &amp; Stovall, 2006) was a seminal event for survivorship care, drawing attention to the myriad issues survivors face once treatment ends. The report included 10 recommendations, and one of them focused on survivorship care plans (SCPs), which include a treatment summary and follow-up care plan (IOM, 2005). This was a consensus-based recommendation to facilitate coordination of cancer care between specialists and primary care providers, an essential component of survivorship care (IOM, 2005). Since then, the implementation of this recommendation has been sporadic at best, being adopted by some practices and providers for some patients some of the time (Birken, Mayer, &amp; Weiner, 2013; Forsythe et al., 2013). Reasons for poor adoption have included the length of time it takes to complete SCPs, lack of systems to make the process easier, and lack of reimbursement.","author":[{"dropping-particle":"","family":"Mayer","given":"Deborah K.","non-dropping-particle":"","parse-names":false,"suffix":""}],"container-title":"Clinical Journal of Oncology Nursing","id":"ITEM-11","issue":"s1","issued":{"date-parts":[["2014"]]},"page":"7-8","title":"Survivorship Care Plans: Necessary But Not Sufficient?","type":"article-journal","volume":"18"},"uris":["http://www.mendeley.com/documents/?uuid=9f264afe-5641-4d28-84d0-d78db3e1d479"]},{"id":"ITEM-12","itemData":{"DOI":"10.1186/1745-6215-14-260","ISSN":"17456215","abstract":"BACKGROUND: Colorectal cancer (CRC) is the most common cancer affecting both men and women in Australia. The illness and related treatments can cause distressing adverse effects, impact on emotional and psychological well-being, and adversely affect social, occupational and relationship functioning for many years after the end of treatment or, in fact, lifelong. Current models of follow-up fail to address the complex needs arising after treatment completion. Strategies to better prepare and support survivors are urgently required. We previously developed a nurse-led supportive care program (SurvivorCare) and tested it in a pilot study involving 10 CRC survivors. The intervention was found to be highly acceptable, appropriate, relevant and useful.\\n\\nMETHODS/DESIGN: This study is a multisite, randomised controlled trial, designed to assess the impact of the addition of the SurvivorCare intervention to usual post-treatment care, for people with potentially cured CRC. SurvivorCare comprises the provision of survivorship educational materials, a tailored survivorship care plan, an individually tailored nurse-led, face-to-face end of treatment consultation and three subsequent telephone calls. Eligible patients have completed treatment for potentially cured CRC. Other eligibility criteria include stage I to III disease, age greater than 18 years and adequate understanding of English. All consenting patients complete questionnaires at three time points over a six-month period (baseline, two and six months). Measures assess psychological distress, unmet needs and quality of life.\\n\\nDISCUSSION: This supportive care package has the potential to significantly reduce individual suffering, whilst reducing the burden of follow-up on acute cancer services through enhanced engagement with and utilisation of general practitioners and community based services. If the intervention is successful in achieving the expected health benefits, it could be disseminated readily. All training and supporting materials have been developed and standardised. Furthermore, the intervention could easily be adapted to other cancer or chronic disease settings.\\n\\nTRIAL REGISTRATION: Australian New Zealand Clinical Trial Registry ACTRN12610000207011.","author":[{"dropping-particle":"","family":"Jefford","given":"Michael","non-dropping-particle":"","parse-names":false,"suffix":""},{"dropping-particle":"","family":"Aranda","given":"Sanchia","non-dropping-particle":"","parse-names":false,"suffix":""},{"dropping-particle":"","family":"Gough","given":"Karla","non-dropping-particle":"","parse-names":false,"suffix":""},{"dropping-particle":"","family":"Lotfi-Jam","given":"Kerryann","non-dropping-particle":"","parse-names":false,"suffix":""},{"dropping-particle":"","family":"Butow","given":"Phyllis","non-dropping-particle":"","parse-names":false,"suffix":""},{"dropping-particle":"","family":"Krishnasamy","given":"Mei","non-dropping-particle":"","parse-names":false,"suffix":""},{"dropping-particle":"","family":"Young","given":"Jane","non-dropping-particle":"","parse-names":false,"suffix":""},{"dropping-particle":"","family":"Phipps-Nelson","given":"Jo","non-dropping-particle":"","parse-names":false,"suffix":""},{"dropping-particle":"","family":"Russell","given":"Lahiru","non-dropping-particle":"","parse-names":false,"suffix":""},{"dropping-particle":"","family":"King","given":"Dorothy","non-dropping-particle":"","parse-names":false,"suffix":""},{"dropping-particle":"","family":"Schofield","given":"Penelope","non-dropping-particle":"","parse-names":false,"suffix":""}],"container-title":"Trials","id":"ITEM-12","issued":{"date-parts":[["2013"]]},"note":"NUMERO 11 DE LA REVISION\n9 en referenciar","page":"1-9","title":"Evaluating a nurse-led survivorship care package (SurvivorCare) for bowel cancer survivors: Study protocol for a randomized controlled trial","type":"article-journal","volume":"14"},"uris":["http://www.mendeley.com/documents/?uuid=31b702b7-fa5c-43f2-98e4-28302ad825bd"]},{"id":"ITEM-13","itemData":{"DOI":"10.1097/NCC.0000000000000329","ISBN":"0000000000000","ISSN":"15389804","abstract":"In 2005, the Institute of Medicine recommended that all cancer patients receive a survivorship care plan (SCP). Despite widespread support, few centers have routinely implemented them. Understanding of their impact is limited.\nThe aims of this study were to examine the impact of SCP delivery on patients and healthcare professionals at an Australian comprehensive cancer center and determine enablers and barriers to implementation.\nSix groups were surveyed: (1) patients who had received SCPs; (2) nurse coordinators using SCPs, (3) general practitioners (primary care, GPs) of patients who had received SCPs, (4) clinical service chairs, (5) heads of allied health, and (6) nurse coordinators not using SCPs (nonengaged nurse coordinators). Groups 1 to 3 completed written questionnaires. Groups 4 to 6 participated in semistructured interviews.\nFifty patients, 7 nurse coordinators, 18 GPs, 7 clinical service chairs, 4 heads of allied health, and 8 nonengaged nurse coordinators participated. Eighty-seven percent of patients considered the SCP to be very or somewhat useful; 50% felt it helped them understand their cancer experience. All engaged nurse coordinators reported SCPs to be very or somewhat useful, and 86% believed SCPs improved communication with GPs. General practitioners felt SCPs were very or somewhat useful (67%) and wished to receive SCPs for future patients (83%). Organizational and clinical leadership, multidisciplinary engagement, resourcing, and timing of SCP delivery were considered critical enablers.\nPatients and healthcare professionals support the use of SCPs; however, they are resource intensive and require significant organizational support.\nNurses are instrumental to SCP implementation. Attention to enablers and barriers is important for successful implementation.","author":[{"dropping-particle":"","family":"Nolte","given":"Linda","non-dropping-particle":"","parse-names":false,"suffix":""},{"dropping-particle":"","family":"Kinnane","given":"Nicole","non-dropping-particle":"","parse-names":false,"suffix":""},{"dropping-particle":"","family":"Lai-Kwon","given":"Julia","non-dropping-particle":"","parse-names":false,"suffix":""},{"dropping-particle":"","family":"Gates","given":"Priscilla","non-dropping-particle":"","parse-names":false,"suffix":""},{"dropping-particle":"","family":"Shilkin","given":"Pauline","non-dropping-particle":"","parse-names":false,"suffix":""},{"dropping-particle":"","family":"Jefford","given":"Michael","non-dropping-particle":"","parse-names":false,"suffix":""}],"container-title":"Cancer Nursing","id":"ITEM-13","issue":"6","issued":{"date-parts":[["2016"]]},"note":"NUMERO 14 DE LA REVISION\n8 en refencias","page":"E26-E35","title":"The impact of survivorship care planning on patients, general practitioners, and hospital-based staff","type":"article-journal","volume":"39"},"uris":["http://www.mendeley.com/documents/?uuid=8371afed-c587-4757-a816-c209daae9613"]},{"id":"ITEM-14","itemData":{"DOI":"10.1200/jop.2013.001142","ISSN":"1554-7477","PMID":"24326740","abstract":"Purpose: Survivorship care plans (SCPs) are recommended for patients who have completed primary treatment and are transitioning to routine follow-up care. However, SCPs may be costly, and their effectiveness is unproven. The study objective was to assess the cost effectiveness of an SCP for breast cancer survivors transitioning to routine follow-up care with their own primary care physician (PCP) using data from a recent randomized controlled trial (RCT). Methods: Resource use and utility data for 408 patients with breast cancer enrolled in the RCT comparing an SCP with standard care (no SCP) were used. The intervention group received a 30-minute educational session with a nurse and their SCP, and their PCPs received the SCP plus a full guideline on follow-up. Analysis assessed the societal costs and quality-adjusted life years (QALYs) for the intervention group and the control group over the 2-year follow-up of the RCT. Uncertainty concerning cost effectiveness was assessed through nonparametric bootstrapping and deterministic sensitivity analysis. Results: The no-SCP group had better outcomes than the SCP group: total costs per patient were lower for standard care (Canadian $698 v $765), and total QALYs were almost equivalent (1.42 for standard care v 1.41 for the SCP). The probability that the SCP was cost effective was 0.26 at a threshold value of a QALY of $50,000. A variety of sensitivity analyses did not change the conclusions of the analysis. Conclusion: This SCP would be costly to introduce and would not be a cost effective use of scarce health care resources. Copyright © 2013 by American Society of Clinical Oncology.","author":[{"dropping-particle":"","family":"Coyle","given":"Doug","non-dropping-particle":"","parse-names":false,"suffix":""},{"dropping-particle":"","family":"Grunfeld","given":"Eva","non-dropping-particle":"","parse-names":false,"suffix":""},{"dropping-particle":"","family":"Coyle","given":"Kathryn","non-dropping-particle":"","parse-names":false,"suffix":""},{"dropping-particle":"","family":"Pond","given":"Gregory","non-dropping-particle":"","parse-names":false,"suffix":""},{"dropping-particle":"","family":"Julian","given":"Jim A.","non-dropping-particle":"","parse-names":false,"suffix":""},{"dropping-particle":"","family":"Levine","given":"Mark N.","non-dropping-particle":"","parse-names":false,"suffix":""}],"container-title":"Journal of Oncology Practice","id":"ITEM-14","issue":"2","issued":{"date-parts":[["2014"]]},"note":"NUMERO 16 DE LA REVISION","page":"e86-e92","title":"Cost Effectiveness of a Survivorship Care Plan for Breast Cancer Survivors","type":"article-journal","volume":"10"},"uris":["http://www.mendeley.com/documents/?uuid=3be0fe1e-b85e-4021-acb9-17d76e96f148"]},{"id":"ITEM-15","itemData":{"DOI":"10.1007/s00520-019-04967-y","ISSN":"14337339","PMID":"31338642","abstract":"Purpose: This study assessed the feasibility of implementing a novel model of integrated prostate cancer care involving an online prostate cancer-specific holistic needs assessment (sHNA) and shared digital communication between patients and their healthcare professionals (HCPs). The sHNA produces a semi-automated care plan that is finalised in consultation between the patient and their practice nurse. Methods: Men living with and beyond prostate cancer were invited to participate in a 9-month non-randomised cluster controlled feasibility study. The intervention group was asked to complete the sHNA on three occasions. Data were collected using Patient Reported Outcome Measures (PROMs) at baseline, 10 and 24 weeks, and 9 months. Outcomes included recruitment, retention, acceptability, and engagement with the sHNA and PROMs. Results: Fourteen general practices (8 intervention and 6 control), and 41 men (29 intervention and 12 control) participated. Initial patient engagement with the sHNA was high, with all but one receiving practice nurse-led follow-up and an individualised care plan. The sHNA proved useful in identifying ‘red flag’ symptoms, and helping practice nurses decide when to seek further medical care for the patients. There was a high level of acceptability for patients and HCPs. However, integration of care did not occur as intended because of problems linking hospital and general practice IT systems. Conclusion: While the study demonstrated the feasibility of implementing the sHNA, it did not meet the a priori progression criteria; as such, undertaking a definitive randomised controlled trial is not appropriate until the identified methodological and technical issues have been addressed.","author":[{"dropping-particle":"","family":"Clarke","given":"Amy L.","non-dropping-particle":"","parse-names":false,"suffix":""},{"dropping-particle":"","family":"Roscoe","given":"Julia","non-dropping-particle":"","parse-names":false,"suffix":""},{"dropping-particle":"","family":"Appleton","given":"Rebecca","non-dropping-particle":"","parse-names":false,"suffix":""},{"dropping-particle":"","family":"Parashar","given":"Deepak","non-dropping-particle":"","parse-names":false,"suffix":""},{"dropping-particle":"","family":"Muthuswamy","given":"Radha","non-dropping-particle":"","parse-names":false,"suffix":""},{"dropping-particle":"","family":"Khan","given":"Omar","non-dropping-particle":"","parse-names":false,"suffix":""},{"dropping-particle":"","family":"Dale","given":"Jeremy","non-dropping-particle":"","parse-names":false,"suffix":""},{"dropping-particle":"","family":"Nanton","given":"Veronica","non-dropping-particle":"","parse-names":false,"suffix":""}],"container-title":"Supportive Care in Cancer","id":"ITEM-15","issue":"4","issued":{"date-parts":[["2020"]]},"page":"1817-1827","publisher":"Supportive Care in Cancer","title":"Promoting integrated care in prostate cancer through online prostate cancer-specific holistic needs assessment: a feasibility study in primary care","type":"article-journal","volume":"28"},"uris":["http://www.mendeley.com/documents/?uuid=5315ac03-205c-4bb6-8738-27629796ca8d"]},{"id":"ITEM-16","itemData":{"DOI":"10.1089/acm.2018.0383","ISSN":"15577708","PMID":"30870027","abstract":"Background: This article describes the development of an integrative survivorship program at an urban National Cancer Institute-designated comprehensive cancer center with three closely linked components: a Survivorship Clinic with dedicated staff, a network of Support Services including Wellness, and an Integrative Medicine Program. Development: We first defined the parameters of survivorship care and developed a patient-centric model that determined the optimal timeframes for transitioning these patients from the oncology clinic to a centralized survivorship clinic. Survivorship care includes the development of a survivorship care plan (SCP) for each patient at their initial visit to the program. Quality-of-life assessments are used in real time to guide clinical decision making to referrals to supportive care services, including educational events, expert consultations, and treatment using integrative and complementary therapies, access to legal services, community resource information, and support group activities for cancer survivors and caregivers. Integrative therapies were added to support the needs of this new program, including recruiting a nutritionist and acupuncturist, and developing a yoga, mindfulness, and Reiki program. Population served: As of June 2018, 908 people have accessed our survivorship clinic, receiving a complete clinical assessment and SCP. Patients are routinely referred to support services based on the individual needs and ongoing symptoms from treatment. The majority of referrals are made to acupuncture, Healing Touch or Reiki, nutrition, psychosocial oncology, and yoga. Conclusions: Developing a successful integrative survivorship program requires some essential features, including institutional support, strong leadership, a clear vision of how the clinical program will function, a dedicated team that is willing to do what it takes to get the program off the ground, and clinical oncology champions to refer patients into the program. With the development of this program, this multimodal approach to patient-centric care is maintained throughout the spectrum of care, from diagnosis to survivorship.","author":[{"dropping-particle":"","family":"Glaser","given":"Kathryn M.","non-dropping-particle":"","parse-names":false,"suffix":""},{"dropping-particle":"","family":"McDaniel","given":"Douglas C.","non-dropping-particle":"","parse-names":false,"suffix":""},{"dropping-particle":"","family":"Hess","given":"Suzanne M.","non-dropping-particle":"","parse-names":false,"suffix":""},{"dropping-particle":"","family":"Flores","given":"Tessa Faye","non-dropping-particle":"","parse-names":false,"suffix":""},{"dropping-particle":"","family":"Rokitka","given":"Denise A.","non-dropping-particle":"","parse-names":false,"suffix":""},{"dropping-particle":"","family":"Reid","given":"Mary E.","non-dropping-particle":"","parse-names":false,"suffix":""}],"container-title":"Journal of Alternative and Complementary Medicine","id":"ITEM-16","issue":"S1","issued":{"date-parts":[["2019"]]},"page":"S106-S111","title":"Implementing an Integrative Survivorship Program at a Comprehensive Cancer Center: A Multimodal Approach to Life after Cancer","type":"article-journal","volume":"25"},"uris":["http://www.mendeley.com/documents/?uuid=3cb8365a-1e02-41de-a927-86296758aaa3"]},{"id":"ITEM-17","itemData":{"DOI":"10.1188/19.ONF.585-594","ISSN":"15380688","PMID":"31424453","abstract":"OBJECTIVES: To examine the use of and assess patient satisfaction with survivorship care plans (SCPs). SAMPLE &amp; SETTING: 189 cancer survivors recruited from five cancer treatment center locations (Avera Cancer Institute in Aberdeen, Mitchell, Sioux Falls, and Yankton; Sanford Cancer Center in Sioux Falls) and one auxiliary specialty center (Urology Specialists in Sioux Falls), all in South Dakota. METHODS &amp; VARIABLES: A written survey was completed by participants before and three months after receiving an SCP. Associations between demographics and cancer-related characteristics and use of the SCP were evaluated using chi-square tests. Logistic regression was used to determine factors associated with any use of the SCP, health actions attributable to the SCP, and satisfaction with the SCP. RESULTS: The most frequently reported uses of the SCP were to share with spouse or partner, inform about symptoms, and ask physician or nurse about concerns. SCP use, health actions taken, and satisfaction with the SCP were associated with gender, marital status, and main cancer type. IMPLICATIONS FOR NURSING: Nurses should promote SCPs because they are valued and used by survivors for follow-up care.","author":[{"dropping-particle":"","family":"Hawkins-Taylor","given":"Chamika","non-dropping-particle":"","parse-names":false,"suffix":""},{"dropping-particle":"","family":"Carson","given":"Paula","non-dropping-particle":"","parse-names":false,"suffix":""},{"dropping-particle":"","family":"Anderson","given":"Debra Gay","non-dropping-particle":"","parse-names":false,"suffix":""},{"dropping-particle":"","family":"Carlson","given":"Angeline","non-dropping-particle":"","parse-names":false,"suffix":""},{"dropping-particle":"","family":"Kerkvliet","given":"Jennifer","non-dropping-particle":"","parse-names":false,"suffix":""},{"dropping-particle":"","family":"Cowan","given":"Jenna","non-dropping-particle":"","parse-names":false,"suffix":""},{"dropping-particle":"","family":"McClure","given":"Cassie","non-dropping-particle":"","parse-names":false,"suffix":""},{"dropping-particle":"","family":"Pugsley","given":"Lexi","non-dropping-particle":"","parse-names":false,"suffix":""}],"container-title":"Oncology Nursing Forum","id":"ITEM-17","issue":"5","issued":{"date-parts":[["2019"]]},"page":"585-594","title":"Survivorship care plans:health actions takenand satisfaction after use","type":"article-journal","volume":"46"},"uris":["http://www.mendeley.com/documents/?uuid=dd579a6d-dbf4-4b80-9c85-1741d46f25af"]},{"id":"ITEM-18","itemData":{"DOI":"http://dx.doi.org/10.1007/s00520-016-3209-z","ISSN":"1433-7339","abstract":"Background This paper focuses on phase iii of a study evaluating the development and implementation of a survivorship care plan (scp) that could ultimately improve post-treatment quality of life for South Asian (sa) breast cancer survivors (bcss). Evaluating the utility of the scp was important to understand how sociocultural influences might affect uptake of the scp by sa bcss, especially as they transition from treatment to community care. Methods Post-treatment discharge planning using an individualized scp at discharge for sa female breast cancer patients with stage i or ii disease was offered as a pilot service to oncologists at BC Cancer’s Fraser Valley and Abbotsford centres. A longitudinal study using a mixed-methods approach was used to evaluate the utility of that service at 1 year after discharge. Results Participants (n = 16) completed a survey about their scp delivery experience, and a 1-year post implementation survey about the scp content and its utility. Most participants reported the discharge appointments to be extremely or very helpful with respect to post-treatment care questions. All have visited their family physicians for follow-up as recommended. The three major sources of support were family, faith, and family physician. Qualitative responses from the health care professionals who developed or implemented the scps identified two challenges in scp delivery: engaging patients or family members in relationship, and translating key information through interpreters. Conclusions It is important to evaluate the utility of scps for sa female survivors, who might differ from the general bcs population because of a different understanding of the disease; language barriers; strong influence of family members; societal stigmas; and personal, social, cultural, and religious beliefs and values. A formal nurse-led discharge appointment with discussions about follow-up care and an individualized scp outlining the short- and long-term effects of treatment are recommended. Particular attention has to be paid to the practical and psychosocial needs of sa bcss and their supporting family members. Key","author":[{"dropping-particle":"","family":"Singh-Carlson","given":"S","non-dropping-particle":"","parse-names":false,"suffix":""},{"dropping-particle":"","family":"Wong","given":"F","non-dropping-particle":"","parse-names":false,"suffix":""},{"dropping-particle":"","family":"Oshan","given":"G","non-dropping-particle":"","parse-names":false,"suffix":""}],"container-title":"Current Oncology","id":"ITEM-18","issue":"4","issued":{"date-parts":[["2018"]]},"note":"NUMERO 17 DE LA REVISION","page":"265-274","title":"Evaluation of the delivery of survivorship care plans for South Asian female breast cancer survivors residing in Canada","type":"article-journal","volume":"25"},"uris":["http://www.mendeley.com/documents/?uuid=7dd2573e-52f3-4a61-bcbd-e7bb2fa07570"]},{"id":"ITEM-19","itemData":{"DOI":"10.1188/14.onf.266-273","ISSN":"0190-535X","author":[{"dropping-particle":"","family":"Mayer","given":"Deborah K.","non-dropping-particle":"","parse-names":false,"suffix":""},{"dropping-particle":"","family":"Gerstel","given":"Adrian","non-dropping-particle":"","parse-names":false,"suffix":""},{"dropping-particle":"","family":"Walton","given":"AnnMarie Lee","non-dropping-particle":"","parse-names":false,"suffix":""},{"dropping-particle":"","family":"Triglianos","given":"Tammy","non-dropping-particle":"","parse-names":false,"suffix":""},{"dropping-particle":"","family":"Sadiq","given":"Teresa E.","non-dropping-particle":"","parse-names":false,"suffix":""},{"dropping-particle":"","family":"Hawkins","given":"Nikki A.","non-dropping-particle":"","parse-names":false,"suffix":""},{"dropping-particle":"","family":"Davies","given":"Janine M.","non-dropping-particle":"","parse-names":false,"suffix":""}],"container-title":"Oncology Nursing Forum","id":"ITEM-19","issue":"3","issued":{"date-parts":[["2014"]]},"note":"NUMERO 10 EN LA REVISION","page":"266-273","title":"Implementing Survivorship Care Plans for Colon Cancer Survivors","type":"article-journal","volume":"41"},"uris":["http://www.mendeley.com/documents/?uuid=6dd81cc0-09c1-49fe-98b3-84f6b01ca11a"]}],"mendeley":{"formattedCitation":"(Clarke et al., 2020; Coyle et al., 2014; de Rooij et al., 2017, 2019; DeGuzman, Colliton, Nail, &amp; Keim-Malpass, 2014; Ezendam et al., 2014; Glaser et al., 2019; Hawkins-Taylor et al., 2019; Jefford et al., 2013; Jeppesen et al., 2018; Mayer, 2014; Mayer et al., 2016, 2014; Nicolaije et al., 2015, 2013; Nolte et al., 2016; Reb et al., 2017; Singh-Carlson, Wong, &amp; Oshan, 2018; Sprague et al., 2013)","plainTextFormattedCitation":"(Clarke et al., 2020; Coyle et al., 2014; de Rooij et al., 2017, 2019; DeGuzman, Colliton, Nail, &amp; Keim-Malpass, 2014; Ezendam et al., 2014; Glaser et al., 2019; Hawkins-Taylor et al., 2019; Jefford et al., 2013; Jeppesen et al., 2018; Mayer, 2014; Mayer et al., 2016, 2014; Nicolaije et al., 2015, 2013; Nolte et al., 2016; Reb et al., 2017; Singh-Carlson, Wong, &amp; Oshan, 2018; Sprague et al., 2013)","previouslyFormattedCitation":"(Clarke et al., 2020; Coyle et al., 2014; de Rooij et al., 2017, 2019; DeGuzman, Colliton, Nail, &amp; Keim-Malpass, 2014; Ezendam et al., 2014; Glaser et al., 2019; Hawkins-Taylor et al., 2019; Jefford et al., 2013; Jeppesen et al., 2018; Mayer, 2014; Mayer et al., 2016; Nicolaije et al., 2015, 2013; Nolte et al., 2016; Reb et al., 2017; Singh-Carlson, Wong, &amp; Oshan, 2018; Sprague et al., 2013)"},"properties":{"noteIndex":0},"schema":"https://github.com/citation-style-language/schema/raw/master/csl-citation.json"}</w:instrText>
      </w:r>
      <w:r w:rsidR="001668FC" w:rsidRPr="00F35A09">
        <w:rPr>
          <w:rFonts w:ascii="Times New Roman" w:hAnsi="Times New Roman" w:cs="Times New Roman"/>
          <w:sz w:val="24"/>
          <w:szCs w:val="24"/>
        </w:rPr>
        <w:fldChar w:fldCharType="separate"/>
      </w:r>
      <w:r w:rsidR="00261896" w:rsidRPr="00F35A09">
        <w:rPr>
          <w:rFonts w:ascii="Times New Roman" w:hAnsi="Times New Roman" w:cs="Times New Roman"/>
          <w:sz w:val="24"/>
          <w:szCs w:val="24"/>
        </w:rPr>
        <w:t>(</w:t>
      </w:r>
      <w:r w:rsidR="00B90C67" w:rsidRPr="00F35A09">
        <w:rPr>
          <w:rFonts w:ascii="Times New Roman" w:hAnsi="Times New Roman" w:cs="Times New Roman"/>
          <w:sz w:val="24"/>
          <w:szCs w:val="24"/>
        </w:rPr>
        <w:t xml:space="preserve">Clarke et al., 2020; Coyle et al., 2014; de Rooij et al., 2017, 2019; DeGuzman, Colliton, Nail, &amp; Keim-Malpass, 2014; Ezendam et al., 2014; Glaser et al., 2019; Hawkins-Taylor et al., 2019; Jefford et al., 2013; Jeppesen et al., 2018; Mayer et al., 2016, 2014; </w:t>
      </w:r>
      <w:r w:rsidR="001C3AE4" w:rsidRPr="001C3AE4">
        <w:rPr>
          <w:rFonts w:ascii="Times New Roman" w:hAnsi="Times New Roman" w:cs="Times New Roman"/>
          <w:color w:val="FF0000"/>
          <w:sz w:val="24"/>
          <w:szCs w:val="24"/>
        </w:rPr>
        <w:t>Miller, 2008;</w:t>
      </w:r>
      <w:r w:rsidR="001C3AE4">
        <w:rPr>
          <w:rFonts w:ascii="Times New Roman" w:hAnsi="Times New Roman" w:cs="Times New Roman"/>
          <w:sz w:val="24"/>
          <w:szCs w:val="24"/>
        </w:rPr>
        <w:t xml:space="preserve"> </w:t>
      </w:r>
      <w:r w:rsidR="00B90C67" w:rsidRPr="00F35A09">
        <w:rPr>
          <w:rFonts w:ascii="Times New Roman" w:hAnsi="Times New Roman" w:cs="Times New Roman"/>
          <w:sz w:val="24"/>
          <w:szCs w:val="24"/>
        </w:rPr>
        <w:t>Nicolaije et al., 2015, 2013; Nolte et al., 2016; Reb et al., 2017; Singh-Carlson, Wong, &amp; Oshan, 2018; Sprague et al., 2013</w:t>
      </w:r>
      <w:r w:rsidR="00261896" w:rsidRPr="00F35A09">
        <w:rPr>
          <w:rFonts w:ascii="Times New Roman" w:hAnsi="Times New Roman" w:cs="Times New Roman"/>
          <w:sz w:val="24"/>
          <w:szCs w:val="24"/>
        </w:rPr>
        <w:t>)</w:t>
      </w:r>
      <w:r w:rsidR="001668FC"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xml:space="preserve">. The included studies </w:t>
      </w:r>
      <w:r w:rsidR="00EE7882" w:rsidRPr="00F35A09">
        <w:rPr>
          <w:rFonts w:ascii="Times New Roman" w:eastAsia="Times New Roman" w:hAnsi="Times New Roman" w:cs="Times New Roman"/>
          <w:color w:val="000000"/>
          <w:sz w:val="24"/>
        </w:rPr>
        <w:t xml:space="preserve">indicated </w:t>
      </w:r>
      <w:r w:rsidR="00004BFB" w:rsidRPr="00F35A09">
        <w:rPr>
          <w:rFonts w:ascii="Times New Roman" w:eastAsia="Times New Roman" w:hAnsi="Times New Roman" w:cs="Times New Roman"/>
          <w:color w:val="000000"/>
          <w:sz w:val="24"/>
        </w:rPr>
        <w:t xml:space="preserve">that each health centre chose and developed its own specific SCP based on the different models proposed by the main scientific societies mentioned </w:t>
      </w:r>
      <w:r w:rsidR="00004BFB" w:rsidRPr="00F35A09">
        <w:rPr>
          <w:rFonts w:ascii="Times New Roman" w:eastAsia="Times New Roman" w:hAnsi="Times New Roman" w:cs="Times New Roman"/>
          <w:color w:val="000000"/>
          <w:sz w:val="24"/>
        </w:rPr>
        <w:lastRenderedPageBreak/>
        <w:t>above</w:t>
      </w:r>
      <w:r w:rsidR="00BE2A1D">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875A2" w:rsidRPr="00F35A09">
        <w:rPr>
          <w:rFonts w:ascii="Times New Roman" w:hAnsi="Times New Roman" w:cs="Times New Roman"/>
          <w:sz w:val="24"/>
          <w:szCs w:val="24"/>
        </w:rPr>
        <w:instrText>ADDIN CSL_CITATION {"citationItems":[{"id":"ITEM-1","itemData":{"DOI":"10.1016/j.ejon.2017.06.003","ISSN":"14623889","abstract":"Purpose: This study evaluates the feasibility and acceptability of a Self-Management Survivorship Care Planning (SM-SCP) intervention in colorectal and lung cancer survivors. Methods: This is a single-group, pre- and post-mixed methods study of an advance practice nurse-driven survivorship care intervention that integrates a survivorship care plan with self-management skills coaching. Colorectal and lung cancer survivors with stage I-III disease were enrolled at 3e6 months after completing treatments, and the intervention was administered in one in-person or telephone session. Survivor outcome measures included depression, anxiety, self-efficacy, QOL, and satisfaction. Paired t- tests were used for exploratory evaluations of pre-to post-intervention score changes. Content analysis was conducted to analyze the qualitative data to describe survivors’ experience with the intervention. Results: Thirty participants (15 colorectal, 15 lung) enrolled and completed the study (73% retention). It took an average of 40 min to complete the TS/CP and 34.2 min to deliver the intervention. Exploratory analysis revealed significant differences from baseline to post-intervention in depression, anxiety, self- efficacy, physical functioning, role limitations-physical, pain, general health, health transition, physical health summary, and total QOL. Three qualitative themes emerged: 1) Feeling empowered about having a plan; 2) Struggling with psychosocial concerns; and 3) Suggestions for intervention content and delivery. Conclusions: The SM-SCP intervention was feasible and acceptable for colorectal and lung cancer sur- vivors after treatment completion. Survivorship care interventions have potential to fulfill the unmet needs of colorectal and lung cancer survivors. Their effectiveness might be greater by integrating conceptually-based models of care, such as self-management skills building.","author":[{"dropping-particle":"","family":"Reb","given":"Anne","non-dropping-particle":"","parse-names":false,"suffix":""},{"dropping-particle":"","family":"Ruel","given":"Nora","non-dropping-particle":"","parse-names":false,"suffix":""},{"dropping-particle":"","family":"Fakih","given":"Marwan","non-dropping-particle":"","parse-names":false,"suffix":""},{"dropping-particle":"","family":"Lai","given":"Lily","non-dropping-particle":"","parse-names":false,"suffix":""},{"dropping-particle":"","family":"Salgia","given":"Ravi","non-dropping-particle":"","parse-names":false,"suffix":""},{"dropping-particle":"","family":"Ferrell","given":"Betty","non-dropping-particle":"","parse-names":false,"suffix":""},{"dropping-particle":"","family":"Sampath","given":"Sagus","non-dropping-particle":"","parse-names":false,"suffix":""},{"dropping-particle":"","family":"Kim","given":"Jae Y.","non-dropping-particle":"","parse-names":false,"suffix":""},{"dropping-particle":"","family":"Raz","given":"Dan J.","non-dropping-particle":"","parse-names":false,"suffix":""},{"dropping-particle":"","family":"Sun","given":"Virginia","non-dropping-particle":"","parse-names":false,"suffix":""}],"container-title":"European Journal of Oncology Nursing","id":"ITEM-1","issued":{"date-parts":[["2017"]]},"note":"NUERO 8 DE LA REVISION; E VECES COMO REB, OTRAS COMO FERRELL\nquinto en referenciar; 20","page":"125-134","title":"Empowering survivors after colorectal and lung cancer treatment: Pilot study of a Self-Management Survivorship Care Planning intervention","type":"article-journal","volume":"29"},"uris":["http://www.mendeley.com/documents/?uuid=4fc4f84e-ad1c-4c16-b4a3-e4898e2ce5d5"]},{"id":"ITEM-2","itemData":{"DOI":"10.1186/1745-6215-14-260","ISSN":"17456215","abstract":"BACKGROUND: Colorectal cancer (CRC) is the most common cancer affecting both men and women in Australia. The illness and related treatments can cause distressing adverse effects, impact on emotional and psychological well-being, and adversely affect social, occupational and relationship functioning for many years after the end of treatment or, in fact, lifelong. Current models of follow-up fail to address the complex needs arising after treatment completion. Strategies to better prepare and support survivors are urgently required. We previously developed a nurse-led supportive care program (SurvivorCare) and tested it in a pilot study involving 10 CRC survivors. The intervention was found to be highly acceptable, appropriate, relevant and useful.\\n\\nMETHODS/DESIGN: This study is a multisite, randomised controlled trial, designed to assess the impact of the addition of the SurvivorCare intervention to usual post-treatment care, for people with potentially cured CRC. SurvivorCare comprises the provision of survivorship educational materials, a tailored survivorship care plan, an individually tailored nurse-led, face-to-face end of treatment consultation and three subsequent telephone calls. Eligible patients have completed treatment for potentially cured CRC. Other eligibility criteria include stage I to III disease, age greater than 18 years and adequate understanding of English. All consenting patients complete questionnaires at three time points over a six-month period (baseline, two and six months). Measures assess psychological distress, unmet needs and quality of life.\\n\\nDISCUSSION: This supportive care package has the potential to significantly reduce individual suffering, whilst reducing the burden of follow-up on acute cancer services through enhanced engagement with and utilisation of general practitioners and community based services. If the intervention is successful in achieving the expected health benefits, it could be disseminated readily. All training and supporting materials have been developed and standardised. Furthermore, the intervention could easily be adapted to other cancer or chronic disease settings.\\n\\nTRIAL REGISTRATION: Australian New Zealand Clinical Trial Registry ACTRN12610000207011.","author":[{"dropping-particle":"","family":"Jefford","given":"Michael","non-dropping-particle":"","parse-names":false,"suffix":""},{"dropping-particle":"","family":"Aranda","given":"Sanchia","non-dropping-particle":"","parse-names":false,"suffix":""},{"dropping-particle":"","family":"Gough","given":"Karla","non-dropping-particle":"","parse-names":false,"suffix":""},{"dropping-particle":"","family":"Lotfi-Jam","given":"Kerryann","non-dropping-particle":"","parse-names":false,"suffix":""},{"dropping-particle":"","family":"Butow","given":"Phyllis","non-dropping-particle":"","parse-names":false,"suffix":""},{"dropping-particle":"","family":"Krishnasamy","given":"Mei","non-dropping-particle":"","parse-names":false,"suffix":""},{"dropping-particle":"","family":"Young","given":"Jane","non-dropping-particle":"","parse-names":false,"suffix":""},{"dropping-particle":"","family":"Phipps-Nelson","given":"Jo","non-dropping-particle":"","parse-names":false,"suffix":""},{"dropping-particle":"","family":"Russell","given":"Lahiru","non-dropping-particle":"","parse-names":false,"suffix":""},{"dropping-particle":"","family":"King","given":"Dorothy","non-dropping-particle":"","parse-names":false,"suffix":""},{"dropping-particle":"","family":"Schofield","given":"Penelope","non-dropping-particle":"","parse-names":false,"suffix":""}],"container-title":"Trials","id":"ITEM-2","issued":{"date-parts":[["2013"]]},"note":"NUMERO 11 DE LA REVISION\n9 en referenciar","page":"1-9","title":"Evaluating a nurse-led survivorship care package (SurvivorCare) for bowel cancer survivors: Study protocol for a randomized controlled trial","type":"article-journal","volume":"14"},"uris":["http://www.mendeley.com/documents/?uuid=31b702b7-fa5c-43f2-98e4-28302ad825bd"]},{"id":"ITEM-3","itemData":{"DOI":"10.1188/16.onf.710-719","ISSN":"0190-535X","abstract":"PURPOSE/OBJECTIVES: To examine symptom and quality-of-life (QOL) trajectories in breast cancer and lymphoma survivors enrolled in a survivorship navigation intervention and to explore patient, caregiver, and primary care provider (PCP) satisfaction with receipt of a survivorship care plan (SCP). ., DESIGN: Prospective, cohort, longitudinal.., SETTING: The Billings Clinic, an integrated cancer center in Montana. ., SAMPLE: 67 patients with breast cancer or lymphoma who recently completed cancer treatment, along with 39 of their caregivers and 23 PCPs. ., METHODS: Data collection at one, three, and six months by the Functional Assessment of Cancer Therapy-General and satisfaction surveys.., MAIN RESEARCH VARIABLES: Symptoms, QOL, and satisfaction with the survivorship navigator and the SCP.., FINDINGS: Symptoms persisted six months following treatment. Symptoms and QOL indicators with worst intensity were energy, sleep, coping, and satisfaction with sex life. Patients with more comorbidities reported worse QOL, telephoned the survivorship navigator more often, and were more satisfied with the SCP. Patients with lymphoma reported higher QOL, but it was not significantly different from patients with breast cancer. Patients were significantly more satisfied than caregivers with the SCP at time 1. PCPs were highly satisfied with the SCP.., CONCLUSIONS: Some symptoms persist, even when cancer treatment has ended. Patients with comorbidities are at higher risk for more severe symptoms and worse QOL and may benefit from ongoing support. SCPs can facilitate patients' transition to primary care following cancer treatment. ., IMPLICATIONS FOR NURSING: Healthcare professionals who care for breast cancer survivors need to routinely assess them for the presence of comorbid conditions. Obese breast cancer survivors may benefit from weight reduction interventions to possibly decrease their risk of developing lymphedema and improve their overall health status.","author":[{"dropping-particle":"","family":"Brant","given":"Jeannine","non-dropping-particle":"","parse-names":false,"suffix":""},{"dropping-particle":"","family":"Blaseg","given":"Karyl","non-dropping-particle":"","parse-names":false,"suffix":""},{"dropping-particle":"","family":"Aders","given":"Kathy","non-dropping-particle":"","parse-names":false,"suffix":""},{"dropping-particle":"","family":"Oliver","given":"Dona","non-dropping-particle":"","parse-names":false,"suffix":""},{"dropping-particle":"","family":"Gray, EvanDudley","given":"William","non-dropping-particle":"","parse-names":false,"suffix":""}],"container-title":"Oncology Nursing Forum","id":"ITEM-3","issue":"6","issued":{"date-parts":[["2016"]]},"note":"NUMERO 15 DE LA REVISION\ntercero en referenciar en la revision, 18","page":"710-719","title":"Navigating the Transition From Cancer Care to Primary Care: Assistance of a Survivorship Care Plan","type":"article-journal","volume":"43"},"uris":["http://www.mendeley.com/documents/?uuid=64643dfa-b2a5-49b1-9464-19b338f11ed0"]},{"id":"ITEM-4","itemData":{"DOI":"10.1200/jop.2013.001142","ISSN":"1554-7477","PMID":"24326740","abstract":"Purpose: Survivorship care plans (SCPs) are recommended for patients who have completed primary treatment and are transitioning to routine follow-up care. However, SCPs may be costly, and their effectiveness is unproven. The study objective was to assess the cost effectiveness of an SCP for breast cancer survivors transitioning to routine follow-up care with their own primary care physician (PCP) using data from a recent randomized controlled trial (RCT). Methods: Resource use and utility data for 408 patients with breast cancer enrolled in the RCT comparing an SCP with standard care (no SCP) were used. The intervention group received a 30-minute educational session with a nurse and their SCP, and their PCPs received the SCP plus a full guideline on follow-up. Analysis assessed the societal costs and quality-adjusted life years (QALYs) for the intervention group and the control group over the 2-year follow-up of the RCT. Uncertainty concerning cost effectiveness was assessed through nonparametric bootstrapping and deterministic sensitivity analysis. Results: The no-SCP group had better outcomes than the SCP group: total costs per patient were lower for standard care (Canadian $698 v $765), and total QALYs were almost equivalent (1.42 for standard care v 1.41 for the SCP). The probability that the SCP was cost effective was 0.26 at a threshold value of a QALY of $50,000. A variety of sensitivity analyses did not change the conclusions of the analysis. Conclusion: This SCP would be costly to introduce and would not be a cost effective use of scarce health care resources. Copyright © 2013 by American Society of Clinical Oncology.","author":[{"dropping-particle":"","family":"Coyle","given":"Doug","non-dropping-particle":"","parse-names":false,"suffix":""},{"dropping-particle":"","family":"Grunfeld","given":"Eva","non-dropping-particle":"","parse-names":false,"suffix":""},{"dropping-particle":"","family":"Coyle","given":"Kathryn","non-dropping-particle":"","parse-names":false,"suffix":""},{"dropping-particle":"","family":"Pond","given":"Gregory","non-dropping-particle":"","parse-names":false,"suffix":""},{"dropping-particle":"","family":"Julian","given":"Jim A.","non-dropping-particle":"","parse-names":false,"suffix":""},{"dropping-particle":"","family":"Levine","given":"Mark N.","non-dropping-particle":"","parse-names":false,"suffix":""}],"container-title":"Journal of Oncology Practice","id":"ITEM-4","issue":"2","issued":{"date-parts":[["2014"]]},"note":"NUMERO 16 DE LA REVISION","page":"e86-e92","title":"Cost Effectiveness of a Survivorship Care Plan for Breast Cancer Survivors","type":"article-journal","volume":"10"},"uris":["http://www.mendeley.com/documents/?uuid=3be0fe1e-b85e-4021-acb9-17d76e96f148"]},{"id":"ITEM-5","itemData":{"DOI":"http://dx.doi.org/10.1007/s00520-016-3209-z","ISSN":"1433-7339","abstract":"Background This paper focuses on phase iii of a study evaluating the development and implementation of a survivorship care plan (scp) that could ultimately improve post-treatment quality of life for South Asian (sa) breast cancer survivors (bcss). Evaluating the utility of the scp was important to understand how sociocultural influences might affect uptake of the scp by sa bcss, especially as they transition from treatment to community care. Methods Post-treatment discharge planning using an individualized scp at discharge for sa female breast cancer patients with stage i or ii disease was offered as a pilot service to oncologists at BC Cancer’s Fraser Valley and Abbotsford centres. A longitudinal study using a mixed-methods approach was used to evaluate the utility of that service at 1 year after discharge. Results Participants (n = 16) completed a survey about their scp delivery experience, and a 1-year post implementation survey about the scp content and its utility. Most participants reported the discharge appointments to be extremely or very helpful with respect to post-treatment care questions. All have visited their family physicians for follow-up as recommended. The three major sources of support were family, faith, and family physician. Qualitative responses from the health care professionals who developed or implemented the scps identified two challenges in scp delivery: engaging patients or family members in relationship, and translating key information through interpreters. Conclusions It is important to evaluate the utility of scps for sa female survivors, who might differ from the general bcs population because of a different understanding of the disease; language barriers; strong influence of family members; societal stigmas; and personal, social, cultural, and religious beliefs and values. A formal nurse-led discharge appointment with discussions about follow-up care and an individualized scp outlining the short- and long-term effects of treatment are recommended. Particular attention has to be paid to the practical and psychosocial needs of sa bcss and their supporting family members. Key","author":[{"dropping-particle":"","family":"Singh-Carlson","given":"S","non-dropping-particle":"","parse-names":false,"suffix":""},{"dropping-particle":"","family":"Wong","given":"F","non-dropping-particle":"","parse-names":false,"suffix":""},{"dropping-particle":"","family":"Oshan","given":"G","non-dropping-particle":"","parse-names":false,"suffix":""}],"container-title":"Current Oncology","id":"ITEM-5","issue":"4","issued":{"date-parts":[["2018"]]},"note":"NUMERO 17 DE LA REVISION","page":"265-274","title":"Evaluation of the delivery of survivorship care plans for South Asian female breast cancer survivors residing in Canada","type":"article-journal","volume":"25"},"uris":["http://www.mendeley.com/documents/?uuid=7dd2573e-52f3-4a61-bcbd-e7bb2fa07570"]},{"id":"ITEM-6","itemData":{"DOI":"10.1007/s00520-019-04967-y","ISSN":"14337339","PMID":"31338642","abstract":"Purpose: This study assessed the feasibility of implementing a novel model of integrated prostate cancer care involving an online prostate cancer-specific holistic needs assessment (sHNA) and shared digital communication between patients and their healthcare professionals (HCPs). The sHNA produces a semi-automated care plan that is finalised in consultation between the patient and their practice nurse. Methods: Men living with and beyond prostate cancer were invited to participate in a 9-month non-randomised cluster controlled feasibility study. The intervention group was asked to complete the sHNA on three occasions. Data were collected using Patient Reported Outcome Measures (PROMs) at baseline, 10 and 24 weeks, and 9 months. Outcomes included recruitment, retention, acceptability, and engagement with the sHNA and PROMs. Results: Fourteen general practices (8 intervention and 6 control), and 41 men (29 intervention and 12 control) participated. Initial patient engagement with the sHNA was high, with all but one receiving practice nurse-led follow-up and an individualised care plan. The sHNA proved useful in identifying ‘red flag’ symptoms, and helping practice nurses decide when to seek further medical care for the patients. There was a high level of acceptability for patients and HCPs. However, integration of care did not occur as intended because of problems linking hospital and general practice IT systems. Conclusion: While the study demonstrated the feasibility of implementing the sHNA, it did not meet the a priori progression criteria; as such, undertaking a definitive randomised controlled trial is not appropriate until the identified methodological and technical issues have been addressed.","author":[{"dropping-particle":"","family":"Clarke","given":"Amy L.","non-dropping-particle":"","parse-names":false,"suffix":""},{"dropping-particle":"","family":"Roscoe","given":"Julia","non-dropping-particle":"","parse-names":false,"suffix":""},{"dropping-particle":"","family":"Appleton","given":"Rebecca","non-dropping-particle":"","parse-names":false,"suffix":""},{"dropping-particle":"","family":"Parashar","given":"Deepak","non-dropping-particle":"","parse-names":false,"suffix":""},{"dropping-particle":"","family":"Muthuswamy","given":"Radha","non-dropping-particle":"","parse-names":false,"suffix":""},{"dropping-particle":"","family":"Khan","given":"Omar","non-dropping-particle":"","parse-names":false,"suffix":""},{"dropping-particle":"","family":"Dale","given":"Jeremy","non-dropping-particle":"","parse-names":false,"suffix":""},{"dropping-particle":"","family":"Nanton","given":"Veronica","non-dropping-particle":"","parse-names":false,"suffix":""}],"container-title":"Supportive Care in Cancer","id":"ITEM-6","issue":"4","issued":{"date-parts":[["2020"]]},"page":"1817-1827","publisher":"Supportive Care in Cancer","title":"Promoting integrated care in prostate cancer through online prostate cancer-specific holistic needs assessment: a feasibility study in primary care","type":"article-journal","volume":"28"},"uris":["http://www.mendeley.com/documents/?uuid=5315ac03-205c-4bb6-8738-27629796ca8d"]},{"id":"ITEM-7","itemData":{"DOI":"10.1089/acm.2018.0383","ISSN":"15577708","PMID":"30870027","abstract":"Background: This article describes the development of an integrative survivorship program at an urban National Cancer Institute-designated comprehensive cancer center with three closely linked components: a Survivorship Clinic with dedicated staff, a network of Support Services including Wellness, and an Integrative Medicine Program. Development: We first defined the parameters of survivorship care and developed a patient-centric model that determined the optimal timeframes for transitioning these patients from the oncology clinic to a centralized survivorship clinic. Survivorship care includes the development of a survivorship care plan (SCP) for each patient at their initial visit to the program. Quality-of-life assessments are used in real time to guide clinical decision making to referrals to supportive care services, including educational events, expert consultations, and treatment using integrative and complementary therapies, access to legal services, community resource information, and support group activities for cancer survivors and caregivers. Integrative therapies were added to support the needs of this new program, including recruiting a nutritionist and acupuncturist, and developing a yoga, mindfulness, and Reiki program. Population served: As of June 2018, 908 people have accessed our survivorship clinic, receiving a complete clinical assessment and SCP. Patients are routinely referred to support services based on the individual needs and ongoing symptoms from treatment. The majority of referrals are made to acupuncture, Healing Touch or Reiki, nutrition, psychosocial oncology, and yoga. Conclusions: Developing a successful integrative survivorship program requires some essential features, including institutional support, strong leadership, a clear vision of how the clinical program will function, a dedicated team that is willing to do what it takes to get the program off the ground, and clinical oncology champions to refer patients into the program. With the development of this program, this multimodal approach to patient-centric care is maintained throughout the spectrum of care, from diagnosis to survivorship.","author":[{"dropping-particle":"","family":"Glaser","given":"Kathryn M.","non-dropping-particle":"","parse-names":false,"suffix":""},{"dropping-particle":"","family":"McDaniel","given":"Douglas C.","non-dropping-particle":"","parse-names":false,"suffix":""},{"dropping-particle":"","family":"Hess","given":"Suzanne M.","non-dropping-particle":"","parse-names":false,"suffix":""},{"dropping-particle":"","family":"Flores","given":"Tessa Faye","non-dropping-particle":"","parse-names":false,"suffix":""},{"dropping-particle":"","family":"Rokitka","given":"Denise A.","non-dropping-particle":"","parse-names":false,"suffix":""},{"dropping-particle":"","family":"Reid","given":"Mary E.","non-dropping-particle":"","parse-names":false,"suffix":""}],"container-title":"Journal of Alternative and Complementary Medicine","id":"ITEM-7","issue":"S1","issued":{"date-parts":[["2019"]]},"page":"S106-S111","title":"Implementing an Integrative Survivorship Program at a Comprehensive Cancer Center: A Multimodal Approach to Life after Cancer","type":"article-journal","volume":"25"},"uris":["http://www.mendeley.com/documents/?uuid=3cb8365a-1e02-41de-a927-86296758aaa3"]},{"id":"ITEM-8","itemData":{"DOI":"10.1188/19.ONF.585-594","ISSN":"15380688","PMID":"31424453","abstract":"OBJECTIVES: To examine the use of and assess patient satisfaction with survivorship care plans (SCPs). SAMPLE &amp; SETTING: 189 cancer survivors recruited from five cancer treatment center locations (Avera Cancer Institute in Aberdeen, Mitchell, Sioux Falls, and Yankton; Sanford Cancer Center in Sioux Falls) and one auxiliary specialty center (Urology Specialists in Sioux Falls), all in South Dakota. METHODS &amp; VARIABLES: A written survey was completed by participants before and three months after receiving an SCP. Associations between demographics and cancer-related characteristics and use of the SCP were evaluated using chi-square tests. Logistic regression was used to determine factors associated with any use of the SCP, health actions attributable to the SCP, and satisfaction with the SCP. RESULTS: The most frequently reported uses of the SCP were to share with spouse or partner, inform about symptoms, and ask physician or nurse about concerns. SCP use, health actions taken, and satisfaction with the SCP were associated with gender, marital status, and main cancer type. IMPLICATIONS FOR NURSING: Nurses should promote SCPs because they are valued and used by survivors for follow-up care.","author":[{"dropping-particle":"","family":"Hawkins-Taylor","given":"Chamika","non-dropping-particle":"","parse-names":false,"suffix":""},{"dropping-particle":"","family":"Carson","given":"Paula","non-dropping-particle":"","parse-names":false,"suffix":""},{"dropping-particle":"","family":"Anderson","given":"Debra Gay","non-dropping-particle":"","parse-names":false,"suffix":""},{"dropping-particle":"","family":"Carlson","given":"Angeline","non-dropping-particle":"","parse-names":false,"suffix":""},{"dropping-particle":"","family":"Kerkvliet","given":"Jennifer","non-dropping-particle":"","parse-names":false,"suffix":""},{"dropping-particle":"","family":"Cowan","given":"Jenna","non-dropping-particle":"","parse-names":false,"suffix":""},{"dropping-particle":"","family":"McClure","given":"Cassie","non-dropping-particle":"","parse-names":false,"suffix":""},{"dropping-particle":"","family":"Pugsley","given":"Lexi","non-dropping-particle":"","parse-names":false,"suffix":""}],"container-title":"Oncology Nursing Forum","id":"ITEM-8","issue":"5","issued":{"date-parts":[["2019"]]},"page":"585-594","title":"Survivorship care plans:health actions takenand satisfaction after use","type":"article-journal","volume":"46"},"uris":["http://www.mendeley.com/documents/?uuid=dd579a6d-dbf4-4b80-9c85-1741d46f25af"]}],"mendeley":{"formattedCitation":"(Brant, Blaseg, Aders, Oliver, &amp; Gray, EvanDudley, 2016; Clarke et al., 2020; Coyle et al., 2014; Glaser et al., 2019; Hawkins-Taylor et al., 2019; Jefford et al., 2013; Reb et al., 2017; Singh-Carlson et al., 2018)","plainTextFormattedCitation":"(Brant, Blaseg, Aders, Oliver, &amp; Gray, EvanDudley, 2016; Clarke et al., 2020; Coyle et al., 2014; Glaser et al., 2019; Hawkins-Taylor et al., 2019; Jefford et al., 2013; Reb et al., 2017; Singh-Carlson et al., 2018)","previouslyFormattedCitation":"(Brant, Blaseg, Aders, Oliver, &amp; Gray, EvanDudley, 2016; Clarke et al., 2020; Coyle et al., 2014; Glaser et al., 2019; Hawkins-Taylor et al., 2019; Jefford et al., 2013; Reb et al., 2017; Singh-Carlson et al., 2018)"},"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54469C" w:rsidRPr="00F35A09">
        <w:rPr>
          <w:rFonts w:ascii="Times New Roman" w:hAnsi="Times New Roman" w:cs="Times New Roman"/>
          <w:sz w:val="24"/>
          <w:szCs w:val="24"/>
        </w:rPr>
        <w:t>(Brant, Blaseg, Aders, Oliver, &amp;</w:t>
      </w:r>
      <w:r w:rsidR="00F35A09">
        <w:rPr>
          <w:rFonts w:ascii="Times New Roman" w:hAnsi="Times New Roman" w:cs="Times New Roman"/>
          <w:sz w:val="24"/>
          <w:szCs w:val="24"/>
        </w:rPr>
        <w:t xml:space="preserve"> Grey</w:t>
      </w:r>
      <w:r w:rsidR="0054469C" w:rsidRPr="00F35A09">
        <w:rPr>
          <w:rFonts w:ascii="Times New Roman" w:hAnsi="Times New Roman" w:cs="Times New Roman"/>
          <w:sz w:val="24"/>
          <w:szCs w:val="24"/>
        </w:rPr>
        <w:t xml:space="preserve">, EvanDudley, 2016; Clarke et al., 2020; Coyle et al., 2014; Glaser et al., 2019; Hawkins-Taylor et al., 2019; Jefford et al., 2013; </w:t>
      </w:r>
      <w:r w:rsidR="001C3AE4" w:rsidRPr="001C3AE4">
        <w:rPr>
          <w:rFonts w:ascii="Times New Roman" w:hAnsi="Times New Roman" w:cs="Times New Roman"/>
          <w:color w:val="FF0000"/>
          <w:sz w:val="24"/>
          <w:szCs w:val="24"/>
        </w:rPr>
        <w:t xml:space="preserve">Miller, 2008; </w:t>
      </w:r>
      <w:r w:rsidR="0054469C" w:rsidRPr="00F35A09">
        <w:rPr>
          <w:rFonts w:ascii="Times New Roman" w:hAnsi="Times New Roman" w:cs="Times New Roman"/>
          <w:sz w:val="24"/>
          <w:szCs w:val="24"/>
        </w:rPr>
        <w:t>Reb et al., 2017; Singh-Carlson et al., 2018)</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xml:space="preserve">. </w:t>
      </w:r>
      <w:r w:rsidR="001C3AE4" w:rsidRPr="001C3AE4">
        <w:rPr>
          <w:rFonts w:ascii="Times New Roman" w:eastAsia="Times New Roman" w:hAnsi="Times New Roman" w:cs="Times New Roman"/>
          <w:color w:val="FF0000"/>
          <w:sz w:val="24"/>
        </w:rPr>
        <w:t>Despite the heterogeneity of the SCPs, all of them were based on proposals designed from the IOM report.</w:t>
      </w:r>
      <w:r w:rsidR="001C3AE4">
        <w:rPr>
          <w:rFonts w:ascii="Times New Roman" w:eastAsia="Times New Roman" w:hAnsi="Times New Roman" w:cs="Times New Roman"/>
          <w:color w:val="000000"/>
          <w:sz w:val="24"/>
        </w:rPr>
        <w:t xml:space="preserve"> </w:t>
      </w:r>
      <w:r w:rsidR="00004BFB" w:rsidRPr="001C3AE4">
        <w:rPr>
          <w:rFonts w:ascii="Times New Roman" w:eastAsia="Times New Roman" w:hAnsi="Times New Roman" w:cs="Times New Roman"/>
          <w:color w:val="FF0000"/>
          <w:sz w:val="24"/>
        </w:rPr>
        <w:t>In 1</w:t>
      </w:r>
      <w:r w:rsidR="001C3AE4">
        <w:rPr>
          <w:rFonts w:ascii="Times New Roman" w:eastAsia="Times New Roman" w:hAnsi="Times New Roman" w:cs="Times New Roman"/>
          <w:color w:val="FF0000"/>
          <w:sz w:val="24"/>
        </w:rPr>
        <w:t>1</w:t>
      </w:r>
      <w:r w:rsidR="00004BFB" w:rsidRPr="001C3AE4">
        <w:rPr>
          <w:rFonts w:ascii="Times New Roman" w:eastAsia="Times New Roman" w:hAnsi="Times New Roman" w:cs="Times New Roman"/>
          <w:color w:val="FF0000"/>
          <w:sz w:val="24"/>
        </w:rPr>
        <w:t xml:space="preserve"> of the 2</w:t>
      </w:r>
      <w:r w:rsidR="001C3AE4">
        <w:rPr>
          <w:rFonts w:ascii="Times New Roman" w:eastAsia="Times New Roman" w:hAnsi="Times New Roman" w:cs="Times New Roman"/>
          <w:color w:val="FF0000"/>
          <w:sz w:val="24"/>
        </w:rPr>
        <w:t>2</w:t>
      </w:r>
      <w:r w:rsidR="00004BFB" w:rsidRPr="001C3AE4">
        <w:rPr>
          <w:rFonts w:ascii="Times New Roman" w:eastAsia="Times New Roman" w:hAnsi="Times New Roman" w:cs="Times New Roman"/>
          <w:color w:val="FF0000"/>
          <w:sz w:val="24"/>
        </w:rPr>
        <w:t xml:space="preserve"> studies</w:t>
      </w:r>
      <w:r w:rsidR="003556A5" w:rsidRPr="001C3AE4">
        <w:rPr>
          <w:rFonts w:ascii="Times New Roman" w:eastAsia="Times New Roman" w:hAnsi="Times New Roman" w:cs="Times New Roman"/>
          <w:color w:val="FF0000"/>
          <w:sz w:val="24"/>
        </w:rPr>
        <w:t>,</w:t>
      </w:r>
      <w:r w:rsidR="00004BFB" w:rsidRPr="001C3AE4">
        <w:rPr>
          <w:rFonts w:ascii="Times New Roman" w:eastAsia="Times New Roman" w:hAnsi="Times New Roman" w:cs="Times New Roman"/>
          <w:color w:val="FF0000"/>
          <w:sz w:val="24"/>
        </w:rPr>
        <w:t xml:space="preserve"> the nurse was the main</w:t>
      </w:r>
      <w:r w:rsidR="003556A5" w:rsidRPr="001C3AE4">
        <w:rPr>
          <w:rFonts w:ascii="Times New Roman" w:eastAsia="Times New Roman" w:hAnsi="Times New Roman" w:cs="Times New Roman"/>
          <w:color w:val="FF0000"/>
          <w:sz w:val="24"/>
        </w:rPr>
        <w:t xml:space="preserve"> professional</w:t>
      </w:r>
      <w:r w:rsidR="00004BFB" w:rsidRPr="001C3AE4">
        <w:rPr>
          <w:rFonts w:ascii="Times New Roman" w:eastAsia="Times New Roman" w:hAnsi="Times New Roman" w:cs="Times New Roman"/>
          <w:color w:val="FF0000"/>
          <w:sz w:val="24"/>
        </w:rPr>
        <w:t xml:space="preserve"> </w:t>
      </w:r>
      <w:r w:rsidR="003556A5" w:rsidRPr="001C3AE4">
        <w:rPr>
          <w:rFonts w:ascii="Times New Roman" w:eastAsia="Times New Roman" w:hAnsi="Times New Roman" w:cs="Times New Roman"/>
          <w:color w:val="FF0000"/>
          <w:sz w:val="24"/>
        </w:rPr>
        <w:t>responsible for this first design phase</w:t>
      </w:r>
      <w:r w:rsidR="00BE2A1D" w:rsidRPr="001C3AE4">
        <w:rPr>
          <w:rFonts w:ascii="Times New Roman" w:eastAsia="Times New Roman" w:hAnsi="Times New Roman" w:cs="Times New Roman"/>
          <w:color w:val="FF0000"/>
          <w:sz w:val="24"/>
        </w:rPr>
        <w:t xml:space="preserve"> </w:t>
      </w:r>
      <w:r w:rsidR="00004BFB"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DOI":"10.1188/14.onf.447-448","ISSN":"0190-535X","PMID":"24969256","author":[{"dropping-particle":"","family":"DeGuzman","given":"Pam Baker","non-dropping-particle":"","parse-names":false,"suffix":""},{"dropping-particle":"","family":"Colliton","given":"Kaitlyn","non-dropping-particle":"","parse-names":false,"suffix":""},{"dropping-particle":"","family":"Nail","given":"Carmel J.","non-dropping-particle":"","parse-names":false,"suffix":""},{"dropping-particle":"","family":"Keim-Malpass","given":"Jessica","non-dropping-particle":"","parse-names":false,"suffix":""}],"container-title":"Clinical Journal of Oncology Nursing","id":"ITEM-1","issue":"6","issued":{"date-parts":[["2014"]]},"note":"NUMERO 1 DE LA REVISION\n7 en referenciar","page":"692-698","title":"Survivorship Care Plans. Rural, low-income breast cancer survivor perspectives","type":"article-journal","volume":"21"},"uris":["http://www.mendeley.com/documents/?uuid=eadbe763-2cda-4434-9f31-6fd1ee9eb506"]},{"id":"ITEM-2","itemData":{"DOI":"10.1188/16.onf.636-645","ISSN":"0190-535X","abstract":"Purpose/Objectives: To compare a structured cancer survivorship care plan (SCP) transition visit versus an SCP transition visit coupled with a coordinated follow-up visit from the primary care provider (PCP). Design: Pilot randomized, controlled study. Setting: REX Cancer Hospital, a community cancer center in Raleigh, North Carolina. Sample: 34 adults completing treatment with curative intent. Methods: Patients and PCPs completed measures at baseline and at six weeks. Wilcoxon signed rank and rank sum tests were used for comparisons of SCP only versus SCP with PCP follow-up visit, as well as between high- and low-activated patients. Main Research Variables: Confidence in survivorship information and survivor concerns. Findings: The intervention was feasible and acceptable to patients and their PCPs. All patients (N = 34) had less contradictory information about care after SCP receipt. PCPs reported improved confidence in patients, regardless of intervention arm. Highly activated or empowered patients benefited more and had increased confidence and fewer concerns about cancer care. Conclusions: The SCP interventions led to increased confidence in survivorship information, but some benefits were greater for highly activated patients. PCPs also had improved confidence in survivorship care after SCP receipt, whether or not they saw the patient in follow-up. A larger study is needed to further explore these findings and the changes over time. Implications for Nursing: Nurses can be instrumental in facilitating the development and delivery of SCP to survivors and PCPs.","author":[{"dropping-particle":"","family":"Mayer","given":"Deborah K.","non-dropping-particle":"","parse-names":false,"suffix":""},{"dropping-particle":"","family":"Deal","given":"Allison","non-dropping-particle":"","parse-names":false,"suffix":""},{"dropping-particle":"","family":"Crane","given":"Jeffrey","non-dropping-particle":"","parse-names":false,"suffix":""},{"dropping-particle":"","family":"Chen","given":"Ronald","non-dropping-particle":"","parse-names":false,"suffix":""},{"dropping-particle":"","family":"Asher","given":"Gary","non-dropping-particle":"","parse-names":false,"suffix":""},{"dropping-particle":"","family":"Hanson","given":"Laura","non-dropping-particle":"","parse-names":false,"suffix":""},{"dropping-particle":"","family":"Wheeler","given":"Stephanie","non-dropping-particle":"","parse-names":false,"suffix":""},{"dropping-particle":"","family":"Gerstel","given":"Adrian","non-dropping-particle":"","parse-names":false,"suffix":""},{"dropping-particle":"","family":"Green","given":"Melissa","non-dropping-particle":"","parse-names":false,"suffix":""},{"dropping-particle":"","family":"Birken","given":"Sarah","non-dropping-particle":"","parse-names":false,"suffix":""},{"dropping-particle":"","family":"Rosenstein","given":"Donald","non-dropping-particle":"","parse-names":false,"suffix":""}],"container-title":"Oncology Nursing Forum","id":"ITEM-2","issue":"5","issued":{"date-parts":[["2016"]]},"note":"NUMERO 2 DE LA REVISION\n1 en referenciar en rdos","page":"636-645","title":"Using Survivorship Care Plans to Enhance Communication and Cancer Care Coordination: Results of a Pilot Study","type":"article-journal","volume":"43"},"uris":["http://www.mendeley.com/documents/?uuid=f9c11d15-83e3-4ae4-a0ba-dd76d387a534"]},{"id":"ITEM-3","itemData":{"DOI":"10.1016/j.ejon.2017.06.003","ISSN":"14623889","abstract":"Purpose: This study evaluates the feasibility and acceptability of a Self-Management Survivorship Care Planning (SM-SCP) intervention in colorectal and lung cancer survivors. Methods: This is a single-group, pre- and post-mixed methods study of an advance practice nurse-driven survivorship care intervention that integrates a survivorship care plan with self-management skills coaching. Colorectal and lung cancer survivors with stage I-III disease were enrolled at 3e6 months after completing treatments, and the intervention was administered in one in-person or telephone session. Survivor outcome measures included depression, anxiety, self-efficacy, QOL, and satisfaction. Paired t- tests were used for exploratory evaluations of pre-to post-intervention score changes. Content analysis was conducted to analyze the qualitative data to describe survivors’ experience with the intervention. Results: Thirty participants (15 colorectal, 15 lung) enrolled and completed the study (73% retention). It took an average of 40 min to complete the TS/CP and 34.2 min to deliver the intervention. Exploratory analysis revealed significant differences from baseline to post-intervention in depression, anxiety, self- efficacy, physical functioning, role limitations-physical, pain, general health, health transition, physical health summary, and total QOL. Three qualitative themes emerged: 1) Feeling empowered about having a plan; 2) Struggling with psychosocial concerns; and 3) Suggestions for intervention content and delivery. Conclusions: The SM-SCP intervention was feasible and acceptable for colorectal and lung cancer sur- vivors after treatment completion. Survivorship care interventions have potential to fulfill the unmet needs of colorectal and lung cancer survivors. Their effectiveness might be greater by integrating conceptually-based models of care, such as self-management skills building.","author":[{"dropping-particle":"","family":"Reb","given":"Anne","non-dropping-particle":"","parse-names":false,"suffix":""},{"dropping-particle":"","family":"Ruel","given":"Nora","non-dropping-particle":"","parse-names":false,"suffix":""},{"dropping-particle":"","family":"Fakih","given":"Marwan","non-dropping-particle":"","parse-names":false,"suffix":""},{"dropping-particle":"","family":"Lai","given":"Lily","non-dropping-particle":"","parse-names":false,"suffix":""},{"dropping-particle":"","family":"Salgia","given":"Ravi","non-dropping-particle":"","parse-names":false,"suffix":""},{"dropping-particle":"","family":"Ferrell","given":"Betty","non-dropping-particle":"","parse-names":false,"suffix":""},{"dropping-particle":"","family":"Sampath","given":"Sagus","non-dropping-particle":"","parse-names":false,"suffix":""},{"dropping-particle":"","family":"Kim","given":"Jae Y.","non-dropping-particle":"","parse-names":false,"suffix":""},{"dropping-particle":"","family":"Raz","given":"Dan J.","non-dropping-particle":"","parse-names":false,"suffix":""},{"dropping-particle":"","family":"Sun","given":"Virginia","non-dropping-particle":"","parse-names":false,"suffix":""}],"container-title":"European Journal of Oncology Nursing","id":"ITEM-3","issued":{"date-parts":[["2017"]]},"note":"NUERO 8 DE LA REVISION; E VECES COMO REB, OTRAS COMO FERRELL\nquinto en referenciar; 20","page":"125-134","title":"Empowering survivors after colorectal and lung cancer treatment: Pilot study of a Self-Management Survivorship Care Planning intervention","type":"article-journal","volume":"29"},"uris":["http://www.mendeley.com/documents/?uuid=4fc4f84e-ad1c-4c16-b4a3-e4898e2ce5d5"]},{"id":"ITEM-4","itemData":{"DOI":"10.1188/14.onf.266-273","ISSN":"0190-535X","author":[{"dropping-particle":"","family":"Mayer","given":"Deborah K.","non-dropping-particle":"","parse-names":false,"suffix":""},{"dropping-particle":"","family":"Gerstel","given":"Adrian","non-dropping-particle":"","parse-names":false,"suffix":""},{"dropping-particle":"","family":"Walton","given":"AnnMarie Lee","non-dropping-particle":"","parse-names":false,"suffix":""},{"dropping-particle":"","family":"Triglianos","given":"Tammy","non-dropping-particle":"","parse-names":false,"suffix":""},{"dropping-particle":"","family":"Sadiq","given":"Teresa E.","non-dropping-particle":"","parse-names":false,"suffix":""},{"dropping-particle":"","family":"Hawkins","given":"Nikki A.","non-dropping-particle":"","parse-names":false,"suffix":""},{"dropping-particle":"","family":"Davies","given":"Janine M.","non-dropping-particle":"","parse-names":false,"suffix":""}],"container-title":"Oncology Nursing Forum","id":"ITEM-4","issue":"3","issued":{"date-parts":[["2014"]]},"note":"NUMERO 10 EN LA REVISION","page":"266-273","title":"Implementing Survivorship Care Plans for Colon Cancer Survivors","type":"article-journal","volume":"41"},"uris":["http://www.mendeley.com/documents/?uuid=6dd81cc0-09c1-49fe-98b3-84f6b01ca11a"]},{"id":"ITEM-5","itemData":{"DOI":"10.1186/1745-6215-14-260","ISSN":"17456215","abstract":"BACKGROUND: Colorectal cancer (CRC) is the most common cancer affecting both men and women in Australia. The illness and related treatments can cause distressing adverse effects, impact on emotional and psychological well-being, and adversely affect social, occupational and relationship functioning for many years after the end of treatment or, in fact, lifelong. Current models of follow-up fail to address the complex needs arising after treatment completion. Strategies to better prepare and support survivors are urgently required. We previously developed a nurse-led supportive care program (SurvivorCare) and tested it in a pilot study involving 10 CRC survivors. The intervention was found to be highly acceptable, appropriate, relevant and useful.\\n\\nMETHODS/DESIGN: This study is a multisite, randomised controlled trial, designed to assess the impact of the addition of the SurvivorCare intervention to usual post-treatment care, for people with potentially cured CRC. SurvivorCare comprises the provision of survivorship educational materials, a tailored survivorship care plan, an individually tailored nurse-led, face-to-face end of treatment consultation and three subsequent telephone calls. Eligible patients have completed treatment for potentially cured CRC. Other eligibility criteria include stage I to III disease, age greater than 18 years and adequate understanding of English. All consenting patients complete questionnaires at three time points over a six-month period (baseline, two and six months). Measures assess psychological distress, unmet needs and quality of life.\\n\\nDISCUSSION: This supportive care package has the potential to significantly reduce individual suffering, whilst reducing the burden of follow-up on acute cancer services through enhanced engagement with and utilisation of general practitioners and community based services. If the intervention is successful in achieving the expected health benefits, it could be disseminated readily. All training and supporting materials have been developed and standardised. Furthermore, the intervention could easily be adapted to other cancer or chronic disease settings.\\n\\nTRIAL REGISTRATION: Australian New Zealand Clinical Trial Registry ACTRN12610000207011.","author":[{"dropping-particle":"","family":"Jefford","given":"Michael","non-dropping-particle":"","parse-names":false,"suffix":""},{"dropping-particle":"","family":"Aranda","given":"Sanchia","non-dropping-particle":"","parse-names":false,"suffix":""},{"dropping-particle":"","family":"Gough","given":"Karla","non-dropping-particle":"","parse-names":false,"suffix":""},{"dropping-particle":"","family":"Lotfi-Jam","given":"Kerryann","non-dropping-particle":"","parse-names":false,"suffix":""},{"dropping-particle":"","family":"Butow","given":"Phyllis","non-dropping-particle":"","parse-names":false,"suffix":""},{"dropping-particle":"","family":"Krishnasamy","given":"Mei","non-dropping-particle":"","parse-names":false,"suffix":""},{"dropping-particle":"","family":"Young","given":"Jane","non-dropping-particle":"","parse-names":false,"suffix":""},{"dropping-particle":"","family":"Phipps-Nelson","given":"Jo","non-dropping-particle":"","parse-names":false,"suffix":""},{"dropping-particle":"","family":"Russell","given":"Lahiru","non-dropping-particle":"","parse-names":false,"suffix":""},{"dropping-particle":"","family":"King","given":"Dorothy","non-dropping-particle":"","parse-names":false,"suffix":""},{"dropping-particle":"","family":"Schofield","given":"Penelope","non-dropping-particle":"","parse-names":false,"suffix":""}],"container-title":"Trials","id":"ITEM-5","issued":{"date-parts":[["2013"]]},"note":"NUMERO 11 DE LA REVISION\n9 en referenciar","page":"1-9","title":"Evaluating a nurse-led survivorship care package (SurvivorCare) for bowel cancer survivors: Study protocol for a randomized controlled trial","type":"article-journal","volume":"14"},"uris":["http://www.mendeley.com/documents/?uuid=31b702b7-fa5c-43f2-98e4-28302ad825bd"]},{"id":"ITEM-6","itemData":{"DOI":"10.1007/s11764-015-0443-1","ISSN":"1932-2259","abstract":"Purpose Prevailing wisdom suggests that implementation of a survivorship care plan (SCP) will address deficits in survi- vorship care planning and delivery for cancer patients. Here, we present 24-month results of a randomized clinical trial on health service and patient-reported outcomes among breast cancer patients transferred to their primary care physician for follow-up care. The 24-month assessments represent the long- term benefit and sustainability of the implantation of a SCP. Methods In all, 408 patients with early-stage breast cancer were randomized to the SCP or control group. Patient self- completed questionnaires, supplemented with telephone inter- views, during the 24-month study period assessed health ser- vice and patient-reported outcomes. The primary outcome was cancer-specific distress. Secondary outcomes included health-related quality of life, patient satisfaction, continuity and coordination of care, and health service outcomes such as adherence to guidelines. Results Over the course of 24 months, there were no differ- ences between both groups in health service and patient- reported outcomes. Women from Quebec compared to those from Western Canada (p&lt;0.001), women within 2 years of completion ofprimary treatment compared to a longer period (p=0.013), and those with a higher SF-36 mental component score compared to a lower score (p=0.044) were positively associated with adherence to guidelines. Conclusion The implementation ofa SCP in the transition of survivorship care from cancer center to primary care did not","author":[{"dropping-particle":"","family":"Boekhout","given":"Annelies H.","non-dropping-particle":"","parse-names":false,"suffix":""},{"dropping-particle":"","family":"Maunsell","given":"Elizabeth","non-dropping-particle":"","parse-names":false,"suffix":""},{"dropping-particle":"","family":"Pond","given":"Gregory R.","non-dropping-particle":"","parse-names":false,"suffix":""},{"dropping-particle":"","family":"Julian","given":"Jim A.","non-dropping-particle":"","parse-names":false,"suffix":""},{"dropping-particle":"","family":"Coyle","given":"Doug","non-dropping-particle":"","parse-names":false,"suffix":""},{"dropping-particle":"","family":"Levine","given":"Mark N.","non-dropping-particle":"","parse-names":false,"suffix":""},{"dropping-particle":"","family":"Grunfeld","given":"Eva","non-dropping-particle":"","parse-names":false,"suffix":""}],"container-title":"Journal of Cancer Survivorship","id":"ITEM-6","issued":{"date-parts":[["2015"]]},"note":"NUMERO 12 DE LA REVISION\n15 en referenciar","page":"683-691","title":"A survivorship care plan for breast cancer survivors: extended results of a randomized clinical trial","type":"article-journal","volume":"9"},"uris":["http://www.mendeley.com/documents/?uuid=91c7ec30-9af1-4d80-8d06-e2fbd9d27efe"]},{"id":"ITEM-7","itemData":{"DOI":"10.1097/NCC.0000000000000329","ISBN":"0000000000000","ISSN":"15389804","abstract":"In 2005, the Institute of Medicine recommended that all cancer patients receive a survivorship care plan (SCP). Despite widespread support, few centers have routinely implemented them. Understanding of their impact is limited.\nThe aims of this study were to examine the impact of SCP delivery on patients and healthcare professionals at an Australian comprehensive cancer center and determine enablers and barriers to implementation.\nSix groups were surveyed: (1) patients who had received SCPs; (2) nurse coordinators using SCPs, (3) general practitioners (primary care, GPs) of patients who had received SCPs, (4) clinical service chairs, (5) heads of allied health, and (6) nurse coordinators not using SCPs (nonengaged nurse coordinators). Groups 1 to 3 completed written questionnaires. Groups 4 to 6 participated in semistructured interviews.\nFifty patients, 7 nurse coordinators, 18 GPs, 7 clinical service chairs, 4 heads of allied health, and 8 nonengaged nurse coordinators participated. Eighty-seven percent of patients considered the SCP to be very or somewhat useful; 50% felt it helped them understand their cancer experience. All engaged nurse coordinators reported SCPs to be very or somewhat useful, and 86% believed SCPs improved communication with GPs. General practitioners felt SCPs were very or somewhat useful (67%) and wished to receive SCPs for future patients (83%). Organizational and clinical leadership, multidisciplinary engagement, resourcing, and timing of SCP delivery were considered critical enablers.\nPatients and healthcare professionals support the use of SCPs; however, they are resource intensive and require significant organizational support.\nNurses are instrumental to SCP implementation. Attention to enablers and barriers is important for successful implementation.","author":[{"dropping-particle":"","family":"Nolte","given":"Linda","non-dropping-particle":"","parse-names":false,"suffix":""},{"dropping-particle":"","family":"Kinnane","given":"Nicole","non-dropping-particle":"","parse-names":false,"suffix":""},{"dropping-particle":"","family":"Lai-Kwon","given":"Julia","non-dropping-particle":"","parse-names":false,"suffix":""},{"dropping-particle":"","family":"Gates","given":"Priscilla","non-dropping-particle":"","parse-names":false,"suffix":""},{"dropping-particle":"","family":"Shilkin","given":"Pauline","non-dropping-particle":"","parse-names":false,"suffix":""},{"dropping-particle":"","family":"Jefford","given":"Michael","non-dropping-particle":"","parse-names":false,"suffix":""}],"container-title":"Cancer Nursing","id":"ITEM-7","issue":"6","issued":{"date-parts":[["2016"]]},"note":"NUMERO 14 DE LA REVISION\n8 en refencias","page":"E26-E35","title":"The impact of survivorship care planning on patients, general practitioners, and hospital-based staff","type":"article-journal","volume":"39"},"uris":["http://www.mendeley.com/documents/?uuid=8371afed-c587-4757-a816-c209daae9613"]},{"id":"ITEM-8","itemData":{"DOI":"10.1188/16.onf.710-719","ISSN":"0190-535X","abstract":"PURPOSE/OBJECTIVES: To examine symptom and quality-of-life (QOL) trajectories in breast cancer and lymphoma survivors enrolled in a survivorship navigation intervention and to explore patient, caregiver, and primary care provider (PCP) satisfaction with receipt of a survivorship care plan (SCP). ., DESIGN: Prospective, cohort, longitudinal.., SETTING: The Billings Clinic, an integrated cancer center in Montana. ., SAMPLE: 67 patients with breast cancer or lymphoma who recently completed cancer treatment, along with 39 of their caregivers and 23 PCPs. ., METHODS: Data collection at one, three, and six months by the Functional Assessment of Cancer Therapy-General and satisfaction surveys.., MAIN RESEARCH VARIABLES: Symptoms, QOL, and satisfaction with the survivorship navigator and the SCP.., FINDINGS: Symptoms persisted six months following treatment. Symptoms and QOL indicators with worst intensity were energy, sleep, coping, and satisfaction with sex life. Patients with more comorbidities reported worse QOL, telephoned the survivorship navigator more often, and were more satisfied with the SCP. Patients with lymphoma reported higher QOL, but it was not significantly different from patients with breast cancer. Patients were significantly more satisfied than caregivers with the SCP at time 1. PCPs were highly satisfied with the SCP.., CONCLUSIONS: Some symptoms persist, even when cancer treatment has ended. Patients with comorbidities are at higher risk for more severe symptoms and worse QOL and may benefit from ongoing support. SCPs can facilitate patients' transition to primary care following cancer treatment. ., IMPLICATIONS FOR NURSING: Healthcare professionals who care for breast cancer survivors need to routinely assess them for the presence of comorbid conditions. Obese breast cancer survivors may benefit from weight reduction interventions to possibly decrease their risk of developing lymphedema and improve their overall health status.","author":[{"dropping-particle":"","family":"Brant","given":"Jeannine","non-dropping-particle":"","parse-names":false,"suffix":""},{"dropping-particle":"","family":"Blaseg","given":"Karyl","non-dropping-particle":"","parse-names":false,"suffix":""},{"dropping-particle":"","family":"Aders","given":"Kathy","non-dropping-particle":"","parse-names":false,"suffix":""},{"dropping-particle":"","family":"Oliver","given":"Dona","non-dropping-particle":"","parse-names":false,"suffix":""},{"dropping-particle":"","family":"Gray, EvanDudley","given":"William","non-dropping-particle":"","parse-names":false,"suffix":""}],"container-title":"Oncology Nursing Forum","id":"ITEM-8","issue":"6","issued":{"date-parts":[["2016"]]},"note":"NUMERO 15 DE LA REVISION\ntercero en referenciar en la revision, 18","page":"710-719","title":"Navigating the Transition From Cancer Care to Primary Care: Assistance of a Survivorship Care Plan","type":"article-journal","volume":"43"},"uris":["http://www.mendeley.com/documents/?uuid=64643dfa-b2a5-49b1-9464-19b338f11ed0"]},{"id":"ITEM-9","itemData":{"DOI":"10.1200/jop.2013.001142","ISSN":"1554-7477","PMID":"24326740","abstract":"Purpose: Survivorship care plans (SCPs) are recommended for patients who have completed primary treatment and are transitioning to routine follow-up care. However, SCPs may be costly, and their effectiveness is unproven. The study objective was to assess the cost effectiveness of an SCP for breast cancer survivors transitioning to routine follow-up care with their own primary care physician (PCP) using data from a recent randomized controlled trial (RCT). Methods: Resource use and utility data for 408 patients with breast cancer enrolled in the RCT comparing an SCP with standard care (no SCP) were used. The intervention group received a 30-minute educational session with a nurse and their SCP, and their PCPs received the SCP plus a full guideline on follow-up. Analysis assessed the societal costs and quality-adjusted life years (QALYs) for the intervention group and the control group over the 2-year follow-up of the RCT. Uncertainty concerning cost effectiveness was assessed through nonparametric bootstrapping and deterministic sensitivity analysis. Results: The no-SCP group had better outcomes than the SCP group: total costs per patient were lower for standard care (Canadian $698 v $765), and total QALYs were almost equivalent (1.42 for standard care v 1.41 for the SCP). The probability that the SCP was cost effective was 0.26 at a threshold value of a QALY of $50,000. A variety of sensitivity analyses did not change the conclusions of the analysis. Conclusion: This SCP would be costly to introduce and would not be a cost effective use of scarce health care resources. Copyright © 2013 by American Society of Clinical Oncology.","author":[{"dropping-particle":"","family":"Coyle","given":"Doug","non-dropping-particle":"","parse-names":false,"suffix":""},{"dropping-particle":"","family":"Grunfeld","given":"Eva","non-dropping-particle":"","parse-names":false,"suffix":""},{"dropping-particle":"","family":"Coyle","given":"Kathryn","non-dropping-particle":"","parse-names":false,"suffix":""},{"dropping-particle":"","family":"Pond","given":"Gregory","non-dropping-particle":"","parse-names":false,"suffix":""},{"dropping-particle":"","family":"Julian","given":"Jim A.","non-dropping-particle":"","parse-names":false,"suffix":""},{"dropping-particle":"","family":"Levine","given":"Mark N.","non-dropping-particle":"","parse-names":false,"suffix":""}],"container-title":"Journal of Oncology Practice","id":"ITEM-9","issue":"2","issued":{"date-parts":[["2014"]]},"note":"NUMERO 16 DE LA REVISION","page":"e86-e92","title":"Cost Effectiveness of a Survivorship Care Plan for Breast Cancer Survivors","type":"article-journal","volume":"10"},"uris":["http://www.mendeley.com/documents/?uuid=3be0fe1e-b85e-4021-acb9-17d76e96f148"]},{"id":"ITEM-10","itemData":{"DOI":"10.1200/JCO.2016.68.9497","ISSN":"1527-7755 (Electronic)","PMID":"28418767","abstract":"Purpose The purpose of this study was to examine the effects of a randomized controlled trial (RCT) of treatment summaries and survivorship care plans coupled with a nurse counseling session, primarily on physician implementation of and secondarily on patient adherence to recommended survivorship care, among a low-income population of breast cancer survivors (survivors). Methods We recruited 212 low-income, predominantly Latina (72.6%) survivors with stage 0 to III breast cancer, with an average age of 53 years, from two Los Angeles County public hospitals into an RCT of a survivorship care nurse counseling session coupled with the provision of individualized treatment summaries and survivorship care plans to patients and their health care providers from December 2012 to July 2014. One hundred seven survivors received the experimental intervention, and 105 survivors received usual care. Multiple linear regression analyses were performed to assess intervention effects on physician implementation of and patient adherence to recommended survivorship care. Scales that served as covariables were Knowledge of Survivorship Issues, Perceived Efficacy in Patient-Physician Interactions, and Satisfaction With Care and Information. Results Survivors in the intervention group reported greater physician implementation of recommended breast cancer survivorship care, for example, treatment of depression or hot flashes, than did those in the control group (adjusted difference, 16 ± 5.3; P = .003). Baseline Satisfaction With Care and Information was positively associated with physician implementation (coefficient, 5.2 ± 2.2; P = .02). Being married/partnered (-11.8 ± 4.0; P = .004) and age (-0.5 ± 0.2; P = .028) were negatively associated with patient adherence. Conclusion To our knowledge, this is the first RCT of survivorship care plans to show benefits in clinical outcomes, in this case, showing increased physician implementation of recommended breast cancer survivorship care in the intervention group, compared with the control group.","author":[{"dropping-particle":"","family":"Maly","given":"Rose C.","non-dropping-particle":"","parse-names":false,"suffix":""},{"dropping-particle":"","family":"Liang","given":"Li-Jung","non-dropping-particle":"","parse-names":false,"suffix":""},{"dropping-particle":"","family":"Liu","given":"Yihang","non-dropping-particle":"","parse-names":false,"suffix":""},{"dropping-particle":"","family":"Griggs","given":"Jennifer J.","non-dropping-particle":"","parse-names":false,"suffix":""},{"dropping-particle":"","family":"Ganz","given":"Patricia A.","non-dropping-particle":"","parse-names":false,"suffix":""}],"id":"ITEM-10","issue":"16","issued":{"date-parts":[["2017"]]},"page":"1814-1821","title":"Randomized Controlled Trial of Survivorship Care Plans Among Low-Income, Predominantly Latina Breast Cancer Survivors","type":"article-journal","volume":"35"},"uris":["http://www.mendeley.com/documents/?uuid=90de7492-c8cc-4ac8-84f6-eb67575ca5de"]}],"mendeley":{"formattedCitation":"(Boekhout et al., 2015; Brant et al., 2016; Coyle et al., 2014; DeGuzman et al., 2014; Jefford et al., 2013; Maly, Liang, Liu, Griggs, &amp; Ganz, 2017a; Mayer et al., 2016, 2014; Nolte et al., 2016; Reb et al., 2017)","plainTextFormattedCitation":"(Boekhout et al., 2015; Brant et al., 2016; Coyle et al., 2014; DeGuzman et al., 2014; Jefford et al., 2013; Maly, Liang, Liu, Griggs, &amp; Ganz, 2017a; Mayer et al., 2016, 2014; Nolte et al., 2016; Reb et al., 2017)","previouslyFormattedCitation":"(Boekhout et al., 2015; Brant et al., 2016; Coyle et al., 2014; DeGuzman et al., 2014; Jefford et al., 2013; Maly, Liang, Liu, Griggs, &amp; Ganz, 2017a; Mayer et al., 2016, 2014; Nolte et al., 2016; Reb et al., 2017)"},"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3C47DB" w:rsidRPr="00F35A09">
        <w:rPr>
          <w:rFonts w:ascii="Times New Roman" w:hAnsi="Times New Roman" w:cs="Times New Roman"/>
          <w:sz w:val="24"/>
          <w:szCs w:val="24"/>
        </w:rPr>
        <w:t>(Boekhout et al., 2015; Brant et al., 2016; Coyle et al., 2014; DeGuzman et al., 2014; Jefford et al., 2013; Maly, Liang, Liu, Griggs, &amp; Ganz, 2017a; Mayer et al., 201</w:t>
      </w:r>
      <w:r w:rsidR="00120226">
        <w:rPr>
          <w:rFonts w:ascii="Times New Roman" w:hAnsi="Times New Roman" w:cs="Times New Roman"/>
          <w:sz w:val="24"/>
          <w:szCs w:val="24"/>
        </w:rPr>
        <w:t>4</w:t>
      </w:r>
      <w:r w:rsidR="003C47DB" w:rsidRPr="00F35A09">
        <w:rPr>
          <w:rFonts w:ascii="Times New Roman" w:hAnsi="Times New Roman" w:cs="Times New Roman"/>
          <w:sz w:val="24"/>
          <w:szCs w:val="24"/>
        </w:rPr>
        <w:t>, 201</w:t>
      </w:r>
      <w:r w:rsidR="00120226">
        <w:rPr>
          <w:rFonts w:ascii="Times New Roman" w:hAnsi="Times New Roman" w:cs="Times New Roman"/>
          <w:sz w:val="24"/>
          <w:szCs w:val="24"/>
        </w:rPr>
        <w:t>6</w:t>
      </w:r>
      <w:r w:rsidR="003C47DB" w:rsidRPr="00F35A09">
        <w:rPr>
          <w:rFonts w:ascii="Times New Roman" w:hAnsi="Times New Roman" w:cs="Times New Roman"/>
          <w:sz w:val="24"/>
          <w:szCs w:val="24"/>
        </w:rPr>
        <w:t xml:space="preserve">; </w:t>
      </w:r>
      <w:r w:rsidR="00120226" w:rsidRPr="00120226">
        <w:rPr>
          <w:rFonts w:ascii="Times New Roman" w:hAnsi="Times New Roman" w:cs="Times New Roman"/>
          <w:color w:val="FF0000"/>
          <w:sz w:val="24"/>
          <w:szCs w:val="24"/>
        </w:rPr>
        <w:t xml:space="preserve">Miller, 2008; </w:t>
      </w:r>
      <w:r w:rsidR="003C47DB" w:rsidRPr="00F35A09">
        <w:rPr>
          <w:rFonts w:ascii="Times New Roman" w:hAnsi="Times New Roman" w:cs="Times New Roman"/>
          <w:sz w:val="24"/>
          <w:szCs w:val="24"/>
        </w:rPr>
        <w:t>Nolte et al., 2016; Reb et al., 2017)</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After the content to be included in the SCP</w:t>
      </w:r>
      <w:r w:rsidR="003556A5" w:rsidRPr="00F35A09">
        <w:rPr>
          <w:rFonts w:ascii="Times New Roman" w:eastAsia="Times New Roman" w:hAnsi="Times New Roman" w:cs="Times New Roman"/>
          <w:color w:val="000000"/>
          <w:sz w:val="24"/>
        </w:rPr>
        <w:t xml:space="preserve"> was selected</w:t>
      </w:r>
      <w:r w:rsidR="00004BFB" w:rsidRPr="00F35A09">
        <w:rPr>
          <w:rFonts w:ascii="Times New Roman" w:eastAsia="Times New Roman" w:hAnsi="Times New Roman" w:cs="Times New Roman"/>
          <w:color w:val="000000"/>
          <w:sz w:val="24"/>
        </w:rPr>
        <w:t>, a template</w:t>
      </w:r>
      <w:r w:rsidR="003556A5" w:rsidRPr="00F35A09">
        <w:rPr>
          <w:rFonts w:ascii="Times New Roman" w:eastAsia="Times New Roman" w:hAnsi="Times New Roman" w:cs="Times New Roman"/>
          <w:color w:val="000000"/>
          <w:sz w:val="24"/>
        </w:rPr>
        <w:t xml:space="preserve"> was designed</w:t>
      </w:r>
      <w:r w:rsidR="00004BFB" w:rsidRPr="00F35A09">
        <w:rPr>
          <w:rFonts w:ascii="Times New Roman" w:eastAsia="Times New Roman" w:hAnsi="Times New Roman" w:cs="Times New Roman"/>
          <w:color w:val="000000"/>
          <w:sz w:val="24"/>
        </w:rPr>
        <w:t xml:space="preserve"> </w:t>
      </w:r>
      <w:r w:rsidR="003556A5" w:rsidRPr="00F35A09">
        <w:rPr>
          <w:rFonts w:ascii="Times New Roman" w:eastAsia="Times New Roman" w:hAnsi="Times New Roman" w:cs="Times New Roman"/>
          <w:color w:val="000000"/>
          <w:sz w:val="24"/>
        </w:rPr>
        <w:t>that would be filled in</w:t>
      </w:r>
      <w:r w:rsidR="00004BFB" w:rsidRPr="00F35A09">
        <w:rPr>
          <w:rFonts w:ascii="Times New Roman" w:eastAsia="Times New Roman" w:hAnsi="Times New Roman" w:cs="Times New Roman"/>
          <w:color w:val="000000"/>
          <w:sz w:val="24"/>
        </w:rPr>
        <w:t xml:space="preserve"> with the data </w:t>
      </w:r>
      <w:r w:rsidR="003556A5" w:rsidRPr="00F35A09">
        <w:rPr>
          <w:rFonts w:ascii="Times New Roman" w:eastAsia="Times New Roman" w:hAnsi="Times New Roman" w:cs="Times New Roman"/>
          <w:color w:val="000000"/>
          <w:sz w:val="24"/>
        </w:rPr>
        <w:t xml:space="preserve">for </w:t>
      </w:r>
      <w:r w:rsidR="00004BFB" w:rsidRPr="00F35A09">
        <w:rPr>
          <w:rFonts w:ascii="Times New Roman" w:eastAsia="Times New Roman" w:hAnsi="Times New Roman" w:cs="Times New Roman"/>
          <w:color w:val="000000"/>
          <w:sz w:val="24"/>
        </w:rPr>
        <w:t xml:space="preserve">each survivor. </w:t>
      </w:r>
      <w:r w:rsidR="003556A5" w:rsidRPr="00F35A09">
        <w:rPr>
          <w:rFonts w:ascii="Times New Roman" w:eastAsia="Times New Roman" w:hAnsi="Times New Roman" w:cs="Times New Roman"/>
          <w:color w:val="000000"/>
          <w:sz w:val="24"/>
        </w:rPr>
        <w:t>Two</w:t>
      </w:r>
      <w:r w:rsidR="00004BFB" w:rsidRPr="00F35A09">
        <w:rPr>
          <w:rFonts w:ascii="Times New Roman" w:eastAsia="Times New Roman" w:hAnsi="Times New Roman" w:cs="Times New Roman"/>
          <w:color w:val="000000"/>
          <w:sz w:val="24"/>
        </w:rPr>
        <w:t xml:space="preserve"> different </w:t>
      </w:r>
      <w:r w:rsidR="003556A5" w:rsidRPr="00F35A09">
        <w:rPr>
          <w:rFonts w:ascii="Times New Roman" w:eastAsia="Times New Roman" w:hAnsi="Times New Roman" w:cs="Times New Roman"/>
          <w:color w:val="000000"/>
          <w:sz w:val="24"/>
        </w:rPr>
        <w:t>methods for data collection were described</w:t>
      </w:r>
      <w:r w:rsidR="00004BFB" w:rsidRPr="00F35A09">
        <w:rPr>
          <w:rFonts w:ascii="Times New Roman" w:eastAsia="Times New Roman" w:hAnsi="Times New Roman" w:cs="Times New Roman"/>
          <w:color w:val="000000"/>
          <w:sz w:val="24"/>
        </w:rPr>
        <w:t xml:space="preserve">: </w:t>
      </w:r>
      <w:r w:rsidR="003556A5" w:rsidRPr="00F35A09">
        <w:rPr>
          <w:rFonts w:ascii="Times New Roman" w:eastAsia="Times New Roman" w:hAnsi="Times New Roman" w:cs="Times New Roman"/>
          <w:color w:val="000000"/>
          <w:sz w:val="24"/>
        </w:rPr>
        <w:t>selection</w:t>
      </w:r>
      <w:r w:rsidR="00004BFB" w:rsidRPr="00F35A09">
        <w:rPr>
          <w:rFonts w:ascii="Times New Roman" w:eastAsia="Times New Roman" w:hAnsi="Times New Roman" w:cs="Times New Roman"/>
          <w:color w:val="000000"/>
          <w:sz w:val="24"/>
        </w:rPr>
        <w:t xml:space="preserve"> from multiple options </w:t>
      </w:r>
      <w:r w:rsidR="003556A5" w:rsidRPr="00F35A09">
        <w:rPr>
          <w:rFonts w:ascii="Times New Roman" w:eastAsia="Times New Roman" w:hAnsi="Times New Roman" w:cs="Times New Roman"/>
          <w:color w:val="000000"/>
          <w:sz w:val="24"/>
        </w:rPr>
        <w:t>provided</w:t>
      </w:r>
      <w:r w:rsidR="00BE2A1D">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04BFB" w:rsidRPr="00F35A09">
        <w:rPr>
          <w:rFonts w:ascii="Times New Roman" w:hAnsi="Times New Roman" w:cs="Times New Roman"/>
          <w:sz w:val="24"/>
          <w:szCs w:val="24"/>
        </w:rPr>
        <w:instrText>ADDIN CSL_CITATION {"citationItems":[{"id":"ITEM-1","itemData":{"DOI":"10.1188/13.cjon.17-03ap","ISSN":"1092-1095","abstract":"Cancer survivors face several challenges following the completion of active treatment, including uncer- tainty about late effects of treatment and confusion about coordination of follow-up care. The authors evaluated patient satisfaction with personalized survivorship care plans designed to clarify those is- sues. The authors enrolled 48 patients with breast cancer and 10 patients with colorectal cancer who had completed treatment in the previous two months from an urban academic medical center and a rural community hospital. Patient satisfaction with the care plan was assessed by telephone interview. Overall, about 80% of patients were very or completely satisfied with the care plan, and 90% or more © iStockPhoto.com/Slobodan Vasic agreed that it was useful, it was easy to understand, and the length was appropriate. Most patients reported that the care plan was very or critically important to understanding an array of survivorship issues. However, only about half felt that it helped them better understand the roles of primary care providers and oncologists in survivorship care. The results provide evidence that patients with cancer find high value in personalized survivorship care plans, but the plans do not eliminate confusion regarding the coordination of follow-up care. Future efforts to improve care plans should focus on better descriptions of how survivorship care will be coordinated.","author":[{"dropping-particle":"","family":"Sprague","given":"Brian L.","non-dropping-particle":"","parse-names":false,"suffix":""},{"dropping-particle":"","family":"Dittus","given":"Kim L.","non-dropping-particle":"","parse-names":false,"suffix":""},{"dropping-particle":"","family":"Pace","given":"Claire M.","non-dropping-particle":"","parse-names":false,"suffix":""},{"dropping-particle":"","family":"Dulko","given":"Dorothy","non-dropping-particle":"","parse-names":false,"suffix":""},{"dropping-particle":"","family":"Pollack","given":"Lori A.","non-dropping-particle":"","parse-names":false,"suffix":""},{"dropping-particle":"","family":"Hawkins","given":"Nikki A.","non-dropping-particle":"","parse-names":false,"suffix":""},{"dropping-particle":"","family":"Geller","given":"Berta M.","non-dropping-particle":"","parse-names":false,"suffix":""}],"container-title":"Clinical Journal of Oncology Nursing","id":"ITEM-1","issue":"3","issued":{"date-parts":[["2013"]]},"note":"NUMERO 9 DE LA REVISION\n6 en refenciar","page":"266-272","title":"Patient Satisfaction With Breast and Colorectal Cancer Survivorship Care Plans","type":"article-journal","volume":"17"},"uris":["http://www.mendeley.com/documents/?uuid=d47d5527-87af-46f9-b816-08498e365add"]}],"mendeley":{"formattedCitation":"(Sprague et al., 2013)","plainTextFormattedCitation":"(Sprague et al., 2013)","previouslyFormattedCitation":"(Sprague et al., 2013)"},"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F35A09">
        <w:rPr>
          <w:rFonts w:ascii="Times New Roman" w:hAnsi="Times New Roman" w:cs="Times New Roman"/>
          <w:sz w:val="24"/>
          <w:szCs w:val="24"/>
        </w:rPr>
        <w:t>(Sprague et al., 2013)</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xml:space="preserve"> and automatic data </w:t>
      </w:r>
      <w:r w:rsidR="003556A5" w:rsidRPr="00F35A09">
        <w:rPr>
          <w:rFonts w:ascii="Times New Roman" w:eastAsia="Times New Roman" w:hAnsi="Times New Roman" w:cs="Times New Roman"/>
          <w:color w:val="000000"/>
          <w:sz w:val="24"/>
        </w:rPr>
        <w:t>extraction from the patient’s</w:t>
      </w:r>
      <w:r w:rsidR="00004BFB" w:rsidRPr="00F35A09">
        <w:rPr>
          <w:rFonts w:ascii="Times New Roman" w:eastAsia="Times New Roman" w:hAnsi="Times New Roman" w:cs="Times New Roman"/>
          <w:color w:val="000000"/>
          <w:sz w:val="24"/>
        </w:rPr>
        <w:t xml:space="preserve"> computerized clinical history</w:t>
      </w:r>
      <w:r w:rsidR="00BE2A1D">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04BFB" w:rsidRPr="00F35A09">
        <w:rPr>
          <w:rFonts w:ascii="Times New Roman" w:hAnsi="Times New Roman" w:cs="Times New Roman"/>
          <w:sz w:val="24"/>
          <w:szCs w:val="24"/>
        </w:rPr>
        <w:instrText>ADDIN CSL_CITATION {"citationItems":[{"id":"ITEM-1","itemData":{"DOI":"10.1007/s11764-013-0327-1","ISSN":"19322267","abstract":"PURPOSE: Previous studies have merely investigated oncology providers' a priori attitudes toward SCPs. The purpose of the current study was to longitudinally evaluate oncology providers' expectations and actual experiences with the use of an automatically generated Survivorship Care Plan (SCP) in daily clinical practice.\\n\\nMETHODS: Between April 2011 and October 2012, the participating oncology providers (i.e., gynecologists, gynecologic oncologists, oncology nurses) provided usual care or SCP care to 222 endometrial and 85 ovarian cancer patients included in the Registrationsystem Oncological GYnecology (ROGY) Care trial. All (n = 43) oncology providers in both arms were requested to complete a questionnaire before and after patient inclusion regarding their expectations and evaluation of SCP care.\\n\\nRESULTS: Before patient inclusion, 38 (88 %; 21 SCP, 17 usual care), and after patient inclusion, 35 (83 %; 20 SCP, 15 usual care) oncology providers returned the questionnaire. After patient inclusion, oncology providers were generally satisfied with the SCP (M = 7.1, SD = 1.3, with 1 = not at all-10 = very much) and motivated to keep using the SCP (M = 7.9, SD = 1.5). Most providers (64 %) encountered barriers. Twenty-five percent felt they used more time for consultations (M = 7.3 min, SD = 4.6). However, self-reported consultation time did not differ between before (M = 21.8 min, SD = 11.6) and after patient inclusion (M = 18.7, SD = 10.6; p = 0.22) or between SCP care (M = 18.5, SD = 10.3) and usual care (M = 22.0, SD = 12.2; p = 0.21).\\n\\nCONCLUSIONS: Oncology providers using the SCP were generally satisfied and motivated to keep using the SCP. However, the findings of the current study suggest that even when the SCP can be generated automatically, oncology providers still have difficulties with finding the time to discuss the SCP with their patients.\\n\\nIMPLICATIONS FOR CANCER SURVIVORS: If SCP care is indeed effective, overcoming the perceived barriers is needed before large-scale implementation in order for cancer survivors to fully benefit from the potential advantages of SCPs.","author":[{"dropping-particle":"","family":"Nicolaije","given":"Kim A H","non-dropping-particle":"","parse-names":false,"suffix":""},{"dropping-particle":"","family":"Ezendam","given":"Nicole P M","non-dropping-particle":"","parse-names":false,"suffix":""},{"dropping-particle":"","family":"Vos","given":"M. Caroline","non-dropping-particle":"","parse-names":false,"suffix":""},{"dropping-particle":"","family":"Pijnenborg","given":"Johanna M A","non-dropping-particle":"","parse-names":false,"suffix":""},{"dropping-particle":"V.","family":"Poll-Franse","given":"Lonneke","non-dropping-particle":"van de","parse-names":false,"suffix":""},{"dropping-particle":"","family":"Kruitwagen","given":"Roy F P M","non-dropping-particle":"","parse-names":false,"suffix":""}],"container-title":"Journal of Cancer Survivorship","id":"ITEM-1","issued":{"date-parts":[["2013"]]},"note":"NUMERO 3 DE LA REVISION; PRIMERO ROGY\n11 en referenciar","page":"248-259","title":"Oncology providers' evaluation of the use of an automatically generated cancer survivorship care plan: Longitudinal results from the ROGY Care trial","type":"article-journal","volume":"8"},"uris":["http://www.mendeley.com/documents/?uuid=1d1664ea-a4fb-4ee8-a6a5-9ed6e624fffe"]},{"id":"ITEM-2","itemData":{"DOI":"10.1007/s11764-014-0368-0","ISSN":"1932-2259","abstract":"Purpose This study assesses the effect of sending a Survivorship Care Plan (SCP) to primary care physicians (PCP) on the communication of the PCP with the medical specialist and the patient and to describe PCPs’ opinions regarding the SCP. Methods In a pragmatic cluster randomized controlled trial conducted in 12 hospitals, the PCP ofendometrial and ovarian cancer patients received usual information, while in addition the SCP-care arm received a copy of the patient’sSCP.Results A questionnaire was returned by 266 PCPs (76 %). One third of the PCPs in the SCP-care arm indicated having received an SCP. PCPs in the SCP-care arm were more likely to have had personal contact with the medical specialist (52 vs. 37 %, p=0.01) but were equally satisfied with the infor- mation as PCPs in the usual care arm (7.2 vs. 6.9 on a scale from 1 to 10, p=0.25). Of all PCPs, 82 % indicated they would want to receive an SCP in the future. A quarter of the PCPs who received an SCP reported that the SCP supported contact with the patient. However, the SCP was found too long. Conclusions Supplying an SCP to PCPs potentially has a positive effect on the communication between the PCP and the medical specialist. The SCP should be concise and focused on PCPs’ needs, such as contact information and tailored information on patient diagnosis, treatment, and possible consequences. Implications for Cancer Survivors In the light oftransition of cancer care to PCPs, survivors may benefit from improved information provision and communication","author":[{"dropping-particle":"","family":"Ezendam","given":"Nicole P. M.","non-dropping-particle":"","parse-names":false,"suffix":""},{"dropping-particle":"","family":"Nicolaije","given":"Kim A. H.","non-dropping-particle":"","parse-names":false,"suffix":""},{"dropping-particle":"","family":"Kruitwagen","given":"Roy F. P. M.","non-dropping-particle":"","parse-names":false,"suffix":""},{"dropping-particle":"","family":"Pijnenborg","given":"Johanna M. A.","non-dropping-particle":"","parse-names":false,"suffix":""},{"dropping-particle":"","family":"Vos","given":"M. Caroline","non-dropping-particle":"","parse-names":false,"suffix":""},{"dropping-particle":"","family":"Boll","given":"Dorry","non-dropping-particle":"","parse-names":false,"suffix":""},{"dropping-particle":"","family":"Bommel","given":"Marjo","non-dropping-particle":"van","parse-names":false,"suffix":""},{"dropping-particle":"V.","family":"Poll-Franse","given":"Lonneke","non-dropping-particle":"van de","parse-names":false,"suffix":""}],"container-title":"Journal of Cancer Survivorship","id":"ITEM-2","issued":{"date-parts":[["2014"]]},"note":"NUMERO 4 DE LA REVISION; ROGY\n13 EN REFERENCIAR","page":"595-602","title":"Survivorship Care Plans to inform the primary care physician: results from the ROGY care pragmatic cluster randomized controlled trial","type":"article-journal","volume":"8"},"uris":["http://www.mendeley.com/documents/?uuid=7c971c35-9ac8-4540-b26c-052cc1addff4"]},{"id":"ITEM-3","itemData":{"DOI":"10.1200/JCO.2014.60.3399","ISSN":"15277755","abstract":"PURPOSE: This study was conducted to longitudinally assess the impact of an automatically generated survivorship care plan (SCP) on patient-reported outcomes in routine clinical practice. Primary outcomes were patient satisfaction with information and care. Secondary outcomes included illness perceptions and health care use. METHODS: Twelve hospitals were randomly assigned to SCP care or usual care in a pragmatic, cluster randomized trial. Newly diagnosed patients with endometrial cancer completed questionnaires after diagnosis (n = 221; 75% response), 6 months (n = 158), and 12 months (n = 147). An SCP application was built in the Web-based ROGY (Registration System Oncological Gynecology). By clicking the SCP button, a patient-tailored SCP was generated. RESULTS: In the SCP care arm, 74% of patients received an SCP. They reported receiving more information about their treatment (mean [M] = 57, standard deviation [SD] = 20 v M = 47, SD = 24; P = .03), other services (M = 35, SD = 22 v M = 25, SD = 22; P = .03), and different places of care (M = 27, SD = 25 v M = 23, SD = 26; P = .04) than the usual care arm (scales, 0 to 100). However, there were no differences regarding satisfaction with information or care. Patients in the SCP care arm experienced more symptoms (M = 3.3, SD = 2.0 v M = 2.6, SD = 1.6; P = .03), were more concerned about their illness (M = 4.4, SD = 2.3 v M = 3.9, SD = 2.1; P = .03), were more affected emotionally (M = 4.0, SD = 2.2 v M = 3.7, SD = 2.2; P = .046), and reported more cancer-related contact with their primary care physician (M = 1.8, SD = 2.0 v M = 1.1, SD = 0.9; P = .003) than those in the usual care arm (scale, 1 to 10). These effects did not differ over time. CONCLUSION: The present trial showed no evidence of a benefit of SCPs on satisfaction with information and care. Furthermore, SCPs increased patients' concerns, emotional impact, experienced symptoms, and the amount of cancer-related contact with the primary care physician. Whether this may ultimately lead to more empowered patients should be investigated further.","author":[{"dropping-particle":"","family":"Nicolaije","given":"Kim A.H.","non-dropping-particle":"","parse-names":false,"suffix":""},{"dropping-particle":"","family":"Ezendam","given":"Nicole P.M.","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Boss","given":"Erik A.","non-dropping-particle":"","parse-names":false,"suffix":""},{"dropping-particle":"","family":"Hermans","given":"Ralph H.M.","non-dropping-particle":"","parse-names":false,"suffix":""},{"dropping-particle":"","family":"Engelhart","given":"Karin C.M.","non-dropping-particle":"","parse-names":false,"suffix":""},{"dropping-particle":"","family":"Haartsen","given":"Joke E.","non-dropping-particle":"","parse-names":false,"suffix":""},{"dropping-particle":"","family":"Pijlman","given":"Brenda M.","non-dropping-particle":"","parse-names":false,"suffix":""},{"dropping-particle":"","family":"Loon-Baelemans","given":"Ingrid E.A.M.","non-dropping-particle":"Van","parse-names":false,"suffix":""},{"dropping-particle":"","family":"Mertens","given":"Helena J.M.M.","non-dropping-particle":"","parse-names":false,"suffix":""},{"dropping-particle":"","family":"Nolting","given":"Willem E.","non-dropping-particle":"","parse-names":false,"suffix":""},{"dropping-particle":"","family":"Beek","given":"Johannes J.","non-dropping-particle":"Van","parse-names":false,"suffix":""},{"dropping-particle":"","family":"Roukema","given":"Jan A.","non-dropping-particle":"","parse-names":false,"suffix":""},{"dropping-particle":"","family":"Zijlstra","given":"Wobbe P.","non-dropping-particle":"","parse-names":false,"suffix":""},{"dropping-particle":"","family":"Kruitwagen","given":"Roy F.P.M.","non-dropping-particle":"","parse-names":false,"suffix":""},{"dropping-particle":"V.","family":"Poll-Franse","given":"Lonneke","non-dropping-particle":"Van De","parse-names":false,"suffix":""}],"container-title":"Journal of Clinical Oncology","id":"ITEM-3","issue":"31","issued":{"date-parts":[["2015"]]},"note":"NUMERO 5 DE LA REVISION. ROGY\n10 en referenciar","page":"3550-3559","title":"Impact of an automatically generated cancer survivorship care plan on patient-reported outcomes in routine clinical practice: Longitudinal outcomes of a pragmatic, cluster randomized trial","type":"article-journal","volume":"33"},"uris":["http://www.mendeley.com/documents/?uuid=3fc12b00-b5fd-4f09-8fda-cb2e79de37e5"]},{"id":"ITEM-4","itemData":{"DOI":"10.1007/s11764-017-0639-7","ISBN":"1176401706397","ISSN":"1932-2259","abstract":"Purpose The purpose ofthis paper was to assess the impact of survivorship care plan (SCP) provision and moderating factors on health care use following endometrial cancer treatment. Methods Women newly diagnosed with endometrial cancer were included in a pragmatic cluster randomized trial at 12 hospitals in the Netherlands and were randomly assigned to SCP or usual care (n = 221; 75% response). The SCP was generated using the web-based Registrationsystem Oncological GYnecology (ROGY) and provided tailored in- formation regarding disease, treatment, and possible late-ef- fects. Cancer-related use ofgeneral practitioner, specialist, and additional health care was collected through questionnaires after diagnosis and at 6-, 12-, and 24-month follow-up and compared using linear multilevel regression analyses. Results Women who received an SCP had more cancer- related primary care visits compared to the usual care arm during the first year after diagnosis (β =0.7, p &lt;0.01). At 6-month follow-up, women in the SCP group used more ad- ditional health care compared to women receiving usual care (24 vs. 11%, p = 0.04). Women with anxious symptoms (p = 0.03) and women who received radiotherapy (p =0.01) had a higher primary care use within the first year after treat- ment, when receiving an SCP. Conclusions The SCP increases primary health care con- sumption the first year after treatment, particularly in women treated with radiotherapy and women with anxious symptoms. Implications for cancer survivors These findings imply that the SCP enables women in need of supportive care to seek relevant care at an early stage after treatment. Whether this results in improved patient-reported outcomes in the long- term","author":[{"dropping-particle":"","family":"Jeppesen","given":"Mette Moustgaard","non-dropping-particle":"","parse-names":false,"suffix":""},{"dropping-particle":"","family":"Ezendam","given":"Nicole P. M.","non-dropping-particle":"","parse-names":false,"suffix":""},{"dropping-particle":"","family":"Pijnenborg","given":"Johanna M. A.","non-dropping-particle":"","parse-names":false,"suffix":""},{"dropping-particle":"","family":"Caroline Vos","given":"M.","non-dropping-particle":"","parse-names":false,"suffix":""},{"dropping-particle":"","family":"Boll","given":"Dorry","non-dropping-particle":"","parse-names":false,"suffix":""},{"dropping-particle":"","family":"Kruitwagen","given":"Roy F. P. M.","non-dropping-particle":"","parse-names":false,"suffix":""},{"dropping-particle":"","family":"Jensen","given":"Pernille Tine","non-dropping-particle":"","parse-names":false,"suffix":""},{"dropping-particle":"V.","family":"Poll-Franse","given":"Lonneke","non-dropping-particle":"van de","parse-names":false,"suffix":""}],"container-title":"Journal of Cancer Survivorship","id":"ITEM-4","issued":{"date-parts":[["2018"]]},"note":"NUMERO 6 DE LA REVISION. ROGY\n2 en referenciar en rdo","page":"18-27","title":"The impact of the survivorship care plan on health care use: 2-year follow-up results of the ROGY care trial","type":"article-journal","volume":"12"},"uris":["http://www.mendeley.com/documents/?uuid=79d5dfe4-dabe-43ac-bbaf-70476583ab8a"]},{"id":"ITEM-5","itemData":{"DOI":"10.1016/j.ygyno.2017.02.041","ISSN":"00908258","abstract":"Objective. The aim of this study was to assess the long-term impact of an automatically generated Survivor- ship Care Plan (SCP) on patient reported outcomes in ovarian cancer in routine clinical practice. Outcome mea- sures included satisfaction with information provision and care, illness perceptions and health care utilization. Methods. In this pragmatic cluster randomized trial, twelve hospitals in the South of the Netherlands were randomized to ‘SCP care’ or ‘usual care’. All newly diagnosed ovarian cancer patients in the ‘SCP care’ arm re- ceived an SCP that was automatically generated by the oncology provider, by clicking a button in the web- based Registrationsystem Oncological GYnecology (ROGY). Ovarian cancer patients (N= 174, mean age 63.3, SD = 11.4; all stages) completed questionnaires directly after initial treatment and after 6, 12 and 24 months. Results. First questionnaires were returned from 61 (67%) ovarian cancer patients in the ‘SCP care’ arm and 113 (72%) patients in the ‘usual care’ arm. In the ‘SCP care’ arm, 66% (N= 41) of the patients reported receipt of an SCP. No overall differences were observed between the trial arms on satisfaction with information provi- sion, satisfaction with care or health care utilization. Regarding illness perceptions, patients in the ‘SCP care’ arm had lower beliefs that the treatment would help to cure their disease (overall, 6.7 vs. 7.5, P b 0.01). Conclusions. SCPs did not increase satisfaction with information provision or care in ovarian cancer patients","author":[{"dropping-particle":"","family":"Rooij","given":"Belle H.","non-dropping-particle":"de","parse-names":false,"suffix":""},{"dropping-particle":"","family":"Ezendam","given":"Nicole P.M.","non-dropping-particle":"","parse-names":false,"suffix":""},{"dropping-particle":"","family":"Nicolaije","given":"Kim A.H","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Boss","given":"Erik A.","non-dropping-particle":"","parse-names":false,"suffix":""},{"dropping-particle":"","family":"Hermans","given":"Ralph H.M.","non-dropping-particle":"","parse-names":false,"suffix":""},{"dropping-particle":"","family":"Engelhart","given":"Karin C.M.","non-dropping-particle":"","parse-names":false,"suffix":""},{"dropping-particle":"","family":"Haartsen","given":"Joke E.","non-dropping-particle":"","parse-names":false,"suffix":""},{"dropping-particle":"","family":"Pijlman","given":"Brenda M.","non-dropping-particle":"","parse-names":false,"suffix":""},{"dropping-particle":"","family":"Loon-Baelemans","given":"Ingrid E.A.M.","non-dropping-particle":"van","parse-names":false,"suffix":""},{"dropping-particle":"","family":"Mertens","given":"Helena J.M.M.","non-dropping-particle":"","parse-names":false,"suffix":""},{"dropping-particle":"","family":"Nolting","given":"Willem E.","non-dropping-particle":""</w:instrText>
      </w:r>
      <w:r w:rsidR="00004BFB" w:rsidRPr="00BE2A1D">
        <w:rPr>
          <w:rFonts w:ascii="Times New Roman" w:hAnsi="Times New Roman" w:cs="Times New Roman"/>
          <w:sz w:val="24"/>
          <w:szCs w:val="24"/>
          <w:lang w:val="es-ES"/>
        </w:rPr>
        <w:instrText>,"parse-names":false,"suffix":""},{"dropping-particle":"","family":"Beek","given":"Johannes J.","non-dropping-particle":"van","parse-names":false,"suffix":""},{"dropping-particle":"","family":"Roukema","given":"Jan A.","non-dropping-particle":"","parse-names":false,"suffix":""},{"dropping-particle":"","family":"Kruitwagen","given":"Roy F.P.M.","non-dropping-particle":"","parse-names":false,"suffix":""},{"dropping-particle":"V.","family":"Poll-Franse","given":"Lonneke","non-dropping-particle":"van de","parse-names":false,"suffix":""}],"container-title":"Gynecologic Oncology","id":"ITEM-5","issued":{"date-parts":[["2017"]]},"note":"NUMERO 7 EN LA REVISION Y ULTIMO DE ROGY\n12 en referenciar","page":"319-328","title":"Effects of Survivorship Care Plans on patient reported outcomes in ovarian cancer during 2-year follow-up – The ROGY care trial","type":"article-journal","volume":"145"},"uris":["http://www.mendeley.com/documents/?uuid=b4c175e5-5771-4473-8b99-a08dbff2f46d"]}],"mendeley":{"formattedCitation":"(de Rooij et al., 2017; Ezendam et al., 2014; Jeppesen et al., 2018; Nicolaije et al., 2015, 2013)","plainTextFormattedCitation":"(de Rooij et al., 2017; Ezendam et al., 2014; Jeppesen et al., 2018; Nicolaije et al., 2015, 2013)","previouslyFormattedCitation":"(de Rooij et al., 2017; Ezendam et al., 2014; Jeppesen et al., 2018; Nicolaije et al., 2015, 2013)"},"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BE2A1D">
        <w:rPr>
          <w:rFonts w:ascii="Times New Roman" w:hAnsi="Times New Roman" w:cs="Times New Roman"/>
          <w:sz w:val="24"/>
          <w:szCs w:val="24"/>
          <w:lang w:val="es-ES"/>
        </w:rPr>
        <w:t>(de Rooij et al., 2017; Ezendam et al., 2014; Jeppesen et al., 2018; Nicolaije et al., 2015, 2013)</w:t>
      </w:r>
      <w:r w:rsidR="00004BFB" w:rsidRPr="00F35A09">
        <w:rPr>
          <w:rFonts w:ascii="Times New Roman" w:hAnsi="Times New Roman" w:cs="Times New Roman"/>
          <w:sz w:val="24"/>
          <w:szCs w:val="24"/>
        </w:rPr>
        <w:fldChar w:fldCharType="end"/>
      </w:r>
      <w:r w:rsidR="00004BFB" w:rsidRPr="00BE2A1D">
        <w:rPr>
          <w:rFonts w:ascii="Times New Roman" w:eastAsia="Times New Roman" w:hAnsi="Times New Roman" w:cs="Times New Roman"/>
          <w:color w:val="000000"/>
          <w:sz w:val="24"/>
          <w:lang w:val="es-ES"/>
        </w:rPr>
        <w:t xml:space="preserve">. </w:t>
      </w:r>
      <w:r w:rsidR="003556A5" w:rsidRPr="00F35A09">
        <w:rPr>
          <w:rFonts w:ascii="Times New Roman" w:eastAsia="Times New Roman" w:hAnsi="Times New Roman" w:cs="Times New Roman"/>
          <w:color w:val="000000"/>
          <w:sz w:val="24"/>
        </w:rPr>
        <w:t>Regarding</w:t>
      </w:r>
      <w:r w:rsidR="00004BFB" w:rsidRPr="00F35A09">
        <w:rPr>
          <w:rFonts w:ascii="Times New Roman" w:eastAsia="Times New Roman" w:hAnsi="Times New Roman" w:cs="Times New Roman"/>
          <w:color w:val="000000"/>
          <w:sz w:val="24"/>
        </w:rPr>
        <w:t xml:space="preserve"> automatic </w:t>
      </w:r>
      <w:r w:rsidR="003556A5" w:rsidRPr="00F35A09">
        <w:rPr>
          <w:rFonts w:ascii="Times New Roman" w:eastAsia="Times New Roman" w:hAnsi="Times New Roman" w:cs="Times New Roman"/>
          <w:color w:val="000000"/>
          <w:sz w:val="24"/>
        </w:rPr>
        <w:t>data extraction</w:t>
      </w:r>
      <w:r w:rsidR="00004BFB" w:rsidRPr="00F35A09">
        <w:rPr>
          <w:rFonts w:ascii="Times New Roman" w:eastAsia="Times New Roman" w:hAnsi="Times New Roman" w:cs="Times New Roman"/>
          <w:color w:val="000000"/>
          <w:sz w:val="24"/>
        </w:rPr>
        <w:t>, two studies</w:t>
      </w:r>
      <w:r w:rsidR="00606BFE">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DOI":"10.1188/14.onf.266-273","ISSN":"0190-535X","author":[{"dropping-particle":"","family":"Mayer","given":"Deborah K.","non-dropping-particle":"","parse-names":false,"suffix":""},{"dropping-particle":"","family":"Gerstel","given":"Adrian","non-dropping-particle":"","parse-names":false,"suffix":""},{"dropping-particle":"","family":"Walton","given":"AnnMarie Lee","non-dropping-particle":"","parse-names":false,"suffix":""},{"dropping-particle":"","family":"Triglianos","given":"Tammy","non-dropping-particle":"","parse-names":false,"suffix":""},{"dropping-particle":"","family":"Sadiq","given":"Teresa E.","non-dropping-particle":"","parse-names":false,"suffix":""},{"dropping-particle":"","family":"Hawkins","given":"Nikki A.","non-dropping-particle":"","parse-names":false,"suffix":""},{"dropping-particle":"","family":"Davies","given":"Janine M.","non-dropping-particle":"","parse-names":false,"suffix":""}],"container-title":"Oncology Nursing Forum","id":"ITEM-1","issue":"3","issued":{"date-parts":[["2014"]]},"note":"NUMERO 10 EN LA REVISION","page":"266-273","title":"Implementing Survivorship Care Plans for Colon Cancer Survivors","type":"article-journal","volume":"41"},"uris":["http://www.mendeley.com/documents/?uuid=6dd81cc0-09c1-49fe-98b3-84f6b01ca11a"]},{"id":"ITEM-2","itemData":{"DOI":"10.1007/s11764-013-0327-1","ISSN":"19322267","abstract":"PURPOSE: Previous studies have merely investigated oncology providers' a priori attitudes toward SCPs. The purpose of the current study was to longitudinally evaluate oncology providers' expectations and actual experiences with the use of an automatically generated Survivorship Care Plan (SCP) in daily clinical practice.\\n\\nMETHODS: Between April 2011 and October 2012, the participating oncology providers (i.e., gynecologists, gynecologic oncologists, oncology nurses) provided usual care or SCP care to 222 endometrial and 85 ovarian cancer patients included in the Registrationsystem Oncological GYnecology (ROGY) Care trial. All (n = 43) oncology providers in both arms were requested to complete a questionnaire before and after patient inclusion regarding their expectations and evaluation of SCP care.\\n\\nRESULTS: Before patient inclusion, 38 (88 %; 21 SCP, 17 usual care), and after patient inclusion, 35 (83 %; 20 SCP, 15 usual care) oncology providers returned the questionnaire. After patient inclusion, oncology providers were generally satisfied with the SCP (M = 7.1, SD = 1.3, with 1 = not at all-10 = very much) and motivated to keep using the SCP (M = 7.9, SD = 1.5). Most providers (64 %) encountered barriers. Twenty-five percent felt they used more time for consultations (M = 7.3 min, SD = 4.6). However, self-reported consultation time did not differ between before (M = 21.8 min, SD = 11.6) and after patient inclusion (M = 18.7, SD = 10.6; p = 0.22) or between SCP care (M = 18.5, SD = 10.3) and usual care (M = 22.0, SD = 12.2; p = 0.21).\\n\\nCONCLUSIONS: Oncology providers using the SCP were generally satisfied and motivated to keep using the SCP. However, the findings of the current study suggest that even when the SCP can be generated automatically, oncology providers still have difficulties with finding the time to discuss the SCP with their patients.\\n\\nIMPLICATIONS FOR CANCER SURVIVORS: If SCP care is indeed effective, overcoming the perceived barriers is needed before large-scale implementation in order for cancer survivors to fully benefit from the potential advantages of SCPs.","author":[{"dropping-particle":"","family":"Nicolaije","given":"Kim A H","non-dropping-particle":"","parse-names":false,"suffix":""},{"dropping-particle":"","family":"Ezendam","given":"Nicole P M","non-dropping-particle":"","parse-names":false,"suffix":""},{"dropping-particle":"","family":"Vos","given":"M. Caroline","non-dropping-particle":"","parse-names":false,"suffix":""},{"dropping-particle":"","family":"Pijnenborg","given":"Johanna M A","non-dropping-particle":"","parse-names":false,"suffix":""},{"dropping-particle":"V.","family":"Poll-Franse","given":"Lonneke","non-dropping-particle":"van de","parse-names":false,"suffix":""},{"dropping-particle":"","family":"Kruitwagen","given":"Roy F P M","non-dropping-particle":"","parse-names":false,"suffix":""}],"container-title":"Journal of Cancer Survivorship","id":"ITEM-2","issued":{"date-parts":[["2013"]]},"note":"NUMERO 3 DE LA REVISION; PRIMERO ROGY\n11 en referenciar","page":"248-259","title":"Oncology providers' evaluation of the use of an automatically generated cancer survivorship care plan: Longitudinal results from the ROGY Care trial","type":"article-journal","volume":"8"},"uris":["http://www.mendeley.com/documents/?uuid=1d1664ea-a4fb-4ee8-a6a5-9ed6e624fffe"]}],"mendeley":{"formattedCitation":"(Mayer et al., 2014; Nicolaije et al., 2013)","plainTextFormattedCitation":"(Mayer et al., 2014; Nicolaije et al., 2013)","previouslyFormattedCitation":"(Mayer et al., 2014; Nicolaije et al., 2013)"},"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3C47DB" w:rsidRPr="00F35A09">
        <w:rPr>
          <w:rFonts w:ascii="Times New Roman" w:hAnsi="Times New Roman" w:cs="Times New Roman"/>
          <w:sz w:val="24"/>
          <w:szCs w:val="24"/>
        </w:rPr>
        <w:t>(Mayer et al., 2014; Nicolaije et al., 2013)</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xml:space="preserve"> indicate the risk of obtaining plans that are too extensive</w:t>
      </w:r>
      <w:r w:rsidR="003556A5" w:rsidRPr="00F35A09">
        <w:rPr>
          <w:rFonts w:ascii="Times New Roman" w:eastAsia="Times New Roman" w:hAnsi="Times New Roman" w:cs="Times New Roman"/>
          <w:color w:val="000000"/>
          <w:sz w:val="24"/>
        </w:rPr>
        <w:t xml:space="preserve"> and</w:t>
      </w:r>
      <w:r w:rsidR="00004BFB" w:rsidRPr="00F35A09">
        <w:rPr>
          <w:rFonts w:ascii="Times New Roman" w:eastAsia="Times New Roman" w:hAnsi="Times New Roman" w:cs="Times New Roman"/>
          <w:color w:val="000000"/>
          <w:sz w:val="24"/>
        </w:rPr>
        <w:t xml:space="preserve"> propose the agglutination of clinical data in elective modules (example: </w:t>
      </w:r>
      <w:r w:rsidR="003556A5" w:rsidRPr="00F35A09">
        <w:rPr>
          <w:rFonts w:ascii="Times New Roman" w:eastAsia="Times New Roman" w:hAnsi="Times New Roman" w:cs="Times New Roman"/>
          <w:color w:val="000000"/>
          <w:sz w:val="24"/>
        </w:rPr>
        <w:t xml:space="preserve">a </w:t>
      </w:r>
      <w:r w:rsidR="00004BFB" w:rsidRPr="00F35A09">
        <w:rPr>
          <w:rFonts w:ascii="Times New Roman" w:eastAsia="Times New Roman" w:hAnsi="Times New Roman" w:cs="Times New Roman"/>
          <w:color w:val="000000"/>
          <w:sz w:val="24"/>
        </w:rPr>
        <w:t xml:space="preserve">lymphedema module, </w:t>
      </w:r>
      <w:r w:rsidR="003556A5" w:rsidRPr="00F35A09">
        <w:rPr>
          <w:rFonts w:ascii="Times New Roman" w:eastAsia="Times New Roman" w:hAnsi="Times New Roman" w:cs="Times New Roman"/>
          <w:color w:val="000000"/>
          <w:sz w:val="24"/>
        </w:rPr>
        <w:t xml:space="preserve">an </w:t>
      </w:r>
      <w:r w:rsidR="00004BFB" w:rsidRPr="00F35A09">
        <w:rPr>
          <w:rFonts w:ascii="Times New Roman" w:eastAsia="Times New Roman" w:hAnsi="Times New Roman" w:cs="Times New Roman"/>
          <w:color w:val="000000"/>
          <w:sz w:val="24"/>
        </w:rPr>
        <w:t xml:space="preserve">asthenia and fatigue module). In this way, the professional responsible for developing the plan would choose </w:t>
      </w:r>
      <w:r w:rsidR="003556A5" w:rsidRPr="00F35A09">
        <w:rPr>
          <w:rFonts w:ascii="Times New Roman" w:eastAsia="Times New Roman" w:hAnsi="Times New Roman" w:cs="Times New Roman"/>
          <w:color w:val="000000"/>
          <w:sz w:val="24"/>
        </w:rPr>
        <w:t xml:space="preserve">among </w:t>
      </w:r>
      <w:r w:rsidR="00004BFB" w:rsidRPr="00F35A09">
        <w:rPr>
          <w:rFonts w:ascii="Times New Roman" w:eastAsia="Times New Roman" w:hAnsi="Times New Roman" w:cs="Times New Roman"/>
          <w:color w:val="000000"/>
          <w:sz w:val="24"/>
        </w:rPr>
        <w:t xml:space="preserve">the different modules </w:t>
      </w:r>
      <w:r w:rsidR="003556A5" w:rsidRPr="00F35A09">
        <w:rPr>
          <w:rFonts w:ascii="Times New Roman" w:eastAsia="Times New Roman" w:hAnsi="Times New Roman" w:cs="Times New Roman"/>
          <w:color w:val="000000"/>
          <w:sz w:val="24"/>
        </w:rPr>
        <w:t>and adapt</w:t>
      </w:r>
      <w:r w:rsidR="00004BFB" w:rsidRPr="00F35A09">
        <w:rPr>
          <w:rFonts w:ascii="Times New Roman" w:eastAsia="Times New Roman" w:hAnsi="Times New Roman" w:cs="Times New Roman"/>
          <w:color w:val="000000"/>
          <w:sz w:val="24"/>
        </w:rPr>
        <w:t xml:space="preserve"> the care process </w:t>
      </w:r>
      <w:r w:rsidR="003556A5" w:rsidRPr="00F35A09">
        <w:rPr>
          <w:rFonts w:ascii="Times New Roman" w:eastAsia="Times New Roman" w:hAnsi="Times New Roman" w:cs="Times New Roman"/>
          <w:color w:val="000000"/>
          <w:sz w:val="24"/>
        </w:rPr>
        <w:t xml:space="preserve">to the </w:t>
      </w:r>
      <w:r w:rsidR="00004BFB" w:rsidRPr="00F35A09">
        <w:rPr>
          <w:rFonts w:ascii="Times New Roman" w:eastAsia="Times New Roman" w:hAnsi="Times New Roman" w:cs="Times New Roman"/>
          <w:color w:val="000000"/>
          <w:sz w:val="24"/>
        </w:rPr>
        <w:t xml:space="preserve">specific needs of each </w:t>
      </w:r>
      <w:r w:rsidR="00B3385F">
        <w:rPr>
          <w:rFonts w:ascii="Times New Roman" w:eastAsia="Times New Roman" w:hAnsi="Times New Roman" w:cs="Times New Roman"/>
          <w:color w:val="000000"/>
          <w:sz w:val="24"/>
        </w:rPr>
        <w:t>cancer survivor</w:t>
      </w:r>
      <w:r w:rsidR="00B3385F" w:rsidRPr="00F35A09">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04BFB" w:rsidRPr="00F35A09">
        <w:rPr>
          <w:rFonts w:ascii="Times New Roman" w:hAnsi="Times New Roman" w:cs="Times New Roman"/>
          <w:sz w:val="24"/>
          <w:szCs w:val="24"/>
        </w:rPr>
        <w:instrText>ADDIN CSL_CITATION {"citationItems":[{"id":"ITEM-1","itemData":{"DOI":"10.1007/s11764-013-0327-1","ISSN":"19322267","abstract":"PURPOSE: Previous studies have merely investigated oncology providers' a priori attitudes toward SCPs. The purpose of the current study was to longitudinally evaluate oncology providers' expectations and actual experiences with the use of an automatically generated Survivorship Care Plan (SCP) in daily clinical practice.\\n\\nMETHODS: Between April 2011 and October 2012, the participating oncology providers (i.e., gynecologists, gynecologic oncologists, oncology nurses) provided usual care or SCP care to 222 endometrial and 85 ovarian cancer patients included in the Registrationsystem Oncological GYnecology (ROGY) Care trial. All (n = 43) oncology providers in both arms were requested to complete a questionnaire before and after patient inclusion regarding their expectations and evaluation of SCP care.\\n\\nRESULTS: Before patient inclusion, 38 (88 %; 21 SCP, 17 usual care), and after patient inclusion, 35 (83 %; 20 SCP, 15 usual care) oncology providers returned the questionnaire. After patient inclusion, oncology providers were generally satisfied with the SCP (M = 7.1, SD = 1.3, with 1 = not at all-10 = very much) and motivated to keep using the SCP (M = 7.9, SD = 1.5). Most providers (64 %) encountered barriers. Twenty-five percent felt they used more time for consultations (M = 7.3 min, SD = 4.6). However, self-reported consultation time did not differ between before (M = 21.8 min, SD = 11.6) and after patient inclusion (M = 18.7, SD = 10.6; p = 0.22) or between SCP care (M = 18.5, SD = 10.3) and usual care (M = 22.0, SD = 12.2; p = 0.21).\\n\\nCONCLUSIONS: Oncology providers using the SCP were generally satisfied and motivated to keep using the SCP. However, the findings of the current study suggest that even when the SCP can be generated automatically, oncology providers still have difficulties with finding the time to discuss the SCP with their patients.\\n\\nIMPLICATIONS FOR CANCER SURVIVORS: If SCP care is indeed effective, overcoming the perceived barriers is needed before large-scale implementation in order for cancer survivors to fully benefit from the potential advantages of SCPs.","author":[{"dropping-particle":"","family":"Nicolaije","given":"Kim A H","non-dropping-particle":"","parse-names":false,"suffix":""},{"dropping-particle":"","family":"Ezendam","given":"Nicole P M","non-dropping-particle":"","parse-names":false,"suffix":""},{"dropping-particle":"","family":"Vos","given":"M. Caroline","non-dropping-particle":"","parse-names":false,"suffix":""},{"dropping-particle":"","family":"Pijnenborg","given":"Johanna M A","non-dropping-particle":"","parse-names":false,"suffix":""},{"dropping-particle":"V.","family":"Poll-Franse","given":"Lonneke","non-dropping-particle":"van de","parse-names":false,"suffix":""},{"dropping-particle":"","family":"Kruitwagen","given":"Roy F P M","non-dropping-particle":"","parse-names":false,"suffix":""}],"container-title":"Journal of Cancer Survivorship","id":"ITEM-1","issued":{"date-parts":[["2013"]]},"note":"NUMERO 3 DE LA REVISION; PRIMERO ROGY\n11 en referenciar","page":"248-259","title":"Oncology providers' evaluation of the use of an automatically generated cancer survivorship care plan: Longitudinal results from the ROGY Care trial","type":"article-journal","volume":"8"},"uris":["http://www.mendeley.com/documents/?uuid=1d1664ea-a4fb-4ee8-a6a5-9ed6e624fffe"]}],"mendeley":{"formattedCitation":"(Nicolaije et al., 2013)","plainTextFormattedCitation":"(Nicolaije et al., 2013)","previouslyFormattedCitation":"(Nicolaije et al., 2013)"},"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F35A09">
        <w:rPr>
          <w:rFonts w:ascii="Times New Roman" w:hAnsi="Times New Roman" w:cs="Times New Roman"/>
          <w:sz w:val="24"/>
          <w:szCs w:val="24"/>
        </w:rPr>
        <w:t>(Nicolaije et al., 2013)</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w:t>
      </w:r>
      <w:r w:rsidR="00120226" w:rsidRPr="00120226">
        <w:t xml:space="preserve"> </w:t>
      </w:r>
      <w:r w:rsidR="00120226" w:rsidRPr="00120226">
        <w:rPr>
          <w:rFonts w:ascii="Times New Roman" w:eastAsia="Times New Roman" w:hAnsi="Times New Roman" w:cs="Times New Roman"/>
          <w:color w:val="FF0000"/>
          <w:sz w:val="24"/>
        </w:rPr>
        <w:t xml:space="preserve">Therefore, </w:t>
      </w:r>
      <w:r w:rsidR="00120226">
        <w:rPr>
          <w:rFonts w:ascii="Times New Roman" w:eastAsia="Times New Roman" w:hAnsi="Times New Roman" w:cs="Times New Roman"/>
          <w:color w:val="FF0000"/>
          <w:sz w:val="24"/>
        </w:rPr>
        <w:t>t</w:t>
      </w:r>
      <w:r w:rsidR="00120226" w:rsidRPr="00120226">
        <w:rPr>
          <w:rFonts w:ascii="Times New Roman" w:eastAsia="Times New Roman" w:hAnsi="Times New Roman" w:cs="Times New Roman"/>
          <w:color w:val="FF0000"/>
          <w:sz w:val="24"/>
        </w:rPr>
        <w:t xml:space="preserve">he specific participation of the nurse </w:t>
      </w:r>
      <w:r w:rsidR="00120226">
        <w:rPr>
          <w:rFonts w:ascii="Times New Roman" w:eastAsia="Times New Roman" w:hAnsi="Times New Roman" w:cs="Times New Roman"/>
          <w:color w:val="FF0000"/>
          <w:sz w:val="24"/>
        </w:rPr>
        <w:t xml:space="preserve">was on the design of the SCP. </w:t>
      </w:r>
    </w:p>
    <w:p w14:paraId="638F3620" w14:textId="3EE14872" w:rsidR="00747058" w:rsidRPr="00F35A09" w:rsidRDefault="00596696" w:rsidP="00747058">
      <w:pPr>
        <w:spacing w:line="480" w:lineRule="auto"/>
        <w:jc w:val="both"/>
        <w:rPr>
          <w:rFonts w:ascii="Times New Roman" w:hAnsi="Times New Roman" w:cs="Times New Roman"/>
          <w:b/>
          <w:bCs/>
          <w:sz w:val="24"/>
          <w:szCs w:val="24"/>
        </w:rPr>
      </w:pPr>
      <w:r>
        <w:rPr>
          <w:rFonts w:ascii="Times New Roman" w:eastAsia="Times New Roman" w:hAnsi="Times New Roman" w:cs="Times New Roman"/>
          <w:b/>
          <w:bCs/>
          <w:color w:val="000000"/>
          <w:sz w:val="24"/>
        </w:rPr>
        <w:t xml:space="preserve">3.2. </w:t>
      </w:r>
      <w:r w:rsidR="00410B14" w:rsidRPr="00F35A09">
        <w:rPr>
          <w:rFonts w:ascii="Times New Roman" w:eastAsia="Times New Roman" w:hAnsi="Times New Roman" w:cs="Times New Roman"/>
          <w:b/>
          <w:bCs/>
          <w:color w:val="000000"/>
          <w:sz w:val="24"/>
        </w:rPr>
        <w:t>Delivery</w:t>
      </w:r>
      <w:r w:rsidR="00004BFB" w:rsidRPr="00F35A09">
        <w:rPr>
          <w:rFonts w:ascii="Times New Roman" w:eastAsia="Times New Roman" w:hAnsi="Times New Roman" w:cs="Times New Roman"/>
          <w:b/>
          <w:color w:val="000000"/>
          <w:sz w:val="24"/>
        </w:rPr>
        <w:t xml:space="preserve"> and </w:t>
      </w:r>
      <w:r w:rsidR="008717B3" w:rsidRPr="00F35A09">
        <w:rPr>
          <w:rFonts w:ascii="Times New Roman" w:eastAsia="Times New Roman" w:hAnsi="Times New Roman" w:cs="Times New Roman"/>
          <w:b/>
          <w:color w:val="000000"/>
          <w:sz w:val="24"/>
        </w:rPr>
        <w:t xml:space="preserve">discussion </w:t>
      </w:r>
      <w:r w:rsidR="00004BFB" w:rsidRPr="00F35A09">
        <w:rPr>
          <w:rFonts w:ascii="Times New Roman" w:eastAsia="Times New Roman" w:hAnsi="Times New Roman" w:cs="Times New Roman"/>
          <w:b/>
          <w:color w:val="000000"/>
          <w:sz w:val="24"/>
        </w:rPr>
        <w:t>with the survivor</w:t>
      </w:r>
    </w:p>
    <w:p w14:paraId="081C658F" w14:textId="416B1B45" w:rsidR="00747058" w:rsidRPr="00F35A09" w:rsidRDefault="00004BFB" w:rsidP="00747058">
      <w:pPr>
        <w:spacing w:line="480" w:lineRule="auto"/>
        <w:jc w:val="both"/>
        <w:rPr>
          <w:rFonts w:ascii="Times New Roman" w:hAnsi="Times New Roman" w:cs="Times New Roman"/>
          <w:sz w:val="24"/>
          <w:szCs w:val="24"/>
        </w:rPr>
      </w:pPr>
      <w:r w:rsidRPr="00F35A09">
        <w:rPr>
          <w:rFonts w:ascii="Times New Roman" w:eastAsia="Times New Roman" w:hAnsi="Times New Roman" w:cs="Times New Roman"/>
          <w:color w:val="000000"/>
          <w:sz w:val="24"/>
        </w:rPr>
        <w:t xml:space="preserve">This second phase </w:t>
      </w:r>
      <w:r w:rsidR="008717B3" w:rsidRPr="00F35A09">
        <w:rPr>
          <w:rFonts w:ascii="Times New Roman" w:eastAsia="Times New Roman" w:hAnsi="Times New Roman" w:cs="Times New Roman"/>
          <w:color w:val="000000"/>
          <w:sz w:val="24"/>
        </w:rPr>
        <w:t>occurs</w:t>
      </w:r>
      <w:r w:rsidRPr="00F35A09">
        <w:rPr>
          <w:rFonts w:ascii="Times New Roman" w:eastAsia="Times New Roman" w:hAnsi="Times New Roman" w:cs="Times New Roman"/>
          <w:color w:val="000000"/>
          <w:sz w:val="24"/>
        </w:rPr>
        <w:t xml:space="preserve"> between the end of active treatment and the first month after</w:t>
      </w:r>
      <w:r w:rsidR="008717B3" w:rsidRPr="00F35A09">
        <w:rPr>
          <w:rFonts w:ascii="Times New Roman" w:eastAsia="Times New Roman" w:hAnsi="Times New Roman" w:cs="Times New Roman"/>
          <w:color w:val="000000"/>
          <w:sz w:val="24"/>
        </w:rPr>
        <w:t xml:space="preserve"> treatment ends</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DOI":"10.1007/s11764-014-0368-0","ISSN":"1932-2259","abstract":"Purpose This study assesses the effect of sending a Survivorship Care Plan (SCP) to primary care physicians (PCP) on the communication of the PCP with the medical specialist and the patient and to describe PCPs’ opinions regarding the SCP. Methods In a pragmatic cluster randomized controlled trial conducted in 12 hospitals, the PCP ofendometrial and ovarian cancer patients received usual information, while in addition the SCP-care arm received a copy of the patient’sSCP.Results A questionnaire was returned by 266 PCPs (76 %). One third of the PCPs in the SCP-care arm indicated having received an SCP. PCPs in the SCP-care arm were more likely to have had personal contact with the medical specialist (52 vs. 37 %, p=0.01) but were equally satisfied with the infor- mation as PCPs in the usual care arm (7.2 vs. 6.9 on a scale from 1 to 10, p=0.25). Of all PCPs, 82 % indicated they would want to receive an SCP in the future. A quarter of the PCPs who received an SCP reported that the SCP supported contact with the patient. However, the SCP was found too long. Conclusions Supplying an SCP to PCPs potentially has a positive effect on the communication between the PCP and the medical specialist. The SCP should be concise and focused on PCPs’ needs, such as contact information and tailored information on patient diagnosis, treatment, and possible consequences. Implications for Cancer Survivors In the light oftransition of cancer care to PCPs, survivors may benefit from improved information provision and communication","author":[{"dropping-particle":"","family":"Ezendam","given":"Nicole P. M.","non-dropping-particle":"","parse-names":false,"suffix":""},{"dropping-particle":"","family":"Nicolaije","given":"Kim A. H.","non-dropping-particle":"","parse-names":false,"suffix":""},{"dropping-particle":"","family":"Kruitwagen","given":"Roy F. P. M.","non-dropping-particle":"","parse-names":false,"suffix":""},{"dropping-particle":"","family":"Pijnenborg","given":"Johanna M. A.","non-dropping-particle":"","parse-names":false,"suffix":""},{"dropping-particle":"","family":"Vos","given":"M. Caroline","non-dropping-particle":"","parse-names":false,"suffix":""},{"dropping-particle":"","family":"Boll","given":"Dorry","non-dropping-particle":"","parse-names":false,"suffix":""},{"dropping-particle":"","family":"Bommel","given":"Marjo","non-dropping-particle":"van","parse-names":false,"suffix":""},{"dropping-particle":"V.","family":"Poll-Franse","given":"Lonneke","non-dropping-particle":"van de","parse-names":false,"suffix":""}],"container-title":"Journal of Cancer Survivorship","id":"ITEM-1","issued":{"date-parts":[["2014"]]},"note":"NUMERO 4 DE LA REVISION; ROGY\n13 EN REFERENCIAR","page":"595-602","title":"Survivorship Care Plans to inform the primary care physician: results from the ROGY care pragmatic cluster randomized controlled trial","type":"article-journal","volume":"8"},"uris":["http://www.mendeley.com/documents/?uuid=7c971c35-9ac8-4540-b26c-052cc1addff4"]},{"id":"ITEM-2","itemData":{"DOI":"10.1186/1745-6215-14-260","ISSN":"17456215","abstract":"BACKGROUND: Colorectal cancer (CRC) is the most common cancer affecting both men and women in Australia. The illness and related treatments can cause distressing adverse effects, impact on emotional and psychological well-being, and adversely affect social, occupational and relationship functioning for many years after the end of treatment or, in fact, lifelong. Current models of follow-up fail to address the complex needs arising after treatment completion. Strategies to better prepare and support survivors are urgently required. We previously developed a nurse-led supportive care program (SurvivorCare) and tested it in a pilot study involving 10 CRC survivors. The intervention was found to be highly acceptable, appropriate, relevant and useful.\\n\\nMETHODS/DESIGN: This study is a multisite, randomised controlled trial, designed to assess the impact of the addition of the SurvivorCare intervention to usual post-treatment care, for people with potentially cured CRC. SurvivorCare comprises the provision of survivorship educational materials, a tailored survivorship care plan, an individually tailored nurse-led, face-to-face end of treatment consultation and three subsequent telephone calls. Eligible patients have completed treatment for potentially cured CRC. Other eligibility criteria include stage I to III disease, age greater than 18 years and adequate understanding of English. All consenting patients complete questionnaires at three time points over a six-month period (baseline, two and six months). Measures assess psychological distress, unmet needs and quality of life.\\n\\nDISCUSSION: This supportive care package has the potential to significantly reduce individual suffering, whilst reducing the burden of follow-up on acute cancer services through enhanced engagement with and utilisation of general practitioners and community based services. If the intervention is successful in achieving the expected health benefits, it could be disseminated readily. All training and supporting materials have been developed and standardised. Furthermore, the intervention could easily be adapted to other cancer or chronic disease settings.\\n\\nTRIAL REGISTRATION: Australian New Zealand Clinical Trial Registry ACTRN12610000207011.","author":[{"dropping-particle":"","family":"Jefford","given":"Michael","non-dropping-particle":"","parse-names":false,"suffix":""},{"dropping-particle":"","family":"Aranda","given":"Sanchia","non-dropping-particle":"","parse-names":false,"suffix":""},{"dropping-particle":"","family":"Gough","given":"Karla","non-dropping-particle":"","parse-names":false,"suffix":""},{"dropping-particle":"","family":"Lotfi-Jam","given":"Kerryann","non-dropping-particle":"","parse-names":false,"suffix":""},{"dropping-particle":"","family":"Butow","given":"Phyllis","non-dropping-particle":"","parse-names":false,"suffix":""},{"dropping-particle":"","family":"Krishnasamy","given":"Mei","non-dropping-particle":"","parse-names":false,"suffix":""},{"dropping-particle":"","family":"Young","given":"Jane","non-dropping-particle":"","parse-names":false,"suffix":""},{"dropping-particle":"","family":"Phipps-Nelson","given":"Jo","non-dropping-particle":"","parse-names":false,"suffix":""},{"dropping-particle":"","family":"Russell","given":"Lahiru","non-dropping-particle":"","parse-names":false,"suffix":""},{"dropping-particle":"","family":"King","given":"Dorothy","non-dropping-particle":"","parse-names":false,"suffix":""},{"dropping-particle":"","family":"Schofield","given":"Penelope","non-dropping-particle":"","parse-names":false,"suffix":""}],"container-title":"Trials","id":"ITEM-2","issued":{"date-parts":[["2013"]]},"note":"NUMERO 11 DE LA REVISION\n9 en referenciar","page":"1-9","title":"Evaluating a nurse-led survivorship care package (SurvivorCare) for bowel cancer survivors: Study protocol for a randomized controlled trial","type":"article-journal","volume":"14"},"uris":["http://www.mendeley.com/documents/?uuid=31b702b7-fa5c-43f2-98e4-28302ad825bd"]},{"id":"ITEM-3","itemData":{"DOI":"10.1188/14.onf.447-448","ISSN":"0190-535X","PMID":"24969256","author":[{"dropping-particle":"","family":"DeGuzman","given":"Pam Baker","non-dropping-particle":"","parse-names":false,"suffix":""},{"dropping-particle":"","family":"Colliton","given":"Kaitlyn","non-dropping-particle":"","parse-names":false,"suffix":""},{"dropping-particle":"","family":"Nail","given":"Carmel J.","non-dropping-particle":"","parse-names":false,"suffix":""},{"dropping-particle":"","family":"Keim-Malpass","given":"Jessica","non-dropping-particle":"","parse-names":false,"suffix":""}],"container-title":"Clinical Journal of Oncology Nursing","id":"ITEM-3","issue":"6","issued":{"date-parts":[["2014"]]},"note":"NUMERO 1 DE LA REVISION\n7 en referenciar","page":"692-698","title":"Survivorship Care Plans. Rural, low-income breast cancer survivor perspectives","type":"article-journal","volume":"21"},"uris":["http://www.mendeley.com/documents/?uuid=eadbe763-2cda-4434-9f31-6fd1ee9eb506"]},{"id":"ITEM-4","itemData":{"DOI":"10.1188/16.onf.636-645","ISSN":"0190-535X","abstract":"Purpose/Objectives: To compare a structured cancer survivorship care plan (SCP) transition visit versus an SCP transition visit coupled with a coordinated follow-up visit from the primary care provider (PCP). Design: Pilot randomized, controlled study. Setting: REX Cancer Hospital, a community cancer center in Raleigh, North Carolina. Sample: 34 adults completing treatment with curative intent. Methods: Patients and PCPs completed measures at baseline and at six weeks. Wilcoxon signed rank and rank sum tests were used for comparisons of SCP only versus SCP with PCP follow-up visit, as well as between high- and low-activated patients. Main Research Variables: Confidence in survivorship information and survivor concerns. Findings: The intervention was feasible and acceptable to patients and their PCPs. All patients (N = 34) had less contradictory information about care after SCP receipt. PCPs reported improved confidence in patients, regardless of intervention arm. Highly activated or empowered patients benefited more and had increased confidence and fewer concerns about cancer care. Conclusions: The SCP interventions led to increased confidence in survivorship information, but some benefits were greater for highly activated patients. PCPs also had improved confidence in survivorship care after SCP receipt, whether or not they saw the patient in follow-up. A larger study is needed to further explore these findings and the changes over time. Implications for Nursing: Nurses can be instrumental in facilitating the development and delivery of SCP to survivors and PCPs.","author":[{"dropping-particle":"","family":"Mayer","given":"Deborah K.","non-dropping-particle":"","parse-names":false,"suffix":""},{"dropping-particle":"","family":"Deal","given":"Allison","non-dropping-particle":"","parse-names":false,"suffix":""},{"dropping-particle":"","family":"Crane","given":"Jeffrey","non-dropping-particle":"","parse-names":false,"suffix":""},{"dropping-particle":"","family":"Chen","given":"Ronald","non-dropping-particle":"","parse-names":false,"suffix":""},{"dropping-particle":"","family":"Asher","given":"Gary","non-dropping-particle":"","parse-names":false,"suffix":""},{"dropping-particle":"","family":"Hanson","given":"Laura","non-dropping-particle":"","parse-names":false,"suffix":""},{"dropping-particle":"","family":"Wheeler","given":"Stephanie","non-dropping-particle":"","parse-names":false,"suffix":""},{"dropping-particle":"","family":"Gerstel","given":"Adrian","non-dropping-particle":"","parse-names":false,"suffix":""},{"dropping-particle":"","family":"Green","given":"Melissa","non-dropping-particle":"","parse-names":false,"suffix":""},{"dropping-particle":"","family":"Birken","given":"Sarah","non-dropping-particle":"","parse-names":false,"suffix":""},{"dropping-particle":"","family":"Rosenstein","given":"Donald","non-dropping-particle":"","parse-names":false,"suffix":""}],"container-title":"Oncology Nursing Forum","id":"ITEM-4","issue":"5","issued":{"date-parts":[["2016"]]},"note":"NUMERO 2 DE LA REVISION\n1 en referenciar en rdos","page":"636-645","title":"Using Survivorship Care Plans to Enhance Communication and Cancer Care Coordination: Results of a Pilot Study","type":"article-journal","volume":"43"},"uris":["http://www.mendeley.com/documents/?uuid=f9c11d15-83e3-4ae4-a0ba-dd76d387a534"]},{"id":"ITEM-5","itemData":{"DOI":"10.1016/j.ejon.2017.06.003","ISSN":"14623889","abstract":"Purpose: This study evaluates the feasibility and acceptability of a Self-Management Survivorship Care Planning (SM-SCP) intervention in colorectal and lung cancer survivors. Methods: This is a single-group, pre- and post-mixed methods study of an advance practice nurse-driven survivorship care intervention that integrates a survivorship care plan with self-management skills coaching. Colorectal and lung cancer survivors with stage I-III disease were enrolled at 3e6 months after completing treatments, and the intervention was administered in one in-person or telephone session. Survivor outcome measures included depression, anxiety, self-efficacy, QOL, and satisfaction. Paired t- tests were used for exploratory evaluations of pre-to post-intervention score changes. Content analysis was conducted to analyze the qualitative data to describe survivors’ experience with the intervention. Results: Thirty participants (15 colorectal, 15 lung) enrolled and completed the study (73% retention). It took an average of 40 min to complete the TS/CP and 34.2 min to deliver the intervention. Exploratory analysis revealed significant differences from baseline to post-intervention in depression, anxiety, self- efficacy, physical functioning, role limitations-physical, pain, general health, health transition, physical health summary, and total QOL. Three qualitative themes emerged: 1) Feeling empowered about having a plan; 2) Struggling with psychosocial concerns; and 3) Suggestions for intervention content and delivery. Conclusions: The SM-SCP intervention was feasible and acceptable for colorectal and lung cancer sur- vivors after treatment completion. Survivorship care interventions have potential to fulfill the unmet needs of colorectal and lung cancer survivors. Their effectiveness might be greater by integrating conceptually-based models of care, such as self-management skills building.","author":[{"dropping-particle":"","family":"Reb","given":"Anne","non-dropping-particle":"","parse-names":false,"suffix":""},{"dropping-particle":"","family":"Ruel","given":"Nora","non-dropping-particle":"","parse-names":false,"suffix":""},{"dropping-particle":"","family":"Fakih","given":"Marwan","non-dropping-particle":"","parse-names":false,"suffix":""},{"dropping-particle":"","family":"Lai","given":"Lily","non-dropping-particle":"","parse-names":false,"suffix":""},{"dropping-particle":"","family":"Salgia","given":"Ravi","non-dropping-particle":"","parse-names":false,"suffix":""},{"dropping-particle":"","family":"Ferrell","given":"Betty","non-dropping-particle":"","parse-names":false,"suffix":""},{"dropping-particle":"","family":"Sampath","given":"Sagus","non-dropping-particle":"","parse-names":false,"suffix":""},{"dropping-particle":"","family":"Kim","given":"Jae Y.","non-dropping-particle":"","parse-names":false,"suffix":""},{"dropping-particle":"","family":"Raz","given":"Dan J.","non-dropping-particle":"","parse-names":false,"suffix":""},{"dropping-particle":"","family":"Sun","given":"Virginia","non-dropping-particle":"","parse-names":false,"suffix":""}],"container-title":"European Journal of Oncology Nursing","id":"ITEM-5","issued":{"date-parts":[["2017"]]},"note":"NUERO 8 DE LA REVISION; E VECES COMO REB, OTRAS COMO FERRELL\nquinto en referenciar; 20","page":"125-134","title":"Empowering survivors after colorectal and lung cancer treatment: Pilot study of a Self-Management Survivorship Care Planning intervention","type":"article-journal","volume":"29"},"uris":["http://www.mendeley.com/documents/?uuid=4fc4f84e-ad1c-4c16-b4a3-e4898e2ce5d5"]},{"id":"ITEM-6","itemData":{"DOI":"10.1188/14.onf.266-273","ISSN":"0190-535X","author":[{"dropping-particle":"","family":"Mayer","given":"Deborah K.","non-dropping-particle":"","parse-names":false,"suffix":""},{"dropping-particle":"","family":"Gerstel","given":"Adrian","non-dropping-particle":"","parse-names":false,"suffix":""},{"dropping-particle":"","family":"Walton","given":"AnnMarie Lee","non-dropping-particle":"","parse-names":false,"suffix":""},{"dropping-particle":"","family":"Triglianos","given":"Tammy","non-dropping-particle":"","parse-names":false,"suffix":""},{"dropping-particle":"","family":"Sadiq","given":"Teresa E.","non-dropping-particle":"","parse-names":false,"suffix":""},{"dropping-particle":"","family":"Hawkins","given":"Nikki A.","non-dropping-particle":"","parse-names":false,"suffix":""},{"dropping-particle":"","family":"Davies","given":"Janine M.","non-dropping-particle":"","parse-names":false,"suffix":""}],"container-title":"Oncology Nursing Forum","id":"ITEM-6","issue":"3","issued":{"date-parts":[["2014"]]},"note":"NUMERO 10 EN LA REVISION","page":"266-273","title":"Implementing Survivorship Care Plans for Colon Cancer Survivors","type":"article-journal","volume":"41"},"uris":["http://www.mendeley.com/documents/?uuid=6dd81cc0-09c1-49fe-98b3-84f6b01ca11a"]},{"id":"ITEM-7","itemData":{"DOI":"10.1097/NCC.0000000000000329","ISBN":"0000000000000","ISSN":"15389804","abstract":"In 2005, the Institute of Medicine recommended that all cancer patients receive a survivorship care plan (SCP). Despite widespread support, few centers have routinely implemented them. Understanding of their impact is limited.\nThe aims of this study were to examine the impact of SCP delivery on patients and healthcare professionals at an Australian comprehensive cancer center and determine enablers and barriers to implementation.\nSix groups were surveyed: (1) patients who had received SCPs; (2) nurse coordinators using SCPs, (3) general practitioners (primary care, GPs) of patients who had received SCPs, (4) clinical service chairs, (5) heads of allied health, and (6) nurse coordinators not using SCPs (nonengaged nurse coordinators). Groups 1 to 3 completed written questionnaires. Groups 4 to 6 participated in semistructured interviews.\nFifty patients, 7 nurse coordinators, 18 GPs, 7 clinical service chairs, 4 heads of allied health, and 8 nonengaged nurse coordinators participated. Eighty-seven percent of patients considered the SCP to be very or somewhat useful; 50% felt it helped them understand their cancer experience. All engaged nurse coordinators reported SCPs to be very or somewhat useful, and 86% believed SCPs improved communication with GPs. General practitioners felt SCPs were very or somewhat useful (67%) and wished to receive SCPs for future patients (83%). Organizational and clinical leadership, multidisciplinary engagement, resourcing, and timing of SCP delivery were considered critical enablers.\nPatients and healthcare professionals support the use of SCPs; however, they are resource intensive and require significant organizational support.\nNurses are instrumental to SCP implementation. Attention to enablers and barriers is important for successful implementation.","author":[{"dropping-particle":"","family":"Nolte","given":"Linda","non-dropping-particle":"","parse-names":false,"suffix":""},{"dropping-particle":"","family":"Kinnane","given":"Nicole","non-dropping-particle":"","parse-names":false,"suffix":""},{"dropping-particle":"","family":"Lai-Kwon","given":"Julia","non-dropping-particle":"","parse-names":false,"suffix":""},{"dropping-particle":"","family":"Gates","given":"Priscilla","non-dropping-particle":"","parse-names":false,"suffix":""},{"dropping-particle":"","family":"Shilkin","given":"Pauline","non-dropping-particle":"","parse-names":false,"suffix":""},{"dropping-particle":"","family":"Jefford","given":"Michael","non-dropping-particle":"","parse-names":false,"suffix":""}],"container-title":"Cancer Nursing","id":"ITEM-7","issue":"6","issued":{"date-parts":[["2016"]]},"note":"NUMERO 14 DE LA REVISION\n8 en refencias","page":"E26-E35","title":"The impact of survivorship care planning on patients, general practitioners, and hospital-based staff","type":"article-journal","volume":"39"},"uris":["http://www.mendeley.com/documents/?uuid=8371afed-c587-4757-a816-c209daae9613"]},{"id":"ITEM-8","itemData":{"DOI":"10.1200/JCO.2016.68.9497","ISSN":"1527-7755 (Electronic)","PMID":"28418767","abstract":"Purpose The purpose of this study was to examine the effects of a randomized controlled trial (RCT) of treatment summaries and survivorship care plans coupled with a nurse counseling session, primarily on physician implementation of and secondarily on patient adherence to recommended survivorship care, among a low-income population of breast cancer survivors (survivors). Methods We recruited 212 low-income, predominantly Latina (72.6%) survivors with stage 0 to III breast cancer, with an average age of 53 years, from two Los Angeles County public hospitals into an RCT of a survivorship care nurse counseling session coupled with the provision of individualized treatment summaries and survivorship care plans to patients and their health care providers from December 2012 to July 2014. One hundred seven survivors received the experimental intervention, and 105 survivors received usual care. Multiple linear regression analyses were performed to assess intervention effects on physician implementation of and patient adherence to recommended survivorship care. Scales that served as covariables were Knowledge of Survivorship Issues, Perceived Efficacy in Patient-Physician Interactions, and Satisfaction With Care and Information. Results Survivors in the intervention group reported greater physician implementation of recommended breast cancer survivorship care, for example, treatment of depression or hot flashes, than did those in the control group (adjusted difference, 16 ± 5.3; P = .003). Baseline Satisfaction With Care and Information was positively associated with physician implementation (coefficient, 5.2 ± 2.2; P = .02). Being married/partnered (-11.8 ± 4.0; P = .004) and age (-0.5 ± 0.2; P = .028) were negatively associated with patient adherence. Conclusion To our knowledge, this is the first RCT of survivorship care plans to show benefits in clinical outcomes, in this case, showing increased physician implementation of recommended breast cancer survivorship care in the intervention group, compared with the control group.","author":[{"dropping-particle":"","family":"Maly","given":"Rose C.","non-dropping-particle":"","parse-names":false,"suffix":""},{"dropping-particle":"","family":"Liang","given":"Li-Jung","non-dropping-particle":"","parse-names":false,"suffix":""},{"dropping-particle":"","family":"Liu","given":"Yihang","non-dropping-particle":"","parse-names":false,"suffix":""},{"dropping-particle":"","family":"Griggs","given":"Jennifer J.","non-dropping-particle":"","parse-names":false,"suffix":""},{"dropping-particle":"","family":"Ganz","given":"Patricia A.","non-dropping-particle":"","parse-names":false,"suffix":""}],"container-title":"JOURNAL OF CLINICAL ONCOLOGY","id":"ITEM-8","issue":"16","issued":{"date-parts":[["2017"]]},"note":"NUMERO 13 DE LA REVISION\n4 en refenciar en la revision","page":"1814-1821","title":"Randomized Controlled Trial of Survivorship Care Plans Among Low-Income, Predominantly Latina Breast Cancer Survivors","type":"article-journal","volume":"35"},"uris":["http://www.mendeley.com/documents/?uuid=a29477cd-2e3f-4f5d-9d10-123735722bc5"]}],"mendeley":{"formattedCitation":"(DeGuzman et al., 2014; Ezendam et al., 2014; Jefford et al., 2013; Maly, Liang, Liu, Griggs, &amp; Ganz, 2017b; Mayer et al., 2016, 2014; Nolte et al., 2016; Reb et al., 2017)","plainTextFormattedCitation":"(DeGuzman et al., 2014; Ezendam et al., 2014; Jefford et al., 2013; Maly, Liang, Liu, Griggs, &amp; Ganz, 2017b; Mayer et al., 2016, 2014; Nolte et al., 2016; Reb et al., 2017)","previouslyFormattedCitation":"(DeGuzman et al., 2014; Ezendam et al., 2014; Jefford et al., 2013; Maly, Liang, Liu, Griggs, &amp; Ganz, 2017b; Mayer et al., 2016, 2014; Nolte et al., 2016; Reb et al., 2017)"},"properties":{"noteIndex":0},"schema":"https://github.com/citation-style-language/schema/raw/master/csl-citation.json"}</w:instrText>
      </w:r>
      <w:r w:rsidRPr="00F35A09">
        <w:rPr>
          <w:rFonts w:ascii="Times New Roman" w:hAnsi="Times New Roman" w:cs="Times New Roman"/>
          <w:sz w:val="24"/>
          <w:szCs w:val="24"/>
        </w:rPr>
        <w:fldChar w:fldCharType="separate"/>
      </w:r>
      <w:r w:rsidR="003C47DB" w:rsidRPr="00F35A09">
        <w:rPr>
          <w:rFonts w:ascii="Times New Roman" w:hAnsi="Times New Roman" w:cs="Times New Roman"/>
          <w:sz w:val="24"/>
          <w:szCs w:val="24"/>
        </w:rPr>
        <w:t>(DeGuzman et al., 2014; Ezendam et al., 2014; Jefford et al., 2013; Maly, Liang, Liu, Griggs, &amp; Ganz, 2017b; Mayer et al., 201</w:t>
      </w:r>
      <w:r w:rsidR="007D0AF9">
        <w:rPr>
          <w:rFonts w:ascii="Times New Roman" w:hAnsi="Times New Roman" w:cs="Times New Roman"/>
          <w:sz w:val="24"/>
          <w:szCs w:val="24"/>
        </w:rPr>
        <w:t>4</w:t>
      </w:r>
      <w:r w:rsidR="003C47DB" w:rsidRPr="00F35A09">
        <w:rPr>
          <w:rFonts w:ascii="Times New Roman" w:hAnsi="Times New Roman" w:cs="Times New Roman"/>
          <w:sz w:val="24"/>
          <w:szCs w:val="24"/>
        </w:rPr>
        <w:t>, 201</w:t>
      </w:r>
      <w:r w:rsidR="007D0AF9">
        <w:rPr>
          <w:rFonts w:ascii="Times New Roman" w:hAnsi="Times New Roman" w:cs="Times New Roman"/>
          <w:sz w:val="24"/>
          <w:szCs w:val="24"/>
        </w:rPr>
        <w:t>6</w:t>
      </w:r>
      <w:r w:rsidR="003C47DB" w:rsidRPr="00F35A09">
        <w:rPr>
          <w:rFonts w:ascii="Times New Roman" w:hAnsi="Times New Roman" w:cs="Times New Roman"/>
          <w:sz w:val="24"/>
          <w:szCs w:val="24"/>
        </w:rPr>
        <w:t xml:space="preserve">; </w:t>
      </w:r>
      <w:r w:rsidR="007D0AF9" w:rsidRPr="007D0AF9">
        <w:rPr>
          <w:rFonts w:ascii="Times New Roman" w:hAnsi="Times New Roman" w:cs="Times New Roman"/>
          <w:color w:val="FF0000"/>
          <w:sz w:val="24"/>
          <w:szCs w:val="24"/>
        </w:rPr>
        <w:t>Miller, 2008;</w:t>
      </w:r>
      <w:r w:rsidR="007D0AF9">
        <w:rPr>
          <w:rFonts w:ascii="Times New Roman" w:hAnsi="Times New Roman" w:cs="Times New Roman"/>
          <w:sz w:val="24"/>
          <w:szCs w:val="24"/>
        </w:rPr>
        <w:t xml:space="preserve"> </w:t>
      </w:r>
      <w:r w:rsidR="003C47DB" w:rsidRPr="00F35A09">
        <w:rPr>
          <w:rFonts w:ascii="Times New Roman" w:hAnsi="Times New Roman" w:cs="Times New Roman"/>
          <w:sz w:val="24"/>
          <w:szCs w:val="24"/>
        </w:rPr>
        <w:t xml:space="preserve">Nolte et al., </w:t>
      </w:r>
      <w:r w:rsidR="003C47DB" w:rsidRPr="00F35A09">
        <w:rPr>
          <w:rFonts w:ascii="Times New Roman" w:hAnsi="Times New Roman" w:cs="Times New Roman"/>
          <w:sz w:val="24"/>
          <w:szCs w:val="24"/>
        </w:rPr>
        <w:lastRenderedPageBreak/>
        <w:t>2016; Reb et al., 2017)</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The SCP is </w:t>
      </w:r>
      <w:r w:rsidR="008717B3" w:rsidRPr="00F35A09">
        <w:rPr>
          <w:rFonts w:ascii="Times New Roman" w:eastAsia="Times New Roman" w:hAnsi="Times New Roman" w:cs="Times New Roman"/>
          <w:color w:val="000000"/>
          <w:sz w:val="24"/>
        </w:rPr>
        <w:t>printed and delivered</w:t>
      </w:r>
      <w:r w:rsidRPr="00F35A09">
        <w:rPr>
          <w:rFonts w:ascii="Times New Roman" w:eastAsia="Times New Roman" w:hAnsi="Times New Roman" w:cs="Times New Roman"/>
          <w:color w:val="000000"/>
          <w:sz w:val="24"/>
        </w:rPr>
        <w:t xml:space="preserve"> in person by </w:t>
      </w:r>
      <w:r w:rsidR="008717B3" w:rsidRPr="00F35A09">
        <w:rPr>
          <w:rFonts w:ascii="Times New Roman" w:eastAsia="Times New Roman" w:hAnsi="Times New Roman" w:cs="Times New Roman"/>
          <w:color w:val="000000"/>
          <w:sz w:val="24"/>
        </w:rPr>
        <w:t xml:space="preserve">a </w:t>
      </w:r>
      <w:r w:rsidR="001C2147">
        <w:rPr>
          <w:rFonts w:ascii="Times New Roman" w:eastAsia="Times New Roman" w:hAnsi="Times New Roman" w:cs="Times New Roman"/>
          <w:color w:val="000000"/>
          <w:sz w:val="24"/>
        </w:rPr>
        <w:t>nurse</w:t>
      </w:r>
      <w:r w:rsidRPr="00F35A09">
        <w:rPr>
          <w:rFonts w:ascii="Times New Roman" w:eastAsia="Times New Roman" w:hAnsi="Times New Roman" w:cs="Times New Roman"/>
          <w:color w:val="000000"/>
          <w:sz w:val="24"/>
        </w:rPr>
        <w:t xml:space="preserve"> </w:t>
      </w:r>
      <w:r w:rsidR="001C2147" w:rsidRPr="001C2147">
        <w:rPr>
          <w:rFonts w:ascii="Times New Roman" w:eastAsia="Times New Roman" w:hAnsi="Times New Roman" w:cs="Times New Roman"/>
          <w:color w:val="000000"/>
          <w:sz w:val="24"/>
        </w:rPr>
        <w:t>in the hospital setting</w:t>
      </w:r>
      <w:r w:rsidRPr="00F35A09">
        <w:rPr>
          <w:rFonts w:ascii="Times New Roman" w:eastAsia="Times New Roman" w:hAnsi="Times New Roman" w:cs="Times New Roman"/>
          <w:color w:val="000000"/>
          <w:sz w:val="24"/>
        </w:rPr>
        <w:t xml:space="preserve">. Only one study </w:t>
      </w:r>
      <w:r w:rsidR="008717B3" w:rsidRPr="00F35A09">
        <w:rPr>
          <w:rFonts w:ascii="Times New Roman" w:eastAsia="Times New Roman" w:hAnsi="Times New Roman" w:cs="Times New Roman"/>
          <w:color w:val="000000"/>
          <w:sz w:val="24"/>
        </w:rPr>
        <w:t xml:space="preserve">in </w:t>
      </w:r>
      <w:r w:rsidRPr="00F35A09">
        <w:rPr>
          <w:rFonts w:ascii="Times New Roman" w:eastAsia="Times New Roman" w:hAnsi="Times New Roman" w:cs="Times New Roman"/>
          <w:color w:val="000000"/>
          <w:sz w:val="24"/>
        </w:rPr>
        <w:t xml:space="preserve">the present review </w:t>
      </w:r>
      <w:r w:rsidR="008717B3" w:rsidRPr="00F35A09">
        <w:rPr>
          <w:rFonts w:ascii="Times New Roman" w:eastAsia="Times New Roman" w:hAnsi="Times New Roman" w:cs="Times New Roman"/>
          <w:color w:val="000000"/>
          <w:sz w:val="24"/>
        </w:rPr>
        <w:t xml:space="preserve">described </w:t>
      </w:r>
      <w:r w:rsidRPr="00F35A09">
        <w:rPr>
          <w:rFonts w:ascii="Times New Roman" w:eastAsia="Times New Roman" w:hAnsi="Times New Roman" w:cs="Times New Roman"/>
          <w:color w:val="000000"/>
          <w:sz w:val="24"/>
        </w:rPr>
        <w:t xml:space="preserve">the </w:t>
      </w:r>
      <w:r w:rsidR="008717B3" w:rsidRPr="00F35A09">
        <w:rPr>
          <w:rFonts w:ascii="Times New Roman" w:eastAsia="Times New Roman" w:hAnsi="Times New Roman" w:cs="Times New Roman"/>
          <w:color w:val="000000"/>
          <w:sz w:val="24"/>
        </w:rPr>
        <w:t>plan as developed and followed-up by the primary care provider</w:t>
      </w:r>
      <w:r w:rsidR="007D0AF9">
        <w:rPr>
          <w:rFonts w:ascii="Times New Roman" w:eastAsia="Times New Roman" w:hAnsi="Times New Roman" w:cs="Times New Roman"/>
          <w:color w:val="000000"/>
          <w:sz w:val="24"/>
        </w:rPr>
        <w:t xml:space="preserve"> </w:t>
      </w:r>
      <w:r w:rsidR="005F3045" w:rsidRPr="005F3045">
        <w:rPr>
          <w:rFonts w:ascii="Times New Roman" w:eastAsia="Times New Roman" w:hAnsi="Times New Roman" w:cs="Times New Roman"/>
          <w:color w:val="FF0000"/>
          <w:sz w:val="24"/>
        </w:rPr>
        <w:t>but</w:t>
      </w:r>
      <w:r w:rsidR="005F3045">
        <w:rPr>
          <w:rFonts w:ascii="Times New Roman" w:eastAsia="Times New Roman" w:hAnsi="Times New Roman" w:cs="Times New Roman"/>
          <w:color w:val="000000"/>
          <w:sz w:val="24"/>
        </w:rPr>
        <w:t xml:space="preserve"> </w:t>
      </w:r>
      <w:r w:rsidR="007D0AF9" w:rsidRPr="007D0AF9">
        <w:rPr>
          <w:rFonts w:ascii="Times New Roman" w:eastAsia="Times New Roman" w:hAnsi="Times New Roman" w:cs="Times New Roman"/>
          <w:color w:val="FF0000"/>
          <w:sz w:val="24"/>
        </w:rPr>
        <w:t xml:space="preserve">without specifying whether </w:t>
      </w:r>
      <w:r w:rsidR="005F3045">
        <w:rPr>
          <w:rFonts w:ascii="Times New Roman" w:eastAsia="Times New Roman" w:hAnsi="Times New Roman" w:cs="Times New Roman"/>
          <w:color w:val="FF0000"/>
          <w:sz w:val="24"/>
        </w:rPr>
        <w:t xml:space="preserve">the </w:t>
      </w:r>
      <w:r w:rsidR="007D0AF9" w:rsidRPr="007D0AF9">
        <w:rPr>
          <w:rFonts w:ascii="Times New Roman" w:eastAsia="Times New Roman" w:hAnsi="Times New Roman" w:cs="Times New Roman"/>
          <w:color w:val="FF0000"/>
          <w:sz w:val="24"/>
        </w:rPr>
        <w:t xml:space="preserve">nurse participation </w:t>
      </w:r>
      <w:r w:rsidR="005F3045">
        <w:rPr>
          <w:rFonts w:ascii="Times New Roman" w:eastAsia="Times New Roman" w:hAnsi="Times New Roman" w:cs="Times New Roman"/>
          <w:color w:val="FF0000"/>
          <w:sz w:val="24"/>
        </w:rPr>
        <w:t>was</w:t>
      </w:r>
      <w:r w:rsidR="007D0AF9" w:rsidRPr="007D0AF9">
        <w:rPr>
          <w:rFonts w:ascii="Times New Roman" w:eastAsia="Times New Roman" w:hAnsi="Times New Roman" w:cs="Times New Roman"/>
          <w:color w:val="FF0000"/>
          <w:sz w:val="24"/>
        </w:rPr>
        <w:t xml:space="preserve"> autonomous or collaborative</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007/s00520-019-04967-y","ISSN":"14337339","PMID":"31338642","abstract":"Purpose: This study assessed the feasibility of implementing a novel model of integrated prostate cancer care involving an online prostate cancer-specific holistic needs assessment (sHNA) and shared digital communication between patients and their healthcare professionals (HCPs). The sHNA produces a semi-automated care plan that is finalised in consultation between the patient and their practice nurse. Methods: Men living with and beyond prostate cancer were invited to participate in a 9-month non-randomised cluster controlled feasibility study. The intervention group was asked to complete the sHNA on three occasions. Data were collected using Patient Reported Outcome Measures (PROMs) at baseline, 10 and 24 weeks, and 9 months. Outcomes included recruitment, retention, acceptability, and engagement with the sHNA and PROMs. Results: Fourteen general practices (8 intervention and 6 control), and 41 men (29 intervention and 12 control) participated. Initial patient engagement with the sHNA was high, with all but one receiving practice nurse-led follow-up and an individualised care plan. The sHNA proved useful in identifying ‘red flag’ symptoms, and helping practice nurses decide when to seek further medical care for the patients. There was a high level of acceptability for patients and HCPs. However, integration of care did not occur as intended because of problems linking hospital and general practice IT systems. Conclusion: While the study demonstrated the feasibility of implementing the sHNA, it did not meet the a priori progression criteria; as such, undertaking a definitive randomised controlled trial is not appropriate until the identified methodological and technical issues have been addressed.","author":[{"dropping-particle":"","family":"Clarke","given":"Amy L.","non-dropping-particle":"","parse-names":false,"suffix":""},{"dropping-particle":"","family":"Roscoe","given":"Julia","non-dropping-particle":"","parse-names":false,"suffix":""},{"dropping-particle":"","family":"Appleton","given":"Rebecca","non-dropping-particle":"","parse-names":false,"suffix":""},{"dropping-particle":"","family":"Parashar","given":"Deepak","non-dropping-particle":"","parse-names":false,"suffix":""},{"dropping-particle":"","family":"Muthuswamy","given":"Radha","non-dropping-particle":"","parse-names":false,"suffix":""},{"dropping-particle":"","family":"Khan","given":"Omar","non-dropping-particle":"","parse-names":false,"suffix":""},{"dropping-particle":"","family":"Dale","given":"Jeremy","non-dropping-particle":"","parse-names":false,"suffix":""},{"dropping-particle":"","family":"Nanton","given":"Veronica","non-dropping-particle":"","parse-names":false,"suffix":""}],"container-title":"Supportive Care in Cancer","id":"ITEM-1","issue":"4","issued":{"date-parts":[["2020"]]},"page":"1817-1827","publisher":"Supportive Care in Cancer","title":"Promoting integrated care in prostate cancer through online prostate cancer-specific holistic needs assessment: a feasibility study in primary care","type":"article-journal","volume":"28"},"uris":["http://www.mendeley.com/documents/?uuid=5315ac03-205c-4bb6-8738-27629796ca8d"]}],"mendeley":{"formattedCitation":"(Clarke et al., 2020)","plainTextFormattedCitation":"(Clarke et al., 2020)","previouslyFormattedCitation":"(Clarke et al., 2020)"},"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Clarke et al., 2020)</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w:t>
      </w:r>
      <w:r w:rsidR="00DD6C5D">
        <w:rPr>
          <w:rFonts w:ascii="Times New Roman" w:eastAsia="Times New Roman" w:hAnsi="Times New Roman" w:cs="Times New Roman"/>
          <w:color w:val="000000"/>
          <w:sz w:val="24"/>
        </w:rPr>
        <w:t xml:space="preserve">Besides, </w:t>
      </w:r>
      <w:r w:rsidR="00DD6C5D" w:rsidRPr="00E26F4B">
        <w:rPr>
          <w:rFonts w:ascii="Times New Roman" w:eastAsia="Times New Roman" w:hAnsi="Times New Roman" w:cs="Times New Roman"/>
          <w:color w:val="FF0000"/>
          <w:sz w:val="24"/>
        </w:rPr>
        <w:t>1</w:t>
      </w:r>
      <w:r w:rsidR="00E26F4B">
        <w:rPr>
          <w:rFonts w:ascii="Times New Roman" w:eastAsia="Times New Roman" w:hAnsi="Times New Roman" w:cs="Times New Roman"/>
          <w:color w:val="FF0000"/>
          <w:sz w:val="24"/>
        </w:rPr>
        <w:t>6</w:t>
      </w:r>
      <w:r w:rsidR="00DD6C5D">
        <w:rPr>
          <w:rFonts w:ascii="Times New Roman" w:eastAsia="Times New Roman" w:hAnsi="Times New Roman" w:cs="Times New Roman"/>
          <w:color w:val="000000"/>
          <w:sz w:val="24"/>
        </w:rPr>
        <w:t xml:space="preserve"> studies </w:t>
      </w:r>
      <w:r w:rsidRPr="00F35A09">
        <w:rPr>
          <w:rFonts w:ascii="Times New Roman" w:eastAsia="Times New Roman" w:hAnsi="Times New Roman" w:cs="Times New Roman"/>
          <w:color w:val="000000"/>
          <w:sz w:val="24"/>
        </w:rPr>
        <w:t>describe</w:t>
      </w:r>
      <w:r w:rsidR="008717B3" w:rsidRPr="00F35A09">
        <w:rPr>
          <w:rFonts w:ascii="Times New Roman" w:eastAsia="Times New Roman" w:hAnsi="Times New Roman" w:cs="Times New Roman"/>
          <w:color w:val="000000"/>
          <w:sz w:val="24"/>
        </w:rPr>
        <w:t>d</w:t>
      </w:r>
      <w:r w:rsidRPr="00F35A09">
        <w:rPr>
          <w:rFonts w:ascii="Times New Roman" w:eastAsia="Times New Roman" w:hAnsi="Times New Roman" w:cs="Times New Roman"/>
          <w:color w:val="000000"/>
          <w:sz w:val="24"/>
        </w:rPr>
        <w:t xml:space="preserve"> the sharing </w:t>
      </w:r>
      <w:r w:rsidR="008717B3" w:rsidRPr="00F35A09">
        <w:rPr>
          <w:rFonts w:ascii="Times New Roman" w:eastAsia="Times New Roman" w:hAnsi="Times New Roman" w:cs="Times New Roman"/>
          <w:color w:val="000000"/>
          <w:sz w:val="24"/>
        </w:rPr>
        <w:t xml:space="preserve">of </w:t>
      </w:r>
      <w:r w:rsidRPr="00F35A09">
        <w:rPr>
          <w:rFonts w:ascii="Times New Roman" w:eastAsia="Times New Roman" w:hAnsi="Times New Roman" w:cs="Times New Roman"/>
          <w:color w:val="000000"/>
          <w:sz w:val="24"/>
        </w:rPr>
        <w:t xml:space="preserve">the SCP with the survivor as </w:t>
      </w:r>
      <w:r w:rsidR="008717B3" w:rsidRPr="00F35A09">
        <w:rPr>
          <w:rFonts w:ascii="Times New Roman" w:eastAsia="Times New Roman" w:hAnsi="Times New Roman" w:cs="Times New Roman"/>
          <w:color w:val="000000"/>
          <w:sz w:val="24"/>
        </w:rPr>
        <w:t>key to the patient’s understanding of the plan and to the</w:t>
      </w:r>
      <w:r w:rsidRPr="00F35A09">
        <w:rPr>
          <w:rFonts w:ascii="Times New Roman" w:eastAsia="Times New Roman" w:hAnsi="Times New Roman" w:cs="Times New Roman"/>
          <w:color w:val="000000"/>
          <w:sz w:val="24"/>
        </w:rPr>
        <w:t xml:space="preserve"> discussion and establishment of </w:t>
      </w:r>
      <w:r w:rsidR="008717B3" w:rsidRPr="00F35A09">
        <w:rPr>
          <w:rFonts w:ascii="Times New Roman" w:eastAsia="Times New Roman" w:hAnsi="Times New Roman" w:cs="Times New Roman"/>
          <w:color w:val="000000"/>
          <w:sz w:val="24"/>
        </w:rPr>
        <w:t xml:space="preserve">care </w:t>
      </w:r>
      <w:r w:rsidRPr="00F35A09">
        <w:rPr>
          <w:rFonts w:ascii="Times New Roman" w:eastAsia="Times New Roman" w:hAnsi="Times New Roman" w:cs="Times New Roman"/>
          <w:color w:val="000000"/>
          <w:sz w:val="24"/>
        </w:rPr>
        <w:t xml:space="preserve">priorities </w:t>
      </w:r>
      <w:r w:rsidR="008717B3" w:rsidRPr="00F35A09">
        <w:rPr>
          <w:rFonts w:ascii="Times New Roman" w:eastAsia="Times New Roman" w:hAnsi="Times New Roman" w:cs="Times New Roman"/>
          <w:color w:val="000000"/>
          <w:sz w:val="24"/>
        </w:rPr>
        <w:t>and</w:t>
      </w:r>
      <w:r w:rsidRPr="00F35A09">
        <w:rPr>
          <w:rFonts w:ascii="Times New Roman" w:eastAsia="Times New Roman" w:hAnsi="Times New Roman" w:cs="Times New Roman"/>
          <w:color w:val="000000"/>
          <w:sz w:val="24"/>
        </w:rPr>
        <w:t xml:space="preserve"> possible needs</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DOI":"10.1188/14.onf.447-448","ISSN":"0190-535X","PMID":"24969256","author":[{"dropping-particle":"","family":"DeGuzman","given":"Pam Baker","non-dropping-particle":"","parse-names":false,"suffix":""},{"dropping-particle":"","family":"Colliton","given":"Kaitlyn","non-dropping-particle":"","parse-names":false,"suffix":""},{"dropping-particle":"","family":"Nail","given":"Carmel J.","non-dropping-particle":"","parse-names":false,"suffix":""},{"dropping-particle":"","family":"Keim-Malpass","given":"Jessica","non-dropping-particle":"","parse-names":false,"suffix":""}],"container-title":"Clinical Journal of Oncology Nursing","id":"ITEM-1","issue":"6","issued":{"date-parts":[["2014"]]},"note":"NUMERO 1 DE LA REVISION\n7 en referenciar","page":"692-698","title":"Survivorship Care Plans. Rural, low-income breast cancer survivor perspectives","type":"article-journal","volume":"21"},"uris":["http://www.mendeley.com/documents/?uuid=eadbe763-2cda-4434-9f31-6fd1ee9eb506"]},{"id":"ITEM-2","itemData":{"DOI":"10.1188/16.onf.636-645","ISSN":"0190-535X","abstract":"Purpose/Objectives: To compare a structured cancer survivorship care plan (SCP) transition visit versus an SCP transition visit coupled with a coordinated follow-up visit from the primary care provider (PCP). Design: Pilot randomized, controlled study. Setting: REX Cancer Hospital, a community cancer center in Raleigh, North Carolina. Sample: 34 adults completing treatment with curative intent. Methods: Patients and PCPs completed measures at baseline and at six weeks. Wilcoxon signed rank and rank sum tests were used for comparisons of SCP only versus SCP with PCP follow-up visit, as well as between high- and low-activated patients. Main Research Variables: Confidence in survivorship information and survivor concerns. Findings: The intervention was feasible and acceptable to patients and their PCPs. All patients (N = 34) had less contradictory information about care after SCP receipt. PCPs reported improved confidence in patients, regardless of intervention arm. Highly activated or empowered patients benefited more and had increased confidence and fewer concerns about cancer care. Conclusions: The SCP interventions led to increased confidence in survivorship information, but some benefits were greater for highly activated patients. PCPs also had improved confidence in survivorship care after SCP receipt, whether or not they saw the patient in follow-up. A larger study is needed to further explore these findings and the changes over time. Implications for Nursing: Nurses can be instrumental in facilitating the development and delivery of SCP to survivors and PCPs.","author":[{"dropping-particle":"","family":"Mayer","given":"Deborah K.","non-dropping-particle":"","parse-names":false,"suffix":""},{"dropping-particle":"","family":"Deal","given":"Allison","non-dropping-particle":"","parse-names":false,"suffix":""},{"dropping-particle":"","family":"Crane","given":"Jeffrey","non-dropping-particle":"","parse-names":false,"suffix":""},{"dropping-particle":"","family":"Chen","given":"Ronald","non-dropping-particle":"","parse-names":false,"suffix":""},{"dropping-particle":"","family":"Asher","given":"Gary","non-dropping-particle":"","parse-names":false,"suffix":""},{"dropping-particle":"","family":"Hanson","given":"Laura","non-dropping-particle":"","parse-names":false,"suffix":""},{"dropping-particle":"","family":"Wheeler","given":"Stephanie","non-dropping-particle":"","parse-names":false,"suffix":""},{"dropping-particle":"","family":"Gerstel","given":"Adrian","non-dropping-particle":"","parse-names":false,"suffix":""},{"dropping-particle":"","family":"Green","given":"Melissa","non-dropping-particle":"","parse-names":false,"suffix":""},{"dropping-particle":"","family":"Birken","given":"Sarah","non-dropping-particle":"","parse-names":false,"suffix":""},{"dropping-particle":"","family":"Rosenstein","given":"Donald","non-dropping-particle":"","parse-names":false,"suffix":""}],"container-title":"Oncology Nursing Forum","id":"ITEM-2","issue":"5","issued":{"date-parts":[["2016"]]},"note":"NUMERO 2 DE LA REVISION\n1 en referenciar en rdos","page":"636-645","title":"Using Survivorship Care Plans to Enhance Communication and Cancer Care Coordination: Results of a Pilot Study","type":"article-journal","volume":"43"},"uris":["http://www.mendeley.com/documents/?uuid=f9c11d15-83e3-4ae4-a0ba-dd76d387a534"]},{"id":"ITEM-3","itemData":{"DOI":"10.1007/s11764-013-0327-1","ISSN":"19322267","abstract":"PURPOSE: Previous studies have merely investigated oncology providers' a priori attitudes toward SCPs. The purpose of the current study was to longitudinally evaluate oncology providers' expectations and actual experiences with the use of an automatically generated Survivorship Care Plan (SCP) in daily clinical practice.\\n\\nMETHODS: Between April 2011 and October 2012, the participating oncology providers (i.e., gynecologists, gynecologic oncologists, oncology nurses) provided usual care or SCP care to 222 endometrial and 85 ovarian cancer patients included in the Registrationsystem Oncological GYnecology (ROGY) Care trial. All (n = 43) oncology providers in both arms were requested to complete a questionnaire before and after patient inclusion regarding their expectations and evaluation of SCP care.\\n\\nRESULTS: Before patient inclusion, 38 (88 %; 21 SCP, 17 usual care), and after patient inclusion, 35 (83 %; 20 SCP, 15 usual care) oncology providers returned the questionnaire. After patient inclusion, oncology providers were generally satisfied with the SCP (M = 7.1, SD = 1.3, with 1 = not at all-10 = very much) and motivated to keep using the SCP (M = 7.9, SD = 1.5). Most providers (64 %) encountered barriers. Twenty-five percent felt they used more time for consultations (M = 7.3 min, SD = 4.6). However, self-reported consultation time did not differ between before (M = 21.8 min, SD = 11.6) and after patient inclusion (M = 18.7, SD = 10.6; p = 0.22) or between SCP care (M = 18.5, SD = 10.3) and usual care (M = 22.0, SD = 12.2; p = 0.21).\\n\\nCONCLUSIONS: Oncology providers using the SCP were generally satisfied and motivated to keep using the SCP. However, the findings of the current study suggest that even when the SCP can be generated automatically, oncology providers still have difficulties with finding the time to discuss the SCP with their patients.\\n\\nIMPLICATIONS FOR CANCER SURVIVORS: If SCP care is indeed effective, overcoming the perceived barriers is needed before large-scale implementation in order for cancer survivors to fully benefit from the potential advantages of SCPs.","author":[{"dropping-particle":"","family":"Nicolaije","given":"Kim A H","non-dropping-particle":"","parse-names":false,"suffix":""},{"dropping-particle":"","family":"Ezendam","given":"Nicole P M","non-dropping-particle":"","parse-names":false,"suffix":""},{"dropping-particle":"","family":"Vos","given":"M. Caroline","non-dropping-particle":"","parse-names":false,"suffix":""},{"dropping-particle":"","family":"Pijnenborg","given":"Johanna M A","non-dropping-particle":"","parse-names":false,"suffix":""},{"dropping-particle":"V.","family":"Poll-Franse","given":"Lonneke","non-dropping-particle":"van de","parse-names":false,"suffix":""},{"dropping-particle":"","family":"Kruitwagen","given":"Roy F P M","non-dropping-particle":"","parse-names":false,"suffix":""}],"container-title":"Journal of Cancer Survivorship","id":"ITEM-3","issued":{"date-parts":[["2013"]]},"note":"NUMERO 3 DE LA REVISION; PRIMERO ROGY\n11 en referenciar","page":"248-259","title":"Oncology providers' evaluation of the use of an automatically generated cancer survivorship care plan: Longitudinal results from the ROGY Care trial","type":"article-journal","volume":"8"},"uris":["http://www.mendeley.com/documents/?uuid=1d1664ea-a4fb-4ee8-a6a5-9ed6e624fffe"]},{"id":"ITEM-4","itemData":{"DOI":"10.1007/s11764-014-0368-0","ISSN":"1932-2259","abstract":"Purpose This study assesses the effect of sending a Survivorship Care Plan (SCP) to primary care physicians (PCP) on the communication of the PCP with the medical specialist and the patient and to describe PCPs’ opinions regarding the SCP. Methods In a pragmatic cluster randomized controlled trial conducted in 12 hospitals, the PCP ofendometrial and ovarian cancer patients received usual information, while in addition the SCP-care arm received a copy of the patient’sSCP.Results A questionnaire was returned by 266 PCPs (76 %). One third of the PCPs in the SCP-care arm indicated having received an SCP. PCPs in the SCP-care arm were more likely to have had personal contact with the medical specialist (52 vs. 37 %, p=0.01) but were equally satisfied with the infor- mation as PCPs in the usual care arm (7.2 vs. 6.9 on a scale from 1 to 10, p=0.25). Of all PCPs, 82 % indicated they would want to receive an SCP in the future. A quarter of the PCPs who received an SCP reported that the SCP supported contact with the patient. However, the SCP was found too long. Conclusions Supplying an SCP to PCPs potentially has a positive effect on the communication between the PCP and the medical specialist. The SCP should be concise and focused on PCPs’ needs, such as contact information and tailored information on patient diagnosis, treatment, and possible consequences. Implications for Cancer Survivors In the light oftransition of cancer care to PCPs, survivors may benefit from improved information provision and communication","author":[{"dropping-particle":"","family":"Ezendam","given":"Nicole P. M.","non-dropping-particle":"","parse-names":false,"suffix":""},{"dropping-particle":"","family":"Nicolaije","given":"Kim A. H.","non-dropping-particle":"","parse-names":false,"suffix":""},{"dropping-particle":"","family":"Kruitwagen","given":"Roy F. P. M.","non-dropping-particle":"","parse-names":false,"suffix":""},{"dropping-particle":"","family":"Pijnenborg","given":"Johanna M. A.","non-dropping-particle":"","parse-names":false,"suffix":""},{"dropping-particle":"","family":"Vos","given":"M. Caroline","non-dropping-particle":"","parse-names":false,"suffix":""},{"dropping-particle":"","family":"Boll","given":"Dorry","non-dropping-particle":"","parse-names":false,"suffix":""},{"dropping-particle":"","family":"Bommel","given":"Marjo","non-dropping-particle":"van","parse-names":false,"suffix":""},{"dropping-particle":"V.","family":"Poll-Franse","given":"Lonneke","non-dropping-particle":"van de","parse-names":false,"suffix":""}],"container-title":"Journal of Cancer Survivorship","id":"ITEM-4","issued":{"date-parts":[["2014"]]},"note":"NUMERO 4 DE LA REVISION; ROGY\n13 EN REFERENCIAR","page":"595-602","title":"Survivorship Care Plans to inform the primary care physician: results from the ROGY care pragmatic cluster randomized controlled trial","type":"article-journal","volume":"8"},"uris":["http://www.mendeley.com/documents/?uuid=7c971c35-9ac8-4540-b26c-052cc1addff4"]},{"id":"ITEM-5","itemData":{"DOI":"10.1200/JCO.2014.60.3399","ISSN":"15277755","abstract":"PURPOSE: This study was conducted to longitudinally assess the impact of an automatically generated survivorship care plan (SCP) on patient-reported outcomes in routine clinical practice. Primary outcomes were patient satisfaction with information and care. Secondary outcomes included illness perceptions and health care use. METHODS: Twelve hospitals were randomly assigned to SCP care or usual care in a pragmatic, cluster randomized trial. Newly diagnosed patients with endometrial cancer completed questionnaires after diagnosis (n = 221; 75% response), 6 months (n = 158), and 12 months (n = 147). An SCP application was built in the Web-based ROGY (Registration System Oncological Gynecology). By clicking the SCP button, a patient-tailored SCP was generated. RESULTS: In the SCP care arm, 74% of patients received an SCP. They reported receiving more information about their treatment (mean [M] = 57, standard deviation [SD] = 20 v M = 47, SD = 24; P = .03), other services (M = 35, SD = 22 v M = 25, SD = 22; P = .03), and different places of care (M = 27, SD = 25 v M = 23, SD = 26; P = .04) than the usual care arm (scales, 0 to 100). However, there were no differences regarding satisfaction with information or care. Patients in the SCP care arm experienced more symptoms (M = 3.3, SD = 2.0 v M = 2.6, SD = 1.6; P = .03), were more concerned about their illness (M = 4.4, SD = 2.3 v M = 3.9, SD = 2.1; P = .03), were more affected emotionally (M = 4.0, SD = 2.2 v M = 3.7, SD = 2.2; P = .046), and reported more cancer-related contact with their primary care physician (M = 1.8, SD = 2.0 v M = 1.1, SD = 0.9; P = .003) than those in the usual care arm (scale, 1 to 10). These effects did not differ over time. CONCLUSION: The present trial showed no evidence of a benefit of SCPs on satisfaction with information and care. Furthermore, SCPs increased patients' concerns, emotional impact, experienced symptoms, and the amount of cancer-related contact with the primary care physician. Whether this may ultimately lead to more empowered patients should be investigated further.","author":[{"dropping-particle":"","family":"Nicolaije","given":"Kim A.H.","non-dropping-particle":"","parse-names":false,"suffix":""},{"dropping-particle":"","family":"Ezendam","given":"Nicole P.M.","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Boss","given":"Erik A.","non-dropping-particle":"","parse-names":false,"suffix":""},{"dropping-particle":"","family":"Hermans","given":"Ralph H.M.","non-dropping-particle":"","parse-names":false,"suffix":""},{"dropping-particle":"","family":"Engelhart","given":"Karin C.M.","non-dropping-particle":"","parse-names":false,"suffix":""},{"dropping-particle":"","family":"Haartsen","given":"Joke E.","non-dropping-particle":"","parse-names":false,"suffix":""},{"dropping-particle":"","family":"Pijlman","given":"Brenda M.","non-dropping-particle":"","parse-names":false,"suffix":""},{"dropping-particle":"","family":"Loon-Baelemans","given":"Ingrid E.A.M.","non-dropping-particle":"Van","parse-names":false,"suffix":""},{"dropping-particle":"","family":"Mertens","given":"Helena J.M.M.","non-dropping-particle":"","parse-names":false,"suffix":""},{"dropping-particle":"","family":"Nolting","given":"Willem E.","non-dropping-particle":"","parse-names":false,"suffix":""},{"dropping-particle":"","family":"Beek","given":"Johannes J.","non-dropping-particle":"Van","parse-names":false,"suffix":""},{"dropping-particle":"","family":"Roukema","given":"Jan A.","non-dropping-particle":"","parse-names":false,"suffix":""},{"dropping-particle":"","family":"Zijlstra","given":"Wobbe P.","non-dropping-particle":"","parse-names":false,"suffix":""},{"dropping-particle":"","family":"Kruitwagen","given":"Roy F.P.M.","non-dropping-particle":"","parse-names":false,"suffix":""},{"dropping-particle":"V.","family":"Poll-Franse","given":"Lonneke","non-dropping-particle":"Van De","parse-names":false,"suffix":""}],"container-title":"Journal of Clinical Oncology","id":"ITEM-5","issue":"31","issued":{"date-parts":[["2015"]]},"note":"NUMERO 5 DE LA REVISION. ROGY\n10 en referenciar","page":"3550-3559","title":"Impact of an automatically generated cancer survivorship care plan on patient-reported outcomes in routine clinical practice: Longitudinal outcomes of a pragmatic, cluster randomized trial","type":"article-journal","volume":"33"},"uris":["http://www.mendeley.com/documents/?uuid=3fc12b00-b5fd-4f09-8fda-cb2e79de37e5"]},{"id":"ITEM-6","itemData":{"DOI":"10.1007/s11764-017-0639-7","ISBN":"1176401706397","ISSN":"1932-2259","abstract":"Purpose The purpose ofthis paper was to assess the impact of survivorship care plan (SCP) provision and moderating factors on health care use following endometrial cancer treatment. Methods Women newly diagnosed with endometrial cancer were included in a pragmatic cluster randomized trial at 12 hospitals in the Netherlands and were randomly assigned to SCP or usual care (n = 221; 75% response). The SCP was generated using the web-based Registrationsystem Oncological GYnecology (ROGY) and provided tailored in- formation regarding disease, treatment, and possible late-ef- fects. Cancer-related use ofgeneral practitioner, specialist, and additional health care was collected through questionnaires after diagnosis and at 6-, 12-, and 24-month follow-up and compared using linear multilevel regression analyses. Results Women who received an SCP had more cancer- related primary care visits compared to the usual care arm during the first year after diagnosis (β =0.7, p &lt;0.01). At 6-month follow-up, women in the SCP group used more ad- ditional health care compared to women receiving usual care (24 vs. 11%, p = 0.04). Women with anxious symptoms (p = 0.03) and women who received radiotherapy (p =0.01) had a higher primary care use within the first year after treat- ment, when receiving an SCP. Conclusions The SCP increases primary health care con- sumption the first year after treatment, particularly in women treated with radiotherapy and women with anxious symptoms. Implications for cancer survivors These findings imply that the SCP enables women in need of supportive care to seek relevant care at an early stage after treatment. Whether this results in improved patient-reported outcomes in the long- term","author":[{"dropping-particle":"","family":"Jeppesen","given":"Mette Moustgaard","non-dropping-particle":"","parse-names":false,"suffix":""},{"dropping-particle":"","family":"Ezendam","given":"Nicole P. M.","non-dropping-particle":"","parse-names":false,"suffix":""},{"dropping-particle":"","family":"Pijnenborg","given":"Johanna M. A.","non-dropping-particle":"","parse-names":false,"suffix":""},{"dropping-particle":"","family":"Caroline Vos","given":"M.","non-dropping-particle":"","parse-names":false,"suffix":""},{"dropping-particle":"","family":"Boll","given":"Dorry","non-dropping-particle":"","parse-names":false,"suffix":""},{"dropping-particle":"","family":"Kruitwagen","given":"Roy F. P. M.","non-dropping-particle":"","parse-names":false,"suffix":""},{"dropping-particle":"","family":"Jensen","given":"Pernille Tine","non-dropping-particle":"","parse-names":false,"suffix":""},{"dropping-particle":"V.","family":"Poll-Franse","given":"Lonneke","non-dropping-particle":"van de","parse-names":false,"suffix":""}],"container-title":"Journal of Cancer Survivorship","id":"ITEM-6","issued":{"date-parts":[["2018"]]},"note":"NUMERO 6 DE LA REVISION. ROGY\n2 en referenciar en rdo","page":"18-27","title":"The impact of the survivorship care plan on health care use: 2-year follow-up results of the ROGY care trial","type":"article-journal","volume":"12"},"uris":["http://www.mendeley.com/documents/?uuid=79d5dfe4-dabe-43ac-bbaf-70476583ab8a"]},{"id":"ITEM-7","itemData":{"DOI":"10.1016/j.ygyno.2017.02.041","ISSN":"00908258","abstract":"Objective. The aim of this study was to assess the long-term impact of an automatically generated Survivor- ship Care Plan (SCP) on patient reported outcomes in ovarian cancer in routine clinical practice. Outcome mea- sures included satisfaction with information provision and care, illness perceptions and health care utilization. Methods. In this pragmatic cluster randomized trial, twelve hospitals in the South of the Netherlands were randomized to ‘SCP care’ or ‘usual care’. All newly diagnosed ovarian cancer patients in the ‘SCP care’ arm re- ceived an SCP that was automatically generated by the oncology provider, by clicking a button in the web- based Registrationsystem Oncological GYnecology (ROGY). Ovarian cancer patients (N= 174, mean age 63.3, SD = 11.4; all stages) completed questionnaires directly after initial treatment and after 6, 12 and 24 months. Results. First questionnaires were returned from 61 (67%) ovarian cancer patients in the ‘SCP care’ arm and 113 (72%) patients in the ‘usual care’ arm. In the ‘SCP care’ arm, 66% (N= 41) of the patients reported receipt of an SCP. No overall differences were observed between the trial arms on satisfaction with information provi- sion, satisfaction with care or health care utilization. Regarding illness perceptions, patients in the ‘SCP care’ arm had lower beliefs that the treatment would help to cure their disease (overall, 6.7 vs. 7.5, P b 0.01). Conclusions. SCPs did not increase satisfaction with information provision or care in ovarian cancer patients","author":[{"dropping-particle":"","family":"Rooij","given":"Belle H.","non-dropping-particle":"de","parse-names":false,"suffix":""},{"dropping-particle":"","family":"Ezendam","given":"Nicole P.M.","non-dropping-particle":"","parse-names":false,"suffix":""},{"dropping-particle":"","family":"Nicolaije","given":"Kim A.H","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Boss","given":"Erik A.","non-dropping-particle":"","parse-names":false,"suffix":""},{"dropping-particle":"","family":"Hermans","given":"Ralph H.M.","non-dropping-particle":"","parse-names":false,"suffix":""},{"dropping-particle":"","family":"Engelhart","given":"Karin C.M.","non-dropping-particle":"","parse-names":false,"suffix":""},{"dropping-particle":"","family":"Haartsen","given":"Joke E.","non-dropping-particle":"","parse-names":false,"suffix":""},{"dropping-particle":"","family":"Pijlman","given":"Brenda M.","non-dropping-particle":"","parse-names":false,"suffix":""},{"dropping-particle":"","family":"Loon-Baelemans","given":"Ingrid E.A.M.","non-dropping-particle":"van","parse-names":false,"suffix":""},{"dropping-particle":"","family":"Mertens","given":"Helena J.M.M.","non-dropping-particle":"","parse-names":false,"suffix":""},{"dropping-particle":"","family":"Nolting","given":"Willem E.","non-dropping-particle":"","parse-names":false,"suffix":""},{"dropping-particle":"","family":"Beek","given":"Johannes J.","non-dropping-particle":"van","parse-names":false,"suffix":""},{"dropping-particle":"","family":"Roukema","given":"Jan A.","non-dropping-particle":"","parse-names":false,"suffix":""},{"dropping-particle":"","family":"Kruitwagen","given":"Roy F.P.M.","non-dropping-particle":"","parse-names":false,"suffix":""},{"dropping-particle":"V.","family":"Poll-Franse","given":"Lonneke","non-dropping-particle":"van de","parse-names":false,"suffix":""}],"container-title":"Gynecologic Oncology","id":"ITEM-7","issued":{"date-parts":[["2017"]]},"note":"NUMERO 7 EN LA REVISION Y ULTIMO DE ROGY\n12 en referenciar","page":"319-328","title":"Effects of Survivorship Care Plans on patient reported outcomes in ovarian cancer during 2-year follow-up – The ROGY care trial","type":"article-journal","volume":"145"},"uris":["http://www.mendeley.com/documents/?uuid=b4c175e5-5771-4473-8b99-a08dbff2f46d"]},{"id":"ITEM-8","itemData":{"DOI":"10.1016/j.ejon.2017.06.003","ISSN":"14623889","abstract":"Purpose: This study evaluates the feasibility and acceptability of a Self-Management Survivorship Care Planning (SM-SCP) intervention in colorectal and lung cancer survivors. Methods: This is a single-group, pre- and post-mixed methods study of an advance practice nurse-driven survivorship care intervention that integrates a survivorship care plan with self-management skills coaching. Colorectal and lung cancer survivors with stage I-III disease were enrolled at 3e6 months after completing treatments, and the intervention was administered in one in-person or telephone session. Survivor outcome measures included depression, anxiety, self-efficacy, QOL, and satisfaction. Paired t- tests were used for exploratory evaluations of pre-to post-intervention score changes. Content analysis was conducted to analyze the qualitative data to describe survivors’ experience with the intervention. Results: Thirty participants (15 colorectal, 15 lung) enrolled and completed the study (73% retention). It took an average of 40 min to complete the TS/CP and 34.2 min to deliver the intervention. Exploratory analysis revealed significant differences from baseline to post-intervention in depression, anxiety, self- efficacy, physical functioning, role limitations-physical, pain, general health, health transition, physical health summary, and total QOL. Three qualitative themes emerged: 1) Feeling empowered about having a plan; 2) Struggling with psychosocial concerns; and 3) Suggestions for intervention content and delivery. Conclusions: The SM-SCP intervention was feasible and acceptable for colorectal and lung cancer sur- vivors after treatment completion. Survivorship care interventions have potential to fulfill the unmet needs of colorectal and lung cancer survivors. Their effectiveness might be greater by integrating conceptually-based models of care, such as self-management skills building.","author":[{"dropping-particle":"","family":"Reb","given":"Anne","non-dropping-particle":"","parse-names":false,"suffix":""},{"dropping-particle":"","family":"Ruel","given":"Nora","non-dropping-particle":"","parse-names":false,"suffix":""},{"dropping-particle":"","family":"Fakih","given":"Marwan","non-dropping-particle":"","parse-names":false,"suffix":""},{"dropping-particle":"","family":"Lai","given":"Lily","non-dropping-particle":"","parse-names":false,"suffix":""},{"dropping-particle":"","family":"Salgia","given":"Ravi","non-dropping-particle":"","parse-names":false,"suffix":""},{"dropping-particle":"","family":"Ferrell","given":"Betty","non-dropping-particle":"","parse-names":false,"suffix":""},{"dropping-particle":"","family":"Sampath","given":"Sagus","non-dropping-particle":"","parse-names":false,"suffix":""},{"dropping-particle":"","family":"Kim","given":"Jae Y.","non-dropping-particle":"","parse-names":false,"suffix":""},{"dropping-particle":"","family":"Raz","given":"Dan J.","non-dropping-particle":"","parse-names":false,"suffix":""},{"dropping-particle":"","family":"Sun","given":"Virginia","non-dropping-particle":"","parse-names":false,"suffix":""}],"container-title":"European Journal of Oncology Nursing","id":"ITEM-8","issued":{"date-parts":[["2017"]]},"note":"NUERO 8 DE LA REVISION; E VECES COMO REB, OTRAS COMO FERRELL\nquinto en referenciar; 20","page":"125-134","title":"Empowering survivors after colorectal and lung cancer treatment: Pilot study of a Self-Management Survivorship Care Planning intervention","type":"article-journal","volume":"29"},"uris":["http://www.mendeley.com/documents/?uuid=4fc4f84e-ad1c-4c16-b4a3-e4898e2ce5d5"]},{"id":"ITEM-9","itemData":{"DOI":"10.1188/13.cjon.17-03ap","ISSN":"1092-1095","abstract":"Cancer survivors face several challenges following the completion of active treatment, including uncer- tainty about late effects of treatment and confusion about coordination of follow-up care. The authors evaluated patient satisfaction with personalized survivorship care plans designed to clarify those is- sues. The authors enrolled 48 patients with breast cancer and 10 patients with colorectal cancer who had completed treatment in the previous two months from an urban academic medical center and a rural community hospital. Patient satisfaction with the care plan was assessed by telephone interview. Overall, about 80% of patients were very or completely satisfied with the care plan, and 90% or more © iStockPhoto.com/Slobodan Vasic agreed that it was useful, it was easy to understand, and the length was appropriate. Most patients reported that the care plan was very or critically important to understanding an array of survivorship issues. However, only about half felt that it helped them better understand the roles of primary care providers and oncologists in survivorship care. The results provide evidence that patients with cancer find high value in personalized survivorship care plans, but the plans do not eliminate confusion regarding the coordination of follow-up care. Future efforts to improve care plans should focus on better descriptions of how survivorship care will be coordinated.","author":[{"dropping-particle":"","family":"Sprague","given":"Brian L.","non-dropping-particle":"","parse-names":false,"suffix":""},{"dropping-particle":"","family":"Dittus","given":"Kim L.","non-dropping-particle":"","parse-names":false,"suffix":""},{"dropping-particle":"","family":"Pace","given":"Claire M.","non-dropping-particle":"","parse-names":false,"suffix":""},{"dropping-particle":"","family":"Dulko","given":"Dorothy","non-dropping-particle":"","parse-names":false,"suffix":""},{"dropping-particle":"","family":"Pollack","given":"Lori A.","non-dropping-particle":"","parse-names":false,"suffix":""},{"dropping-particle":"","family":"Hawkins","given":"Nikki A.","non-dropping-particle":"","parse-names":false,"suffix":""},{"dropping-particle":"","family":"Geller","given":"Berta M.","non-dropping-particle":"","parse-names":false,"suffix":""}],"container-title":"Clinical Journal of Oncology Nursing","id":"ITEM-9","issue":"3","issued":{"date-parts":[["2013"]]},"note":"NUMERO 9 DE LA REVISION\n6 en refenciar","page":"266-272","title":"Patient Satisfaction With Breast and Colorectal Cancer Survivorship Care Plans","type":"article-journal","volume":"17"},"uris":["http://www.mendeley.com/documents/?uuid=d47d5527-87af-46f9-b816-08498e365add"]},{"id":"ITEM-10","itemData":{"DOI":"10.1188/14.onf.266-273","ISSN":"0190-535X","author":[{"dropping-particle":"","family":"Mayer","given":"Deborah K.","non-dropping-particle":"","parse-names":false,"suffix":""},{"dropping-particle":"","family":"Gerstel","given":"Adrian","non-dropping-particle":"","parse-names":false,"suffix":""},{"dropping-particle":"","family":"Walton","given":"AnnMarie Lee","non-dropping-particle":"","parse-names":false,"suffix":""},{"dropping-particle":"","family":"Triglianos","given":"Tammy","non-dropping-particle":"","parse-names":false,"suffix":""},{"dropping-particle":"","family":"Sadiq","given":"Teresa E.","non-dropping-particle":"","parse-names":false,"suffix":""},{"dropping-particle":"","family":"Hawkins","given":"Nikki A.","non-dropping-particle":"","parse-names":false,"suffix":""},{"dropping-particle":"","family":"Davies","given":"Janine M.","non-dropping-particle":"","parse-names":false,"suffix":""}],"container-title":"Oncology Nursing Forum","id":"ITEM-10","issue":"3","issued":{"date-parts":[["2014"]]},"note":"NUMERO 10 EN LA REVISION","page":"266-273","title":"Implementing Survivorship Care Plans for Colon Cancer Survivors","type":"article-journal","volume":"41"},"uris":["http://www.mendeley.com/documents/?uuid=6dd81cc0-09c1-49fe-98b3-84f6b01ca11a"]},{"id":"ITEM-11","itemData":{"DOI":"10.1186/1745-6215-14-260","ISSN":"17456215","abstract":"BACKGROUND: Colorectal cancer (CRC) is the most common cancer affecting both men and women in Australia. The illness and related treatments can cause distressing adverse effects, impact on emotional and psychological well-being, and adversely affect social, occupational and relationship functioning for many years after the end of treatment or, in fact, lifelong. Current models of follow-up fail to address the complex needs arising after treatment completion. Strategies to better prepare and support survivors are urgently required. We previously developed a nurse-led supportive care program (SurvivorCare) and tested it in a pilot study involving 10 CRC survivors. The intervention was found to be highly acceptable, appropriate, relevant and useful.\\n\\nMETHODS/DESIGN: This study is a multisite, randomised controlled trial, designed to assess the impact of the addition of the SurvivorCare intervention to usual post-treatment care, for people with potentially cured CRC. SurvivorCare comprises the provision of survivorship educational materials, a tailored survivorship care plan, an individually tailored nurse-led, face-to-face end of treatment consultation and three subsequent telephone calls. Eligible patients have completed treatment for potentially cured CRC. Other eligibility criteria include stage I to III disease, age greater than 18 years and adequate understanding of English. All consenting patients complete questionnaires at three time points over a six-month period (baseline, two and six months). Measures assess psychological distress, unmet needs and quality of life.\\n\\nDISCUSSION: This supportive care package has the potential to significantly reduce individual suffering, whilst reducing the burden of follow-up on acute cancer services through enhanced engagement with and utilisation of general practitioners and community based services. If the intervention is successful in achieving the expected health benefits, it could be disseminated readily. All training and supporting materials have been developed and standardised. Furthermore, the intervention could easily be adapted to other cancer or chronic disease settings.\\n\\nTRIAL REGISTRATION: Australian New Zealand Clinical Trial Registry ACTRN12610000207011.","author":[{"dropping-particle":"","family":"Jefford","given":"Michael","non-dropping-particle":"","parse-names":false,"suffix":""},{"dropping-particle":"","family":"Aranda","given":"Sanchia","non-dropping-particle":"","parse-names":false,"suffix":""},{"dropping-particle":"","family":"Gough","given":"Karla","non-dropping-particle":"","parse-names":false,"suffix":""},{"dropping-particle":"","family":"Lotfi-Jam","given":"Kerryann","non-dropping-particle":"","parse-names":false,"suffix":""},{"dropping-particle":"","family":"Butow","given":"Phyllis","non-dropping-particle":"","parse-names":false,"suffix":""},{"dropping-particle":"","family":"Krishnasamy","given":"Mei","non-dropping-particle":"","parse-names":false,"suffix":""},{"dropping-particle":"","family":"Young","given":"Jane","non-dropping-particle":"","parse-names":false,"suffix":""},{"dropping-particle":"","family":"Phipps-Nelson","given":"Jo","non-dropping-particle":"","parse-names":false,"suffix":""},{"dropping-particle":"","family":"Russell","given":"Lahiru","non-dropping-particle":"","parse-names":false,"suffix":""},{"dropping-particle":"","family":"King","given":"Dorothy","non-dropping-particle":"","parse-names":false,"suffix":""},{"dropping-particle":"","family":"Schofield","given":"Penelope","non-dropping-particle":"","parse-names":false,"suffix":""}],"container-title":"Trials","id":"ITEM-11","issued":{"date-parts":[["2013"]]},"note":"NUMERO 11 DE LA REVISION\n9 en referenciar","page":"1-9","title":"Evaluating a nurse-led survivorship care package (SurvivorCare) for bowel cancer survivors: Study protocol for a randomized controlled trial","type":"article-journal","volume":"14"},"uris":["http://www.mendeley.com/documents/?uuid=31b702b7-fa5c-43f2-98e4-28302ad825bd"]},{"id":"ITEM-12","itemData":{"DOI":"10.1007/s11764-015-0443-1","ISSN":"1932-2259","author":[{"dropping-particle":"","family":"Levine","given":"Mark N.","non-dropping-particle":"","parse-names":false,"suffix":""},{"dropping-particle":"","family":"Maunsell","given":"Elizabeth","non-dropping-particle":"","parse-names":false,"suffix":""},{"dropping-particle":"","family":"Grunfeld","given":"Eva","non-dropping-particle":"","parse-names":false,"suffix":""},{"dropping-particle":"","family":"Pond","given":"Gregory R.","non-dropping-particle":"","parse-names":false,"suffix":""},{"dropping-particle":"","family":"Boekhout","given":"Annelies H.","non-dropping-particle":"","parse-names":false,"suffix":""},{"dropping-particle":"","family":"Coyle","given":"Doug","non-dropping-particle":"","parse-names":false,"suffix":""},{"dropping-particle":"","family":"Julian","given":"Jim A.","non-dropping-particle":"","parse-names":false,"suffix":""}],"container-title":"Journal of Cancer Survivorship","id":"ITEM-12","issue":"4","issued":{"date-parts":[["2015"]]},"page":"683-691","title":"A survivorship care plan for breast cancer survivors: extended results of a randomized clinical trial","type":"article-journal","volume":"9"},"uris":["http://www.mendeley.com/documents/?uuid=24fb5cf6-799b-4f28-b3e8-9d262769d299"]},{"id":"ITEM-13","itemData":{"DOI":"10.1200/JCO.2016.68.9497","ISSN":"1527-7755 (Electronic)","PMID":"28418767","abstract":"Purpose The purpose of this study was to examine the effects of a randomized controlled trial (RCT) of treatment summaries and survivorship care plans coupled with a nurse counseling session, primarily on physician implementation of and secondarily on patient adherence to recommended survivorship care, among a low-income population of breast cancer survivors (survivors). Methods We recruited 212 low-income, predominantly Latina (72.6%) survivors with stage 0 to III breast cancer, with an average age of 53 years, from two Los Angeles County public hospitals into an RCT of a survivorship care nurse counseling session coupled with the provision of individualized treatment summaries and survivorship care plans to patients and their health care providers from December 2012 to July 2014. One hundred seven survivors received the experimental intervention, and 105 survivors received usual care. Multiple linear regression analyses were performed to assess intervention effects on physician implementation of and patient adherence to recommended survivorship care. Scales that served as covariables were Knowledge of Survivorship Issues, Perceived Efficacy in Patient-Physician Interactions, and Satisfaction With Care and Information. Results Survivors in the intervention group reported greater physician implementation of recommended breast cancer survivorship care, for example, treatment of depression or hot flashes, than did those in the control group (adjusted difference, 16 ± 5.3; P = .003). Baseline Satisfaction With Care and Information was positively associated with physician implementation (coefficient, 5.2 ± 2.2; P = .02). Being married/partnered (-11.8 ± 4.0; P = .004) and age (-0.5 ± 0.2; P = .028) were negatively associated with patient adherence. Conclusion To our knowledge, this is the first RCT of survivorship care plans to show benefits in clinical outcomes, in this case, showing increased physician implementation of recommended breast cancer survivorship care in the intervention group, compared with the control group.","author":[{"dropping-particle":"","family":"Maly","given":"Rose C.","non-dropping-particle":"","parse-names":false,"suffix":""},{"dropping-particle":"","family":"Liang","given":"Li-Jung","non-dropping-particle":"","parse-names":false,"suffix":""},{"dropping-particle":"","family":"Liu","given":"Yihang","non-dropping-particle":"","parse-names":false,"suffix":""},{"dropping-particle":"","family":"Griggs","given":"Jennifer J.","non-dropping-particle":"","parse-names":false,"suffix":""},{"dropping-particle":"","family":"Ganz","given":"Patricia A.","non-dropping-particle":"","parse-names":false,"suffix":""}],"id":"ITEM-13","issue":"16","issued":{"date-parts":[["2017"]]},"page":"1814-1821","title":"Randomized Controlled Trial of Survivorship Care Plans Among Low-Income, Predominantly Latina Breast Cancer Survivors","type":"article-journal","volume":"35"},"uris":["http://www.mendeley.com/documents/?uuid=90de7492-c8cc-4ac8-84f6-eb67575ca5de"]},{"id":"ITEM-14","itemData":{"DOI":"10.1097/NCC.0000000000000329","ISBN":"0000000000000","ISSN":"15389804","abstract":"In 2005, the Institute of Medicine recommended that all cancer patients receive a survivorship care plan (SCP). Despite widespread support, few centers have routinely implemented them. Understanding of their impact is limited.\nThe aims of this study were to examine the impact of SCP delivery on patients and healthcare professionals at an Australian comprehensive cancer center and determine enablers and barriers to implementation.\nSix groups were surveyed: (1) patients who had received SCPs; (2) nurse coordinators using SCPs, (3) general practitioners (primary care, GPs) of patients who had received SCPs, (4) clinical service chairs, (5) heads of allied health, and (6) nurse coordinators not using SCPs (nonengaged nurse coordinators). Groups 1 to 3 completed written questionnaires. Groups 4 to 6 participated in semistructured interviews.\nFifty patients, 7 nurse coordinators, 18 GPs, 7 clinical service chairs, 4 heads of allied health, and 8 nonengaged nurse coordinators participated. Eighty-seven percent of patients considered the SCP to be very or somewhat useful; 50% felt it helped them understand their cancer experience. All engaged nurse coordinators reported SCPs to be very or somewhat useful, and 86% believed SCPs improved communication with GPs. General practitioners felt SCPs were very or somewhat useful (67%) and wished to receive SCPs for future patients (83%). Organizational and clinical leadership, multidisciplinary engagement, resourcing, and timing of SCP delivery were considered critical enablers.\nPatients and healthcare professionals support the use of SCPs; however, they are resource intensive and require significant organizational support.\nNurses are instrumental to SCP implementation. Attention to enablers and barriers is important for successful implementation.","author":[{"dropping-particle":"","family":"Nolte","given":"Linda","non-dropping-particle":"","parse-names":false,"suffix":""},{"dropping-particle":"","family":"Kinnane","given":"Nicole","non-dropping-particle":"","parse-names":false,"suffix":""},{"dropping-particle":"","family":"Lai-Kwon","given":"Julia","non-dropping-particle":"","parse-names":false,"suffix":""},{"dropping-particle":"","family":"Gates","given":"Priscilla","non-dropping-particle":"","parse-names":false,"suffix":""},{"dropping-particle":"","family":"Shilkin","given":"Pauline","non-dropping-particle":"","parse-names":false,"suffix":""},{"dropping-particle":"","family":"Jefford","given":"Michael","non-dropping-particle":"","parse-names":false,"suffix":""}],"container-title":"Cancer Nursing","id":"ITEM-14","issue":"6","issued":{"date-parts":[["2016"]]},"note":"NUMERO 14 DE LA REVISION\n8 en refencias","page":"E26-E35","title":"The impact of survivorship care planning on patients, general practitioners, and hospital-based staff","type":"article-journal","volume":"39"},"uris":["http://www.mendeley.com/documents/?uuid=8371afed-c587-4757-a816-c209daae9613"]},{"id":"ITEM-15","itemData":{"DOI":"10.1188/16.onf.710-719","ISSN":"0190-535X","abstract":"PURPOSE/OBJECTIVES: To examine symptom and quality-of-life (QOL) trajectories in breast cancer and lymphoma survivors enrolled in a survivorship navigation intervention and to explore patient, caregiver, and primary care provider (PCP) satisfaction with receipt of a survivorship care plan (SCP). ., DESIGN: Prospective, cohort, longitudinal.., SETTING: The Billings Clinic, an integrated cancer center in Montana. ., SAMPLE: 67 patients with breast cancer or lymphoma who recently completed cancer treatment, along with 39 of their caregivers and 23 PCPs. ., METHODS: Data collection at one, three, and six months by the Functional Assessment of Cancer Therapy-General and satisfaction surveys.., MAIN RESEARCH VARIABLES: Symptoms, QOL, and satisfaction with the survivorship navigator and the SCP.., FINDINGS: Symptoms persisted six months following treatment. Symptoms and QOL indicators with worst intensity were energy, sleep, coping, and satisfaction with sex life. Patients with more comorbidities reported worse QOL, telephoned the survivorship navigator more often, and were more satisfied with the SCP. Patients with lymphoma reported higher QOL, but it was not significantly different from patients with breast cancer. Patients were significantly more satisfied than caregivers with the SCP at time 1. PCPs were highly satisfied with the SCP.., CONCLUSIONS: Some symptoms persist, even when cancer treatment has ended. Patients with comorbidities are at higher risk for more severe symptoms and worse QOL and may benefit from ongoing support. SCPs can facilitate patients' transition to primary care following cancer treatment. ., IMPLICATIONS FOR NURSING: Healthcare professionals who care for breast cancer survivors need to routinely assess them for the presence of comorbid conditions. Obese breast cancer survivors may benefit from weight reduction interventions to possibly decrease their risk of developing lymphedema and improve their overall health status.","author":[{"dropping-particle":"","family":"Brant","given":"Jeannine","non-dropping-particle":"","parse-names":false,"suffix":""},{"dropping-particle":"","family":"Blaseg","given":"Karyl","non-dropping-particle":"","parse-names":false,"suffix":""},{"dropping-particle":"","family":"Aders","given":"Kathy","non-dropping-particle":"","parse-names":false,"suffix":""},{"dropping-particle":"","family":"Oliver","given":"Dona","non-dropping-particle":"","parse-names":false,"suffix":""},{"dropping-particle":"","family":"Gray, EvanDudley","given":"William","non-dropping-particle":"","parse-names":false,"suffix":""}],"container-title":"Oncology Nursing Forum","id":"ITEM-15","issue":"6","issued":{"date-parts":[["2016"]]},"note":"NUMERO 15 DE LA REVISION\ntercero en referenciar en la revision, 18","page":"710-719","title":"Navigating the Transition From Cancer Care to Primary Care: Assistance of a Survivorship Care Plan","type":"article-journal","volume":"43"},"uris":["http://www.mendeley.com/documents/?uuid=64643dfa-b2a5-49b1-9464-19b338f11ed0"]},{"id":"ITEM-16","itemData":{"DOI":"10.1200/jop.2013.001142","ISSN":"1554-7477","PMID":"24326740","abstract":"Purpose: Survivorship care plans (SCPs) are recommended for patients who have completed primary treatment and are transitioning to routine follow-up care. However, SCPs may be costly, and their effectiveness is unproven. The study objective was to assess the cost effectiveness of an SCP for breast cancer survivors transitioning to routine follow-up care with their own primary care physician (PCP) using data from a recent randomized controlled trial (RCT). Methods: Resource use and utility data for 408 patients with breast cancer enrolled in the RCT comparing an SCP with standard care (no SCP) were used. The intervention group received a 30-minute educational session with a nurse and their SCP, and their PCPs received the SCP plus a full guideline on follow-up. Analysis assessed the societal costs and quality-adjusted life years (QALYs) for the intervention group and the control group over the 2-year follow-up of the RCT. Uncertainty concerning cost effectiveness was assessed through nonparametric bootstrapping and deterministic sensitivity analysis. Results: The no-SCP group had better outcomes than the SCP group: total costs per patient were lower for standard care (Canadian $698 v $765), and total QALYs were almost equivalent (1.42 for standard care v 1.41 for the SCP). The probability that the SCP was cost effective was 0.26 at a threshold value of a QALY of $50,000. A variety of sensitivity analyses did not change the conclusions of the analysis. Conclusion: This SCP would be costly to introduce and would not be a cost effective use of scarce health care resources. Copyright © 2013 by American Society of Clinical Oncology.","author":[{"dropping-particle":"","family":"Coyle","given":"Doug","non-dropping-particle":"","parse-names":false,"suffix":""},{"dropping-particle":"","family":"Grunfeld","given":"Eva","non-dropping-particle":"","parse-names":false,"suffix":""},{"dropping-particle":"","family":"Coyle","given":"Kathryn","non-dropping-particle":"","parse-names":false,"suffix":""},{"dropping-particle":"","family":"Pond","given":"Gregory","non-dropping-particle":"","parse-names":false,"suffix":""},{"dropping-particle":"","family":"Julian","given":"Jim A.","non-dropping-particle":"","parse-names":false,"suffix":""},{"dropping-particle":"","family":"Levine","given":"Mark N.","non-dropping-particle":"","parse-names":false,"suffix":""}],"container-title":"Journal o</w:instrText>
      </w:r>
      <w:r w:rsidR="00261896" w:rsidRPr="00BE2A1D">
        <w:rPr>
          <w:rFonts w:ascii="Times New Roman" w:hAnsi="Times New Roman" w:cs="Times New Roman"/>
          <w:sz w:val="24"/>
          <w:szCs w:val="24"/>
          <w:lang w:val="es-ES"/>
        </w:rPr>
        <w:instrText>f Oncology Practice","id":"ITEM-16","issue":"2","issued":{"date-parts":[["2014"]]},"note":"NUMERO 16 DE LA REVISION","page":"e86-e92","title":"Cost Effectiveness of a Survivorship Care Plan for Breast Cancer Survivors","type":"article-journal","volume":"10"},"uris":["http://www.mendeley.com/documents/?uuid=3be0fe1e-b85e-4021-acb9-17d76e96f148"]}],"mendeley":{"formattedCitation":"(Brant et al., 2016; Coyle et al., 2014; de Rooij et al., 2017; DeGuzman et al., 2014; Ezendam et al., 2014; Jefford et al., 2013; Jeppesen et al., 2018; Levine et al., 2015; Maly et al., 2017a; Mayer et al., 2016, 2014; Nicolaije et al., 2015, 2013; Nolte et al., 2016; Reb et al., 2017; Sprague et al., 2013)","plainTextFormattedCitation":"(Brant et al., 2016; Coyle et al., 2014; de Rooij et al., 2017; DeGuzman et al., 2014; Ezendam et al., 2014; Jefford et al., 2013; Jeppesen et al., 2018; Levine et al., 2015; Maly et al., 2017a; Mayer et al., 2016, 2014; Nicolaije et al., 2015, 2013; Nolte et al., 2016; Reb et al., 2017; Sprague et al., 2013)","previouslyFormattedCitation":"(Brant et al., 2016; Coyle et al., 2014; de Rooij et al., 2017; DeGuzman et al., 2014; Ezendam et al., 2014; Jefford et al., 2013; Jeppesen et al., 2018; Levine et al., 2015; Maly et al., 2017a; Mayer et al., 2016, 2014; Nicolaije et al., 2015, 2013; Nolte et al., 2016; Reb et al., 2017; Sprague et al., 2013)"},"properties":{"noteIndex":0},"schema":"https://github.com/citation-style-language/schema/raw/master/csl-citation.json"}</w:instrText>
      </w:r>
      <w:r w:rsidRPr="00F35A09">
        <w:rPr>
          <w:rFonts w:ascii="Times New Roman" w:hAnsi="Times New Roman" w:cs="Times New Roman"/>
          <w:sz w:val="24"/>
          <w:szCs w:val="24"/>
        </w:rPr>
        <w:fldChar w:fldCharType="separate"/>
      </w:r>
      <w:r w:rsidR="00F52185" w:rsidRPr="00BE2A1D">
        <w:rPr>
          <w:rFonts w:ascii="Times New Roman" w:hAnsi="Times New Roman" w:cs="Times New Roman"/>
          <w:sz w:val="24"/>
          <w:szCs w:val="24"/>
          <w:lang w:val="es-ES"/>
        </w:rPr>
        <w:t>(Brant et al., 2016; Coyle et al., 2014; de Rooij et al., 2017; DeGuzman et al., 2014; Ezendam et al., 2014; Jefford et al., 2013; Jeppesen et al., 2018; Levine et al., 2015; Maly et al., 2017a; Mayer et al., 201</w:t>
      </w:r>
      <w:r w:rsidR="00E26F4B">
        <w:rPr>
          <w:rFonts w:ascii="Times New Roman" w:hAnsi="Times New Roman" w:cs="Times New Roman"/>
          <w:sz w:val="24"/>
          <w:szCs w:val="24"/>
          <w:lang w:val="es-ES"/>
        </w:rPr>
        <w:t>4</w:t>
      </w:r>
      <w:r w:rsidR="00F52185" w:rsidRPr="00BE2A1D">
        <w:rPr>
          <w:rFonts w:ascii="Times New Roman" w:hAnsi="Times New Roman" w:cs="Times New Roman"/>
          <w:sz w:val="24"/>
          <w:szCs w:val="24"/>
          <w:lang w:val="es-ES"/>
        </w:rPr>
        <w:t>, 201</w:t>
      </w:r>
      <w:r w:rsidR="00E26F4B">
        <w:rPr>
          <w:rFonts w:ascii="Times New Roman" w:hAnsi="Times New Roman" w:cs="Times New Roman"/>
          <w:sz w:val="24"/>
          <w:szCs w:val="24"/>
          <w:lang w:val="es-ES"/>
        </w:rPr>
        <w:t>6</w:t>
      </w:r>
      <w:r w:rsidR="00F52185" w:rsidRPr="00BE2A1D">
        <w:rPr>
          <w:rFonts w:ascii="Times New Roman" w:hAnsi="Times New Roman" w:cs="Times New Roman"/>
          <w:sz w:val="24"/>
          <w:szCs w:val="24"/>
          <w:lang w:val="es-ES"/>
        </w:rPr>
        <w:t xml:space="preserve">; </w:t>
      </w:r>
      <w:r w:rsidR="00E26F4B" w:rsidRPr="00E26F4B">
        <w:rPr>
          <w:rFonts w:ascii="Times New Roman" w:hAnsi="Times New Roman" w:cs="Times New Roman"/>
          <w:color w:val="FF0000"/>
          <w:sz w:val="24"/>
          <w:szCs w:val="24"/>
          <w:lang w:val="es-ES"/>
        </w:rPr>
        <w:t xml:space="preserve">Miller, 2008; </w:t>
      </w:r>
      <w:r w:rsidR="00F52185" w:rsidRPr="00BE2A1D">
        <w:rPr>
          <w:rFonts w:ascii="Times New Roman" w:hAnsi="Times New Roman" w:cs="Times New Roman"/>
          <w:sz w:val="24"/>
          <w:szCs w:val="24"/>
          <w:lang w:val="es-ES"/>
        </w:rPr>
        <w:t>Nicolaije et al., 2015, 2013; Nolte et al., 2016; Reb et al., 2017; Sprague et al., 2013</w:t>
      </w:r>
      <w:r w:rsidR="003C47DB" w:rsidRPr="00BE2A1D">
        <w:rPr>
          <w:rFonts w:ascii="Times New Roman" w:hAnsi="Times New Roman" w:cs="Times New Roman"/>
          <w:sz w:val="24"/>
          <w:szCs w:val="24"/>
          <w:lang w:val="es-ES"/>
        </w:rPr>
        <w:t>)</w:t>
      </w:r>
      <w:r w:rsidRPr="00F35A09">
        <w:rPr>
          <w:rFonts w:ascii="Times New Roman" w:hAnsi="Times New Roman" w:cs="Times New Roman"/>
          <w:sz w:val="24"/>
          <w:szCs w:val="24"/>
        </w:rPr>
        <w:fldChar w:fldCharType="end"/>
      </w:r>
      <w:r w:rsidRPr="00BE2A1D">
        <w:rPr>
          <w:rFonts w:ascii="Times New Roman" w:eastAsia="Times New Roman" w:hAnsi="Times New Roman" w:cs="Times New Roman"/>
          <w:color w:val="000000"/>
          <w:sz w:val="24"/>
          <w:lang w:val="es-ES"/>
        </w:rPr>
        <w:t xml:space="preserve">. </w:t>
      </w:r>
      <w:r w:rsidRPr="00F35A09">
        <w:rPr>
          <w:rFonts w:ascii="Times New Roman" w:eastAsia="Times New Roman" w:hAnsi="Times New Roman" w:cs="Times New Roman"/>
          <w:color w:val="000000"/>
          <w:sz w:val="24"/>
        </w:rPr>
        <w:t xml:space="preserve">In particular, two of </w:t>
      </w:r>
      <w:r w:rsidR="008717B3" w:rsidRPr="00F35A09">
        <w:rPr>
          <w:rFonts w:ascii="Times New Roman" w:eastAsia="Times New Roman" w:hAnsi="Times New Roman" w:cs="Times New Roman"/>
          <w:color w:val="000000"/>
          <w:sz w:val="24"/>
        </w:rPr>
        <w:t xml:space="preserve">studies </w:t>
      </w:r>
      <w:r w:rsidRPr="00F35A09">
        <w:rPr>
          <w:rFonts w:ascii="Times New Roman" w:eastAsia="Times New Roman" w:hAnsi="Times New Roman" w:cs="Times New Roman"/>
          <w:color w:val="000000"/>
          <w:sz w:val="24"/>
        </w:rPr>
        <w:t>emphasize</w:t>
      </w:r>
      <w:r w:rsidR="008717B3" w:rsidRPr="00F35A09">
        <w:rPr>
          <w:rFonts w:ascii="Times New Roman" w:eastAsia="Times New Roman" w:hAnsi="Times New Roman" w:cs="Times New Roman"/>
          <w:color w:val="000000"/>
          <w:sz w:val="24"/>
        </w:rPr>
        <w:t>d</w:t>
      </w:r>
      <w:r w:rsidRPr="00F35A09">
        <w:rPr>
          <w:rFonts w:ascii="Times New Roman" w:eastAsia="Times New Roman" w:hAnsi="Times New Roman" w:cs="Times New Roman"/>
          <w:color w:val="000000"/>
          <w:sz w:val="24"/>
        </w:rPr>
        <w:t xml:space="preserve"> </w:t>
      </w:r>
      <w:r w:rsidR="008717B3" w:rsidRPr="00F35A09">
        <w:rPr>
          <w:rFonts w:ascii="Times New Roman" w:eastAsia="Times New Roman" w:hAnsi="Times New Roman" w:cs="Times New Roman"/>
          <w:color w:val="000000"/>
          <w:sz w:val="24"/>
        </w:rPr>
        <w:t>for professionals to receive</w:t>
      </w:r>
      <w:r w:rsidRPr="00F35A09">
        <w:rPr>
          <w:rFonts w:ascii="Times New Roman" w:eastAsia="Times New Roman" w:hAnsi="Times New Roman" w:cs="Times New Roman"/>
          <w:color w:val="000000"/>
          <w:sz w:val="24"/>
        </w:rPr>
        <w:t xml:space="preserve"> adequate training to address this key moment in </w:t>
      </w:r>
      <w:r w:rsidR="008717B3" w:rsidRPr="00F35A09">
        <w:rPr>
          <w:rFonts w:ascii="Times New Roman" w:eastAsia="Times New Roman" w:hAnsi="Times New Roman" w:cs="Times New Roman"/>
          <w:color w:val="000000"/>
          <w:sz w:val="24"/>
        </w:rPr>
        <w:t xml:space="preserve">a way that is </w:t>
      </w:r>
      <w:r w:rsidRPr="00F35A09">
        <w:rPr>
          <w:rFonts w:ascii="Times New Roman" w:eastAsia="Times New Roman" w:hAnsi="Times New Roman" w:cs="Times New Roman"/>
          <w:color w:val="000000"/>
          <w:sz w:val="24"/>
        </w:rPr>
        <w:t>effective and understandable for the patient</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007/s11764-013-0327-1","ISSN":"19322267","abstract":"PURPOSE: Previous studies have merely investigated oncology providers' a priori attitudes toward SCPs. The purpose of the current study was to longitudinally evaluate oncology providers' expectations and actual experiences with the use of an automatically generated Survivorship Care Plan (SCP) in daily clinical practice.\\n\\nMETHODS: Between April 2011 and October 2012, the participating oncology providers (i.e., gynecologists, gynecologic oncologists, oncology nurses) provided usual care or SCP care to 222 endometrial and 85 ovarian cancer patients included in the Registrationsystem Oncological GYnecology (ROGY) Care trial. All (n = 43) oncology providers in both arms were requested to complete a questionnaire before and after patient inclusion regarding their expectations and evaluation of SCP care.\\n\\nRESULTS: Before patient inclusion, 38 (88 %; 21 SCP, 17 usual care), and after patient inclusion, 35 (83 %; 20 SCP, 15 usual care) oncology providers returned the questionnaire. After patient inclusion, oncology providers were generally satisfied with the SCP (M = 7.1, SD = 1.3, with 1 = not at all-10 = very much) and motivated to keep using the SCP (M = 7.9, SD = 1.5). Most providers (64 %) encountered barriers. Twenty-five percent felt they used more time for consultations (M = 7.3 min, SD = 4.6). However, self-reported consultation time did not differ between before (M = 21.8 min, SD = 11.6) and after patient inclusion (M = 18.7, SD = 10.6; p = 0.22) or between SCP care (M = 18.5, SD = 10.3) and usual care (M = 22.0, SD = 12.2; p = 0.21).\\n\\nCONCLUSIONS: Oncology providers using the SCP were generally satisfied and motivated to keep using the SCP. However, the findings of the current study suggest that even when the SCP can be generated automatically, oncology providers still have difficulties with finding the time to discuss the SCP with their patients.\\n\\nIMPLICATIONS FOR CANCER SURVIVORS: If SCP care is indeed effective, overcoming the perceived barriers is needed before large-scale implementation in order for cancer survivors to fully benefit from the potential advantages of SCPs.","author":[{"dropping-particle":"","family":"Nicolaije","given":"Kim A H","non-dropping-particle":"","parse-names":false,"suffix":""},{"dropping-particle":"","family":"Ezendam","given":"Nicole P M","non-dropping-particle":"","parse-names":false,"suffix":""},{"dropping-particle":"","family":"Vos","given":"M. Caroline","non-dropping-particle":"","parse-names":false,"suffix":""},{"dropping-particle":"","family":"Pijnenborg","given":"Johanna M A","non-dropping-particle":"","parse-names":false,"suffix":""},{"dropping-particle":"V.","family":"Poll-Franse","given":"Lonneke","non-dropping-particle":"van de","parse-names":false,"suffix":""},{"dropping-particle":"","family":"Kruitwagen","given":"Roy F P M","non-dropping-particle":"","parse-names":false,"suffix":""}],"container-title":"Journal of Cancer Survivorship","id":"ITEM-1","issued":{"date-parts":[["2013"]]},"note":"NUMERO 3 DE LA REVISION; PRIMERO ROGY\n11 en referenciar","page":"248-259","title":"Oncology providers' evaluation of the use of an automatically generated cancer survivorship care plan: Longitudinal results from the ROGY Care trial","type":"article-journal","volume":"8"},"uris":["http://www.mendeley.com/documents/?uuid=1d1664ea-a4fb-4ee8-a6a5-9ed6e624fffe"]},{"id":"ITEM-2","itemData":{"DOI":"10.1007/s00520-019-04967-y","ISSN":"14337339","PMID":"31338642","abstract":"Purpose: This study assessed the feasibility of implementing a novel model of integrated prostate cancer care involving an online prostate cancer-specific holistic needs assessment (sHNA) and shared digital communication between patients and their healthcare professionals (HCPs). The sHNA produces a semi-automated care plan that is finalised in consultation between the patient and their practice nurse. Methods: Men living with and beyond prostate cancer were invited to participate in a 9-month non-randomised cluster controlled feasibility study. The intervention group was asked to complete the sHNA on three occasions. Data were collected using Patient Reported Outcome Measures (PROMs) at baseline, 10 and 24 weeks, and 9 months. Outcomes included recruitment, retention, acceptability, and engagement with the sHNA and PROMs. Results: Fourteen general practices (8 intervention and 6 control), and 41 men (29 intervention and 12 control) participated. Initial patient engagement with the sHNA was high, with all but one receiving practice nurse-led follow-up and an individualised care plan. The sHNA proved useful in identifying ‘red flag’ symptoms, and helping practice nurses decide when to seek further medical care for the patients. There was a high level of acceptability for patients and HCPs. However, integration of care did not occur as intended because of problems linking hospital and general practice IT systems. Conclusion: While the study demonstrated the feasibility of implementing the sHNA, it did not meet the a priori progression criteria; as such, undertaking a definitive randomised controlled trial is not appropriate until the identified methodological and technical issues have been addressed.","author":[{"dropping-particle":"","family":"Clarke","given":"Amy L.","non-dropping-particle":"","parse-names":false,"suffix":""},{"dropping-particle":"","family":"Roscoe","given":"Julia","non-dropping-particle":"","parse-names":false,"suffix":""},{"dropping-particle":"","family":"Appleton","given":"Rebecca","non-dropping-particle":"","parse-names":false,"suffix":""},{"dropping-particle":"","family":"Parashar","given":"Deepak","non-dropping-particle":"","parse-names":false,"suffix":""},{"dropping-particle":"","family":"Muthuswamy","given":"Radha","non-dropping-particle":"","parse-names":false,"suffix":""},{"dropping-particle":"","family":"Khan","given":"Omar","non-dropping-particle":"","parse-names":false,"suffix":""},{"dropping-particle":"","family":"Dale","given":"Jeremy","non-dropping-particle":"","parse-names":false,"suffix":""},{"dropping-particle":"","family":"Nanton","given":"Veronica","non-dropping-particle":"","parse-names":false,"suffix":""}],"container-title":"Supportive Care in Cancer","id":"ITEM-2","issue":"4","issued":{"date-parts":[["2020"]]},"page":"1817-1827","publisher":"Supportive Care in Cancer","title":"Promoting integrated care in prostate cancer through online prostate cancer-specific holistic needs assessment: a feasibility study in primary care","type":"article-journal","volume":"28"},"uris":["http://www.mendeley.com/documents/?uuid=5315ac03-205c-4bb6-8738-27629796ca8d"]}],"mendeley":{"formattedCitation":"(Clarke et al., 2020; Nicolaije et al., 2013)","plainTextFormattedCitation":"(Clarke et al., 2020; Nicolaije et al., 2013)","previouslyFormattedCitation":"(Clarke et al., 2020; Nicolaije et al., 2013)"},"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Clarke et al., 2020; Nicolaije et al., 2013)</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On occasion, the delivery of the SCP can be complemented and reinforced </w:t>
      </w:r>
      <w:r w:rsidR="008717B3" w:rsidRPr="00F35A09">
        <w:rPr>
          <w:rFonts w:ascii="Times New Roman" w:eastAsia="Times New Roman" w:hAnsi="Times New Roman" w:cs="Times New Roman"/>
          <w:color w:val="000000"/>
          <w:sz w:val="24"/>
        </w:rPr>
        <w:t xml:space="preserve">by </w:t>
      </w:r>
      <w:r w:rsidRPr="00F35A09">
        <w:rPr>
          <w:rFonts w:ascii="Times New Roman" w:eastAsia="Times New Roman" w:hAnsi="Times New Roman" w:cs="Times New Roman"/>
          <w:color w:val="000000"/>
          <w:sz w:val="24"/>
        </w:rPr>
        <w:t>supporting teaching materials, such as dietary hygiene measures for the prevention of asthenia and fatigue</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007/s11764-015-0443-1","ISSN":"1932-2259","abstract":"Purpose Prevailing wisdom suggests that implementation of a survivorship care plan (SCP) will address deficits in survi- vorship care planning and delivery for cancer patients. Here, we present 24-month results of a randomized clinical trial on health service and patient-reported outcomes among breast cancer patients transferred to their primary care physician for follow-up care. The 24-month assessments represent the long- term benefit and sustainability of the implantation of a SCP. Methods In all, 408 patients with early-stage breast cancer were randomized to the SCP or control group. Patient self- completed questionnaires, supplemented with telephone inter- views, during the 24-month study period assessed health ser- vice and patient-reported outcomes. The primary outcome was cancer-specific distress. Secondary outcomes included health-related quality of life, patient satisfaction, continuity and coordination of care, and health service outcomes such as adherence to guidelines. Results Over the course of 24 months, there were no differ- ences between both groups in health service and patient- reported outcomes. Women from Quebec compared to those from Western Canada (p&lt;0.001), women within 2 years of completion ofprimary treatment compared to a longer period (p=0.013), and those with a higher SF-36 mental component score compared to a lower score (p=0.044) were positively associated with adherence to guidelines. Conclusion The implementation ofa SCP in the transition of survivorship care from cancer center to primary care did not","author":[{"dropping-particle":"","family":"Boekhout","given":"Annelies H.","non-dropping-particle":"","parse-names":false,"suffix":""},{"dropping-particle":"","family":"Maunsell","given":"Elizabeth","non-dropping-particle":"","parse-names":false,"suffix":""},{"dropping-particle":"","family":"Pond","given":"Gregory R.","non-dropping-particle":"","parse-names":false,"suffix":""},{"dropping-particle":"","family":"Julian","given":"Jim A.","non-dropping-particle":"","parse-names":false,"suffix":""},{"dropping-particle":"","family":"Coyle","given":"Doug","non-dropping-particle":"","parse-names":false,"suffix":""},{"dropping-particle":"","family":"Levine","given":"Mark N.","non-dropping-particle":"","parse-names":false,"suffix":""},{"dropping-particle":"","family":"Grunfeld","given":"Eva","non-dropping-particle":"","parse-names":false,"suffix":""}],"container-title":"Journal of Cancer Survivorship","id":"ITEM-1","issued":{"date-parts":[["2015"]]},"note":"NUMERO 12 DE LA REVISION\n15 en referenciar","page":"683-691","title":"A survivorship care plan for breast cancer survivors: extended results of a randomized clinical trial","type":"article-journal","volume":"9"},"uris":["http://www.mendeley.com/documents/?uuid=91c7ec30-9af1-4d80-8d06-e2fbd9d27efe"]}],"mendeley":{"formattedCitation":"(Boekhout et al., 2015)","plainTextFormattedCitation":"(Boekhout et al., 2015)","previouslyFormattedCitation":"(Boekhout et al., 2015)"},"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Boekhout et al., 2015)</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w:t>
      </w:r>
    </w:p>
    <w:p w14:paraId="4470E30F" w14:textId="4E417ADF" w:rsidR="00747058" w:rsidRDefault="00004BFB" w:rsidP="00747058">
      <w:pPr>
        <w:spacing w:line="480" w:lineRule="auto"/>
        <w:jc w:val="both"/>
        <w:rPr>
          <w:rFonts w:ascii="Times New Roman" w:eastAsia="Times New Roman" w:hAnsi="Times New Roman" w:cs="Times New Roman"/>
          <w:color w:val="000000"/>
          <w:sz w:val="24"/>
        </w:rPr>
      </w:pPr>
      <w:r w:rsidRPr="00F35A09">
        <w:rPr>
          <w:rFonts w:ascii="Times New Roman" w:eastAsia="Times New Roman" w:hAnsi="Times New Roman" w:cs="Times New Roman"/>
          <w:color w:val="000000"/>
          <w:sz w:val="24"/>
        </w:rPr>
        <w:t xml:space="preserve">The time dedicated to the delivery and </w:t>
      </w:r>
      <w:r w:rsidR="008717B3" w:rsidRPr="00F35A09">
        <w:rPr>
          <w:rFonts w:ascii="Times New Roman" w:eastAsia="Times New Roman" w:hAnsi="Times New Roman" w:cs="Times New Roman"/>
          <w:color w:val="000000"/>
          <w:sz w:val="24"/>
        </w:rPr>
        <w:t xml:space="preserve">discussion </w:t>
      </w:r>
      <w:r w:rsidRPr="00F35A09">
        <w:rPr>
          <w:rFonts w:ascii="Times New Roman" w:eastAsia="Times New Roman" w:hAnsi="Times New Roman" w:cs="Times New Roman"/>
          <w:color w:val="000000"/>
          <w:sz w:val="24"/>
        </w:rPr>
        <w:t>of the SCP with the survivor ranged from 30-120 minutes</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DOI":"10.1016/j.ejon.2017.06.003","ISSN":"14623889","abstract":"Purpose: This study evaluates the feasibility and acceptability of a Self-Management Survivorship Care Planning (SM-SCP) intervention in colorectal and lung cancer survivors. Methods: This is a single-group, pre- and post-mixed methods study of an advance practice nurse-driven survivorship care intervention that integrates a survivorship care plan with self-management skills coaching. Colorectal and lung cancer survivors with stage I-III disease were enrolled at 3e6 months after completing treatments, and the intervention was administered in one in-person or telephone session. Survivor outcome measures included depression, anxiety, self-efficacy, QOL, and satisfaction. Paired t- tests were used for exploratory evaluations of pre-to post-intervention score changes. Content analysis was conducted to analyze the qualitative data to describe survivors’ experience with the intervention. Results: Thirty participants (15 colorectal, 15 lung) enrolled and completed the study (73% retention). It took an average of 40 min to complete the TS/CP and 34.2 min to deliver the intervention. Exploratory analysis revealed significant differences from baseline to post-intervention in depression, anxiety, self- efficacy, physical functioning, role limitations-physical, pain, general health, health transition, physical health summary, and total QOL. Three qualitative themes emerged: 1) Feeling empowered about having a plan; 2) Struggling with psychosocial concerns; and 3) Suggestions for intervention content and delivery. Conclusions: The SM-SCP intervention was feasible and acceptable for colorectal and lung cancer sur- vivors after treatment completion. Survivorship care interventions have potential to fulfill the unmet needs of colorectal and lung cancer survivors. Their effectiveness might be greater by integrating conceptually-based models of care, such as self-management skills building.","author":[{"dropping-particle":"","family":"Reb","given":"Anne","non-dropping-particle":"","parse-names":false,"suffix":""},{"dropping-particle":"","family":"Ruel","given":"Nora","non-dropping-particle":"","parse-names":false,"suffix":""},{"dropping-particle":"","family":"Fakih","given":"Marwan","non-dropping-particle":"","parse-names":false,"suffix":""},{"dropping-particle":"","family":"Lai","given":"Lily","non-dropping-particle":"","parse-names":false,"suffix":""},{"dropping-particle":"","family":"Salgia","given":"Ravi","non-dropping-particle":"","parse-names":false,"suffix":""},{"dropping-particle":"","family":"Ferrell","given":"Betty","non-dropping-particle":"","parse-names":false,"suffix":""},{"dropping-particle":"","family":"Sampath","given":"Sagus","non-dropping-particle":"","parse-names":false,"suffix":""},{"dropping-particle":"","family":"Kim","given":"Jae Y.","non-dropping-particle":"","parse-names":false,"suffix":""},{"dropping-particle":"","family":"Raz","given":"Dan J.","non-dropping-particle":"","parse-names":false,"suffix":""},{"dropping-particle":"","family":"Sun","given":"Virginia","non-dropping-particle":"","parse-names":false,"suffix":""}],"container-title":"European Journal of Oncology Nursing","id":"ITEM-1","issued":{"date-parts":[["2017"]]},"note":"NUERO 8 DE LA REVISION; E VECES COMO REB, OTRAS COMO FERRELL\nquinto en referenciar; 20","page":"125-134","title":"Empowering survivors after colorectal and lung cancer treatment: Pilot study of a Self-Management Survivorship Care Planning intervention","type":"article-journal","volume":"29"},"uris":["http://www.mendeley.com/documents/?uuid=4fc4f84e-ad1c-4c16-b4a3-e4898e2ce5d5"]},{"id":"ITEM-2","itemData":{"DOI":"10.1188/14.onf.266-273","ISSN":"0190-535X","author":[{"dropping-particle":"","family":"Mayer","given":"Deborah K.","non-dropping-particle":"","parse-names":false,"suffix":""},{"dropping-particle":"","family":"Gerstel","given":"Adrian","non-dropping-particle":"","parse-names":false,"suffix":""},{"dropping-particle":"","family":"Walton","given":"AnnMarie Lee","non-dropping-particle":"","parse-names":false,"suffix":""},{"dropping-particle":"","family":"Triglianos","given":"Tammy","non-dropping-particle":"","parse-names":false,"suffix":""},{"dropping-particle":"","family":"Sadiq","given":"Teresa E.","non-dropping-particle":"","parse-names":false,"suffix":""},{"dropping-particle":"","family":"Hawkins","given":"Nikki A.","non-dropping-particle":"","parse-names":false,"suffix":""},{"dropping-particle":"","family":"Davies","given":"Janine M.","non-dropping-particle":"","parse-names":false,"suffix":""}],"container-title":"Oncology Nursing Forum","id":"ITEM-2","issue":"3","issued":{"date-parts":[["2014"]]},"note":"NUMERO 10 EN LA REVISION","page":"266-273","title":"Implementing Survivorship Care Plans for Colon Cancer Survivors","type":"article-journal","volume":"41"},"uris":["http://www.mendeley.com/documents/?uuid=6dd81cc0-09c1-49fe-98b3-84f6b01ca11a"]},{"id":"ITEM-3","itemData":{"DOI":"10.1007/s11764-015-0443-1","ISSN":"1932-2259","abstract":"Purpose Prevailing wisdom suggests that implementation of a survivorship care plan (SCP) will address deficits in survi- vorship care planning and delivery for cancer patients. Here, we present 24-month results of a randomized clinical trial on health service and patient-reported outcomes among breast cancer patients transferred to their primary care physician for follow-up care. The 24-month assessments represent the long- term benefit and sustainability of the implantation of a SCP. Methods In all, 408 patients with early-stage breast cancer were randomized to the SCP or control group. Patient self- completed questionnaires, supplemented with telephone inter- views, during the 24-month study period assessed health ser- vice and patient-reported outcomes. The primary outcome was cancer-specific distress. Secondary outcomes included health-related quality of life, patient satisfaction, continuity and coordination of care, and health service outcomes such as adherence to guidelines. Results Over the course of 24 months, there were no differ- ences between both groups in health service and patient- reported outcomes. Women from Quebec compared to those from Western Canada (p&lt;0.001), women within 2 years of completion ofprimary treatment compared to a longer period (p=0.013), and those with a higher SF-36 mental component score compared to a lower score (p=0.044) were positively associated with adherence to guidelines. Conclusion The implementation ofa SCP in the transition of survivorship care from cancer center to primary care did not","author":[{"dropping-particle":"","family":"Boekhout","given":"Annelies H.","non-dropping-particle":"","parse-names":false,"suffix":""},{"dropping-particle":"","family":"Maunsell","given":"Elizabeth","non-dropping-particle":"","parse-names":false,"suffix":""},{"dropping-particle":"","family":"Pond","given":"Gregory R.","non-dropping-particle":"","parse-names":false,"suffix":""},{"dropping-particle":"","family":"Julian","given":"Jim A.","non-dropping-particle":"","parse-names":false,"suffix":""},{"dropping-particle":"","family":"Coyle","given":"Doug","non-dropping-particle":"","parse-names":false,"suffix":""},{"dropping-particle":"","family":"Levine","given":"Mark N.","non-dropping-particle":"","parse-names":false,"suffix":""},{"dropping-particle":"","family":"Grunfeld","given":"Eva","non-dropping-particle":"","parse-names":false,"suffix":""}],"container-title":"Journal of Cancer Survivorship","id":"ITEM-3","issued":{"date-parts":[["2015"]]},"note":"NUMERO 12 DE LA REVISION\n15 en referenciar","page":"683-691","title":"A survivorship care plan for breast cancer survivors: extended results of a randomized clinical trial","type":"article-journal","volume":"9"},"uris":["http://www.mendeley.com/documents/?uuid=91c7ec30-9af1-4d80-8d06-e2fbd9d27efe"]},{"id":"ITEM-4","itemData":{"DOI":"10.1097/NCC.0000000000000329","ISBN":"0000000000000","ISSN":"15389804","abstract":"In 2005, the Institute of Medicine recommended that all cancer patients receive a survivorship care plan (SCP). Despite widespread support, few centers have routinely implemented them. Understanding of their impact is limited.\nThe aims of this study were to examine the impact of SCP delivery on patients and healthcare professionals at an Australian comprehensive cancer center and determine enablers and barriers to implementation.\nSix groups were surveyed: (1) patients who had received SCPs; (2) nurse coordinators using SCPs, (3) general practitioners (primary care, GPs) of patients who had received SCPs, (4) clinical service chairs, (5) heads of allied health, and (6) nurse coordinators not using SCPs (nonengaged nurse coordinators). Groups 1 to 3 completed written questionnaires. Groups 4 to 6 participated in semistructured interviews.\nFifty patients, 7 nurse coordinators, 18 GPs, 7 clinical service chairs, 4 heads of allied health, and 8 nonengaged nurse coordinators participated. Eighty-seven percent of patients considered the SCP to be very or somewhat useful; 50% felt it helped them understand their cancer experience. All engaged nurse coordinators reported SCPs to be very or somewhat useful, and 86% believed SCPs improved communication with GPs. General practitioners felt SCPs were very or somewhat useful (67%) and wished to receive SCPs for future patients (83%). Organizational and clinical leadership, multidisciplinary engagement, resourcing, and timing of SCP delivery were considered critical enablers.\nPatients and healthcare professionals support the use of SCPs; however, they are resource intensive and require significant organizational support.\nNurses are instrumental to SCP implementation. Attention to enablers and barriers is important for successful implementation.","author":[{"dropping-particle":"","family":"Nolte","given":"Linda","non-dropping-particle":"","parse-names":false,"suffix":""},{"dropping-particle":"","family":"Kinnane","given":"Nicole","non-dropping-pa</w:instrText>
      </w:r>
      <w:r w:rsidR="00261896" w:rsidRPr="00BE2A1D">
        <w:rPr>
          <w:rFonts w:ascii="Times New Roman" w:hAnsi="Times New Roman" w:cs="Times New Roman"/>
          <w:sz w:val="24"/>
          <w:szCs w:val="24"/>
          <w:lang w:val="es-ES"/>
        </w:rPr>
        <w:instrText>rticle":"","parse-names":false,"suffix":""},{"dropping-particle":"","family":"Lai-Kwon","given":"Julia","non-dropping-particle":"","parse-names":false,"suffix":""},{"dropping-particle":"","family":"Gates","given":"Priscilla","non-dropping-particle":"","parse-names":false,"suffix":""},{"dropping-particle":"","family":"Shilkin","given":"Pauline","non-dropping-particle":"","parse-names":false,"suffix":""},{"dropping-particle":"","family":"Jefford","given":"Michael","non-dropping-particle":"","parse-names":false,"suffix":""}],"container-title":"Cancer Nursing","id":"ITEM-4","issue":"6","issued":{"date-parts":[["2016"]]},"note":"NUMERO 14 DE LA REVISION\n8 en refencias","page":"E26-E35","title":"The impact of survivorship care planning on patients, general practitioners, and hospital-based staff","type":"article-journal","volume":"39"},"uris":["http://www.mendeley.com/documents/?uuid=8371afed-c587-4757-a816-c209daae9613"]}],"mendeley":{"formattedCitation":"(Boekhout et al., 2015; Mayer et al., 2014; Nolte et al., 2016; Reb et al., 2017)","manualFormatting":"(Boekhout et al., 2015; Mayer et al., 2014; Nolte et al., 2016; Reb et al., 2017)","plainTextFormattedCitation":"(Boekhout et al., 2015; Mayer et al., 2014; Nolte et al., 2016; Reb et al., 2017)","previouslyFormattedCitation":"(Boekhout et al., 2015; Mayer et al., 2014; Nolte et al., 2016; Reb et al., 2017)"},"properties":{"noteIndex":0},"schema":"https://github.com/citation-style-language/schema/raw/master/csl-citation.json"}</w:instrText>
      </w:r>
      <w:r w:rsidRPr="00F35A09">
        <w:rPr>
          <w:rFonts w:ascii="Times New Roman" w:hAnsi="Times New Roman" w:cs="Times New Roman"/>
          <w:sz w:val="24"/>
          <w:szCs w:val="24"/>
        </w:rPr>
        <w:fldChar w:fldCharType="separate"/>
      </w:r>
      <w:r w:rsidRPr="00BE2A1D">
        <w:rPr>
          <w:rFonts w:ascii="Times New Roman" w:hAnsi="Times New Roman" w:cs="Times New Roman"/>
          <w:sz w:val="24"/>
          <w:szCs w:val="24"/>
          <w:lang w:val="es-ES"/>
        </w:rPr>
        <w:t>(Boekhout et al., 2015; Mayer et al., 2014; Nolte et al., 2016; Reb et al., 2017)</w:t>
      </w:r>
      <w:r w:rsidRPr="00F35A09">
        <w:rPr>
          <w:rFonts w:ascii="Times New Roman" w:hAnsi="Times New Roman" w:cs="Times New Roman"/>
          <w:sz w:val="24"/>
          <w:szCs w:val="24"/>
        </w:rPr>
        <w:fldChar w:fldCharType="end"/>
      </w:r>
      <w:r w:rsidRPr="00BE2A1D">
        <w:rPr>
          <w:rFonts w:ascii="Times New Roman" w:eastAsia="Times New Roman" w:hAnsi="Times New Roman" w:cs="Times New Roman"/>
          <w:color w:val="000000"/>
          <w:sz w:val="24"/>
          <w:lang w:val="es-ES"/>
        </w:rPr>
        <w:t xml:space="preserve">. </w:t>
      </w:r>
      <w:r w:rsidRPr="00F35A09">
        <w:rPr>
          <w:rFonts w:ascii="Times New Roman" w:eastAsia="Times New Roman" w:hAnsi="Times New Roman" w:cs="Times New Roman"/>
          <w:color w:val="000000"/>
          <w:sz w:val="24"/>
        </w:rPr>
        <w:t xml:space="preserve">This time can be </w:t>
      </w:r>
      <w:r w:rsidR="008717B3" w:rsidRPr="00F35A09">
        <w:rPr>
          <w:rFonts w:ascii="Times New Roman" w:eastAsia="Times New Roman" w:hAnsi="Times New Roman" w:cs="Times New Roman"/>
          <w:color w:val="000000"/>
          <w:sz w:val="24"/>
        </w:rPr>
        <w:t>greater than</w:t>
      </w:r>
      <w:r w:rsidRPr="00F35A09">
        <w:rPr>
          <w:rFonts w:ascii="Times New Roman" w:eastAsia="Times New Roman" w:hAnsi="Times New Roman" w:cs="Times New Roman"/>
          <w:color w:val="000000"/>
          <w:sz w:val="24"/>
        </w:rPr>
        <w:t xml:space="preserve"> </w:t>
      </w:r>
      <w:r w:rsidR="00B336B4" w:rsidRPr="00F35A09">
        <w:rPr>
          <w:rFonts w:ascii="Times New Roman" w:eastAsia="Times New Roman" w:hAnsi="Times New Roman" w:cs="Times New Roman"/>
          <w:color w:val="000000"/>
          <w:sz w:val="24"/>
        </w:rPr>
        <w:t>the time devoted to survival issues</w:t>
      </w:r>
      <w:r w:rsidRPr="00F35A09">
        <w:rPr>
          <w:rFonts w:ascii="Times New Roman" w:eastAsia="Times New Roman" w:hAnsi="Times New Roman" w:cs="Times New Roman"/>
          <w:color w:val="000000"/>
          <w:sz w:val="24"/>
        </w:rPr>
        <w:t xml:space="preserve"> </w:t>
      </w:r>
      <w:r w:rsidR="008717B3" w:rsidRPr="00F35A09">
        <w:rPr>
          <w:rFonts w:ascii="Times New Roman" w:eastAsia="Times New Roman" w:hAnsi="Times New Roman" w:cs="Times New Roman"/>
          <w:color w:val="000000"/>
          <w:sz w:val="24"/>
        </w:rPr>
        <w:t>when an SCP is not used</w:t>
      </w:r>
      <w:r w:rsidRPr="00F35A09">
        <w:rPr>
          <w:rFonts w:ascii="Times New Roman" w:eastAsia="Times New Roman" w:hAnsi="Times New Roman" w:cs="Times New Roman"/>
          <w:color w:val="000000"/>
          <w:sz w:val="24"/>
        </w:rPr>
        <w:t xml:space="preserve">, </w:t>
      </w:r>
      <w:r w:rsidR="00B336B4" w:rsidRPr="00F35A09">
        <w:rPr>
          <w:rFonts w:ascii="Times New Roman" w:eastAsia="Times New Roman" w:hAnsi="Times New Roman" w:cs="Times New Roman"/>
          <w:color w:val="000000"/>
          <w:sz w:val="24"/>
        </w:rPr>
        <w:t>and costs may increase accordingly</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200/jop.2013.001142","ISSN":"1554-7477","PMID":"24326740","abstract":"Purpose: Survivorship care plans (SCPs) are recommended for patients who have completed primary treatment and are transitioning to routine follow-up care. However, SCPs may be costly, and their effectiveness is unproven. The study objective was to assess the cost effectiveness of an SCP for breast cancer survivors transitioning to routine follow-up care with their own primary care physician (PCP) using data from a recent randomized controlled trial (RCT). Methods: Resource use and utility data for 408 patients with breast cancer enrolled in the RCT comparing an SCP with standard care (no SCP) were used. The intervention group received a 30-minute educational session with a nurse and their SCP, and their PCPs received the SCP plus a full guideline on follow-up. Analysis assessed the societal costs and quality-adjusted life years (QALYs) for the intervention group and the control group over the 2-year follow-up of the RCT. Uncertainty concerning cost effectiveness was assessed through nonparametric bootstrapping and deterministic sensitivity analysis. Results: The no-SCP group had better outcomes than the SCP group: total costs per patient were lower for standard care (Canadian $698 v $765), and total QALYs were almost equivalent (1.42 for standard care v 1.41 for the SCP). The probability that the SCP was cost effective was 0.26 at a threshold value of a QALY of $50,000. A variety of sensitivity analyses did not change the conclusions of the analysis. Conclusion: This SCP would be costly to introduce and would not be a cost effective use of scarce health care resources. Copyright © 2013 by American Society of Clinical Oncology.","author":[{"dropping-particle":"","family":"Coyle","given":"Doug","non-dropping-particle":"","parse-names":false,"suffix":""},{"dropping-particle":"","family":"Grunfeld","given":"Eva","non-dropping-particle":"","parse-names":false,"suffix":""},{"dropping-particle":"","family":"Coyle","given":"Kathryn","non-dropping-particle":"","parse-names":false,"suffix":""},{"dropping-particle":"","family":"Pond","given":"Gregory","non-dropping-particle":"","parse-names":false,"suffix":""},{"dropping-particle":"","family":"Julian","given":"Jim A.","non-dropping-particle":"","parse-names":false,"suffix":""},{"dropping-particle":"","family":"Levine","given":"Mark N.","non-dropping-particle":"","parse-names":false,"suffix":""}],"container-title":"Journal of Oncology Practice","id":"ITEM-1","issue":"2","issued":{"date-parts":[["2014"]]},"note":"NUMERO 16 DE LA REVISION","page":"e86-e92","title":"Cost Effectiveness of a Survivorship Care Plan for Breast Cancer Survivors","type":"article-journal","volume":"10"},"uris":["http://www.mendeley.com/documents/?uuid=3be0fe1e-b85e-4021-acb9-17d76e96f148"]}],"mendeley":{"formattedCitation":"(Coyle et al., 2014)","plainTextFormattedCitation":"(Coyle et al., 2014)","previouslyFormattedCitation":"(Coyle et al., 2014)"},"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Coyle et al., 2014)</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However, </w:t>
      </w:r>
      <w:r w:rsidR="00DD6C5D">
        <w:rPr>
          <w:rFonts w:ascii="Times New Roman" w:eastAsia="Times New Roman" w:hAnsi="Times New Roman" w:cs="Times New Roman"/>
          <w:color w:val="000000"/>
          <w:sz w:val="24"/>
        </w:rPr>
        <w:t>it was also</w:t>
      </w:r>
      <w:r w:rsidRPr="00F35A09">
        <w:rPr>
          <w:rFonts w:ascii="Times New Roman" w:eastAsia="Times New Roman" w:hAnsi="Times New Roman" w:cs="Times New Roman"/>
          <w:color w:val="000000"/>
          <w:sz w:val="24"/>
          <w:vertAlign w:val="superscript"/>
        </w:rPr>
        <w:t xml:space="preserve"> </w:t>
      </w:r>
      <w:r w:rsidR="00B336B4" w:rsidRPr="00F35A09">
        <w:rPr>
          <w:rFonts w:ascii="Times New Roman" w:eastAsia="Times New Roman" w:hAnsi="Times New Roman" w:cs="Times New Roman"/>
          <w:color w:val="000000"/>
          <w:sz w:val="24"/>
        </w:rPr>
        <w:t>indicate</w:t>
      </w:r>
      <w:r w:rsidR="00DD6C5D">
        <w:rPr>
          <w:rFonts w:ascii="Times New Roman" w:eastAsia="Times New Roman" w:hAnsi="Times New Roman" w:cs="Times New Roman"/>
          <w:color w:val="000000"/>
          <w:sz w:val="24"/>
        </w:rPr>
        <w:t>d</w:t>
      </w:r>
      <w:r w:rsidR="00B336B4" w:rsidRPr="00F35A09">
        <w:rPr>
          <w:rFonts w:ascii="Times New Roman" w:eastAsia="Times New Roman" w:hAnsi="Times New Roman" w:cs="Times New Roman"/>
          <w:color w:val="000000"/>
          <w:sz w:val="24"/>
        </w:rPr>
        <w:t xml:space="preserve"> </w:t>
      </w:r>
      <w:r w:rsidRPr="00F35A09">
        <w:rPr>
          <w:rFonts w:ascii="Times New Roman" w:eastAsia="Times New Roman" w:hAnsi="Times New Roman" w:cs="Times New Roman"/>
          <w:color w:val="000000"/>
          <w:sz w:val="24"/>
        </w:rPr>
        <w:t xml:space="preserve">that the </w:t>
      </w:r>
      <w:r w:rsidR="00B336B4" w:rsidRPr="00F35A09">
        <w:rPr>
          <w:rFonts w:ascii="Times New Roman" w:eastAsia="Times New Roman" w:hAnsi="Times New Roman" w:cs="Times New Roman"/>
          <w:color w:val="000000"/>
          <w:sz w:val="24"/>
        </w:rPr>
        <w:t xml:space="preserve">small </w:t>
      </w:r>
      <w:r w:rsidRPr="00F35A09">
        <w:rPr>
          <w:rFonts w:ascii="Times New Roman" w:eastAsia="Times New Roman" w:hAnsi="Times New Roman" w:cs="Times New Roman"/>
          <w:color w:val="000000"/>
          <w:sz w:val="24"/>
        </w:rPr>
        <w:t xml:space="preserve">increase in in-person consultation time is compensated by the </w:t>
      </w:r>
      <w:r w:rsidR="00B336B4" w:rsidRPr="00F35A09">
        <w:rPr>
          <w:rFonts w:ascii="Times New Roman" w:eastAsia="Times New Roman" w:hAnsi="Times New Roman" w:cs="Times New Roman"/>
          <w:color w:val="000000"/>
          <w:sz w:val="24"/>
        </w:rPr>
        <w:t xml:space="preserve">presence </w:t>
      </w:r>
      <w:r w:rsidRPr="00F35A09">
        <w:rPr>
          <w:rFonts w:ascii="Times New Roman" w:eastAsia="Times New Roman" w:hAnsi="Times New Roman" w:cs="Times New Roman"/>
          <w:color w:val="000000"/>
          <w:sz w:val="24"/>
        </w:rPr>
        <w:t>of a more structured, orderly and effective consultation</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DOI":"10.1188/14.onf.266-273","ISSN":"0190-535X","author":[{"dropping-particle":"","family":"Mayer","given":"Deborah K.","non-dropping-particle":"","parse-names":false,"suffix":""},{"dropping-particle":"","family":"Gerstel","given":"Adrian","non-dropping-particle":"","parse-names":false,"suffix":""},{"dropping-particle":"","family":"Walton","given":"AnnMarie Lee","non-dropping-particle":"","parse-names":false,"suffix":""},{"dropping-particle":"","family":"Triglianos","given":"Tammy","non-dropping-particle":"","parse-names":false,"suffix":""},{"dropping-particle":"","family":"Sadiq","given":"Teresa E.","non-dropping-particle":"","parse-names":false,"suffix":""},{"dropping-particle":"","family":"Hawkins","given":"Nikki A.","non-dropping-particle":"","parse-names":false,"suffix":""},{"dropping-particle":"","family":"Davies","given":"Janine M.","non-dropping-particle":"","parse-names":false,"suffix":""}],"container-title":"Oncology Nursing Forum","id":"ITEM-1","issue":"3","issued":{"date-parts":[["2014"]]},"note":"NUMERO 10 EN LA REVISION","page":"266-273","title":"Implementing Survivorship Care Plans for Colon Cancer Survivors","type":"article-journal","volume":"41"},"uris":["http://www.mendeley.com/documents/?uuid=6dd81cc0-09c1-49fe-98b3-84f6b01ca11a"]},{"id":"ITEM-2","itemData":{"DOI":"http://dx.doi.org/10.1007/s00520-016-3209-z","ISSN":"1433-7339","abstract":"Background This paper focuses on phase iii of a study evaluating the development and implementation of a survivorship care plan (scp) that could ultimately improve post-treatment quality of life for South Asian (sa) breast cancer survivors (bcss). Evaluating the utility of the scp was important to understand how sociocultural influences might affect uptake of the scp by sa bcss, especially as they transition from treatment to community care. Methods Post-treatment discharge planning using an individualized scp at discharge for sa female breast cancer patients with stage i or ii disease was offered as a pilot service to oncologists at BC Cancer’s Fraser Valley and Abbotsford centres. A longitudinal study using a mixed-methods approach was used to evaluate the utility of that service at 1 year after discharge. Results Participants (n = 16) completed a survey about their scp delivery experience, and a 1-year post implementation survey about the scp content and its utility. Most participants reported the discharge appointments to be extremely or very helpful with respect to post-treatment care questions. All have visited their family physicians for follow-up as recommended. The three major sources of support were family, faith, and family physician. Qualitative responses from the health care professionals who developed or implemented the scps identified two challenges in scp delivery: engaging patients or family members in relationship, and translating key information through interpreters. Conclusions It is important to evaluate the utility of scps for sa female survivors, who might differ from the general bcs population because of a different understanding of the disease; language barriers; strong influence of family members; societal stigmas; and personal, social, cultural, and religious beliefs and values. A formal nurse-led discharge appointment with discussions about follow-up care and an individualized scp outlining the short- and long-term effects of treatment are recommended. Particular attention has to be paid to the practical and psychosocial needs of sa bcss and their supporting family members. Key","author":[{"dropping-particle":"","family":"Singh-Carlson","given":"S","non-dropping-particle":"","parse-names":false,"suffix":""},{"dropping-particle":"","family":"Wong","given":"F","non-dropping-particle":"","parse-names":false,"suffix":""},{"dropping-particle":"","family":"Oshan","given":"G","non-dropping-particle":"","parse-names":false,"suffix":""}],"container-title":"Current Oncology","id":"ITEM-2","issue":"4","issued":{"date-parts":[["2018"]]},"note":"NUMERO 17 DE LA REVISION","page":"265-274","title":"Evaluation of the delivery of survivorship care plans for South Asian female breast cancer survivors residing in Canada","type":"article-journal","volume":"25"},"uris":["http://www.mendeley.com/documents/?uuid=7dd2573e-52f3-4a61-bcbd-e7bb2fa07570"]}],"mendeley":{"formattedCitation":"(Mayer et al., 2014; Singh-Carlson et al., 2018)","manualFormatting":"(Mayer et al., 2014)","plainTextFormattedCitation":"(Mayer et al., 2014; Singh-Carlson et al., 2018)","previouslyFormattedCitation":"(Mayer et al., 2014; Singh-Carlson et al., 2018)"},"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Mayer et al., 2014)</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To avoid prolonged </w:t>
      </w:r>
      <w:r w:rsidR="00B336B4" w:rsidRPr="00F35A09">
        <w:rPr>
          <w:rFonts w:ascii="Times New Roman" w:eastAsia="Times New Roman" w:hAnsi="Times New Roman" w:cs="Times New Roman"/>
          <w:color w:val="000000"/>
          <w:sz w:val="24"/>
        </w:rPr>
        <w:t xml:space="preserve">SCP </w:t>
      </w:r>
      <w:r w:rsidRPr="00F35A09">
        <w:rPr>
          <w:rFonts w:ascii="Times New Roman" w:eastAsia="Times New Roman" w:hAnsi="Times New Roman" w:cs="Times New Roman"/>
          <w:color w:val="000000"/>
          <w:sz w:val="24"/>
        </w:rPr>
        <w:t xml:space="preserve">delivery times, Nolte et al. (2016) </w:t>
      </w:r>
      <w:r w:rsidR="00B336B4" w:rsidRPr="00F35A09">
        <w:rPr>
          <w:rFonts w:ascii="Times New Roman" w:eastAsia="Times New Roman" w:hAnsi="Times New Roman" w:cs="Times New Roman"/>
          <w:color w:val="000000"/>
          <w:sz w:val="24"/>
        </w:rPr>
        <w:t xml:space="preserve">proposed </w:t>
      </w:r>
      <w:r w:rsidRPr="00F35A09">
        <w:rPr>
          <w:rFonts w:ascii="Times New Roman" w:eastAsia="Times New Roman" w:hAnsi="Times New Roman" w:cs="Times New Roman"/>
          <w:color w:val="000000"/>
          <w:sz w:val="24"/>
        </w:rPr>
        <w:t xml:space="preserve">stratifying </w:t>
      </w:r>
      <w:r w:rsidR="00B3385F">
        <w:rPr>
          <w:rFonts w:ascii="Times New Roman" w:eastAsia="Times New Roman" w:hAnsi="Times New Roman" w:cs="Times New Roman"/>
          <w:color w:val="000000"/>
          <w:sz w:val="24"/>
        </w:rPr>
        <w:t>cancer survivors</w:t>
      </w:r>
      <w:r w:rsidR="00B3385F" w:rsidRPr="00F35A09">
        <w:rPr>
          <w:rFonts w:ascii="Times New Roman" w:eastAsia="Times New Roman" w:hAnsi="Times New Roman" w:cs="Times New Roman"/>
          <w:color w:val="000000"/>
          <w:sz w:val="24"/>
        </w:rPr>
        <w:t xml:space="preserve"> </w:t>
      </w:r>
      <w:r w:rsidR="00B336B4" w:rsidRPr="00F35A09">
        <w:rPr>
          <w:rFonts w:ascii="Times New Roman" w:eastAsia="Times New Roman" w:hAnsi="Times New Roman" w:cs="Times New Roman"/>
          <w:color w:val="000000"/>
          <w:sz w:val="24"/>
        </w:rPr>
        <w:t>according to</w:t>
      </w:r>
      <w:r w:rsidRPr="00F35A09">
        <w:rPr>
          <w:rFonts w:ascii="Times New Roman" w:eastAsia="Times New Roman" w:hAnsi="Times New Roman" w:cs="Times New Roman"/>
          <w:color w:val="000000"/>
          <w:sz w:val="24"/>
        </w:rPr>
        <w:t xml:space="preserve"> specific oncological processes and their consequent needs so that delivery times are individualized and adjusted as much as possible. Other authors, </w:t>
      </w:r>
      <w:r w:rsidR="00B336B4" w:rsidRPr="00F35A09">
        <w:rPr>
          <w:rFonts w:ascii="Times New Roman" w:eastAsia="Times New Roman" w:hAnsi="Times New Roman" w:cs="Times New Roman"/>
          <w:color w:val="000000"/>
          <w:sz w:val="24"/>
        </w:rPr>
        <w:t xml:space="preserve">in response to an </w:t>
      </w:r>
      <w:r w:rsidRPr="00F35A09">
        <w:rPr>
          <w:rFonts w:ascii="Times New Roman" w:eastAsia="Times New Roman" w:hAnsi="Times New Roman" w:cs="Times New Roman"/>
          <w:color w:val="000000"/>
          <w:sz w:val="24"/>
        </w:rPr>
        <w:t>economic evaluation of SCP</w:t>
      </w:r>
      <w:r w:rsidR="00B336B4" w:rsidRPr="00F35A09">
        <w:rPr>
          <w:rFonts w:ascii="Times New Roman" w:eastAsia="Times New Roman" w:hAnsi="Times New Roman" w:cs="Times New Roman"/>
          <w:color w:val="000000"/>
          <w:sz w:val="24"/>
        </w:rPr>
        <w:t xml:space="preserve"> use</w:t>
      </w:r>
      <w:r w:rsidRPr="00F35A09">
        <w:rPr>
          <w:rFonts w:ascii="Times New Roman" w:eastAsia="Times New Roman" w:hAnsi="Times New Roman" w:cs="Times New Roman"/>
          <w:color w:val="000000"/>
          <w:sz w:val="24"/>
        </w:rPr>
        <w:t>, propose</w:t>
      </w:r>
      <w:r w:rsidR="00B336B4" w:rsidRPr="00F35A09">
        <w:rPr>
          <w:rFonts w:ascii="Times New Roman" w:eastAsia="Times New Roman" w:hAnsi="Times New Roman" w:cs="Times New Roman"/>
          <w:color w:val="000000"/>
          <w:sz w:val="24"/>
        </w:rPr>
        <w:t>d</w:t>
      </w:r>
      <w:r w:rsidRPr="00F35A09">
        <w:rPr>
          <w:rFonts w:ascii="Times New Roman" w:eastAsia="Times New Roman" w:hAnsi="Times New Roman" w:cs="Times New Roman"/>
          <w:color w:val="000000"/>
          <w:sz w:val="24"/>
        </w:rPr>
        <w:t xml:space="preserve"> </w:t>
      </w:r>
      <w:r w:rsidR="00B336B4" w:rsidRPr="00F35A09">
        <w:rPr>
          <w:rFonts w:ascii="Times New Roman" w:eastAsia="Times New Roman" w:hAnsi="Times New Roman" w:cs="Times New Roman"/>
          <w:color w:val="000000"/>
          <w:sz w:val="24"/>
        </w:rPr>
        <w:t xml:space="preserve">the delivery of SCPs in </w:t>
      </w:r>
      <w:r w:rsidRPr="00F35A09">
        <w:rPr>
          <w:rFonts w:ascii="Times New Roman" w:eastAsia="Times New Roman" w:hAnsi="Times New Roman" w:cs="Times New Roman"/>
          <w:color w:val="000000"/>
          <w:sz w:val="24"/>
        </w:rPr>
        <w:t xml:space="preserve">group </w:t>
      </w:r>
      <w:r w:rsidRPr="00F35A09">
        <w:rPr>
          <w:rFonts w:ascii="Times New Roman" w:eastAsia="Times New Roman" w:hAnsi="Times New Roman" w:cs="Times New Roman"/>
          <w:color w:val="000000"/>
          <w:sz w:val="24"/>
        </w:rPr>
        <w:lastRenderedPageBreak/>
        <w:t xml:space="preserve">sessions </w:t>
      </w:r>
      <w:r w:rsidR="00B336B4" w:rsidRPr="00F35A09">
        <w:rPr>
          <w:rFonts w:ascii="Times New Roman" w:eastAsia="Times New Roman" w:hAnsi="Times New Roman" w:cs="Times New Roman"/>
          <w:color w:val="000000"/>
          <w:sz w:val="24"/>
        </w:rPr>
        <w:t xml:space="preserve">rather than </w:t>
      </w:r>
      <w:r w:rsidRPr="00F35A09">
        <w:rPr>
          <w:rFonts w:ascii="Times New Roman" w:eastAsia="Times New Roman" w:hAnsi="Times New Roman" w:cs="Times New Roman"/>
          <w:color w:val="000000"/>
          <w:sz w:val="24"/>
        </w:rPr>
        <w:t>individual consultations</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200/jop.2013.001142","ISSN":"1554-7477","PMID":"24326740","abstract":"Purpose: Survivorship care plans (SCPs) are recommended for patients who have completed primary treatment and are transitioning to routine follow-up care. However, SCPs may be costly, and their effectiveness is unproven. The study objective was to assess the cost effectiveness of an SCP for breast cancer survivors transitioning to routine follow-up care with their own primary care physician (PCP) using data from a recent randomized controlled trial (RCT). Methods: Resource use and utility data for 408 patients with breast cancer enrolled in the RCT comparing an SCP with standard care (no SCP) were used. The intervention group received a 30-minute educational session with a nurse and their SCP, and their PCPs received the SCP plus a full guideline on follow-up. Analysis assessed the societal costs and quality-adjusted life years (QALYs) for the intervention group and the control group over the 2-year follow-up of the RCT. Uncertainty concerning cost effectiveness was assessed through nonparametric bootstrapping and deterministic sensitivity analysis. Results: The no-SCP group had better outcomes than the SCP group: total costs per patient were lower for standard care (Canadian $698 v $765), and total QALYs were almost equivalent (1.42 for standard care v 1.41 for the SCP). The probability that the SCP was cost effective was 0.26 at a threshold value of a QALY of $50,000. A variety of sensitivity analyses did not change the conclusions of the analysis. Conclusion: This SCP would be costly to introduce and would not be a cost effective use of scarce health care resources. Copyright © 2013 by American Society of Clinical Oncology.","author":[{"dropping-particle":"","family":"Coyle","given":"Doug","non-dropping-particle":"","parse-names":false,"suffix":""},{"dropping-particle":"","family":"Grunfeld","given":"Eva","non-dropping-particle":"","parse-names":false,"suffix":""},{"dropping-particle":"","family":"Coyle","given":"Kathryn","non-dropping-particle":"","parse-names":false,"suffix":""},{"dropping-particle":"","family":"Pond","given":"Gregory","non-dropping-particle":"","parse-names":false,"suffix":""},{"dropping-particle":"","family":"Julian","given":"Jim A.","non-dropping-particle":"","parse-names":false,"suffix":""},{"dropping-particle":"","family":"Levine","given":"Mark N.","non-dropping-particle":"","parse-names":false,"suffix":""}],"container-title":"Journal of Oncology Practice","id":"ITEM-1","issue":"2","issued":{"date-parts":[["2014"]]},"note":"NUMERO 16 DE LA REVISION","page":"e86-e92","title":"Cost Effectiveness of a Survivorship Care Plan for Breast Cancer Survivors","type":"article-journal","volume":"10"},"uris":["http://www.mendeley.com/documents/?uuid=3be0fe1e-b85e-4021-acb9-17d76e96f148"]}],"mendeley":{"formattedCitation":"(Coyle et al., 2014)","plainTextFormattedCitation":"(Coyle et al., 2014)","previouslyFormattedCitation":"(Coyle et al., 2014)"},"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Coyle et al., 2014)</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The need </w:t>
      </w:r>
      <w:r w:rsidR="00B336B4" w:rsidRPr="00F35A09">
        <w:rPr>
          <w:rFonts w:ascii="Times New Roman" w:eastAsia="Times New Roman" w:hAnsi="Times New Roman" w:cs="Times New Roman"/>
          <w:color w:val="000000"/>
          <w:sz w:val="24"/>
        </w:rPr>
        <w:t>for individualization of</w:t>
      </w:r>
      <w:r w:rsidRPr="00F35A09">
        <w:rPr>
          <w:rFonts w:ascii="Times New Roman" w:eastAsia="Times New Roman" w:hAnsi="Times New Roman" w:cs="Times New Roman"/>
          <w:color w:val="000000"/>
          <w:sz w:val="24"/>
        </w:rPr>
        <w:t xml:space="preserve"> SCPs </w:t>
      </w:r>
      <w:r w:rsidR="00B336B4" w:rsidRPr="00F35A09">
        <w:rPr>
          <w:rFonts w:ascii="Times New Roman" w:eastAsia="Times New Roman" w:hAnsi="Times New Roman" w:cs="Times New Roman"/>
          <w:color w:val="000000"/>
          <w:sz w:val="24"/>
        </w:rPr>
        <w:t xml:space="preserve">was </w:t>
      </w:r>
      <w:r w:rsidRPr="00F35A09">
        <w:rPr>
          <w:rFonts w:ascii="Times New Roman" w:eastAsia="Times New Roman" w:hAnsi="Times New Roman" w:cs="Times New Roman"/>
          <w:color w:val="000000"/>
          <w:sz w:val="24"/>
        </w:rPr>
        <w:t xml:space="preserve">also discussed </w:t>
      </w:r>
      <w:r w:rsidR="00B336B4" w:rsidRPr="00F35A09">
        <w:rPr>
          <w:rFonts w:ascii="Times New Roman" w:hAnsi="Times New Roman" w:cs="Times New Roman"/>
          <w:sz w:val="24"/>
          <w:szCs w:val="24"/>
        </w:rPr>
        <w:fldChar w:fldCharType="begin" w:fldLock="1"/>
      </w:r>
      <w:r w:rsidR="00B336B4" w:rsidRPr="00F35A09">
        <w:rPr>
          <w:rFonts w:ascii="Times New Roman" w:hAnsi="Times New Roman" w:cs="Times New Roman"/>
          <w:sz w:val="24"/>
          <w:szCs w:val="24"/>
        </w:rPr>
        <w:instrText>ADDIN CSL_CITATION {"citationItems":[{"id":"ITEM-1","itemData":{"DOI":"10.1200/jop.2013.001142","ISSN":"1554-7477","PMID":"24326740","abstract":"Purpose: Survivorship care plans (SCPs) are recommended for patients who have completed primary treatment and are transitioning to routine follow-up care. However, SCPs may be costly, and their effectiveness is unproven. The study objective was to assess the cost effectiveness of an SCP for breast cancer survivors transitioning to routine follow-up care with their own primary care physician (PCP) using data from a recent randomized controlled trial (RCT). Methods: Resource use and utility data for 408 patients with breast cancer enrolled in the RCT comparing an SCP with standard care (no SCP) were used. The intervention group received a 30-minute educational session with a nurse and their SCP, and their PCPs received the SCP plus a full guideline on follow-up. Analysis assessed the societal costs and quality-adjusted life years (QALYs) for the intervention group and the control group over the 2-year follow-up of the RCT. Uncertainty concerning cost effectiveness was assessed through nonparametric bootstrapping and deterministic sensitivity analysis. Results: The no-SCP group had better outcomes than the SCP group: total costs per patient were lower for standard care (Canadian $698 v $765), and total QALYs were almost equivalent (1.42 for standard care v 1.41 for the SCP). The probability that the SCP was cost effective was 0.26 at a threshold value of a QALY of $50,000. A variety of sensitivity analyses did not change the conclusions of the analysis. Conclusion: This SCP would be costly to introduce and would not be a cost effective use of scarce health care resources. Copyright © 2013 by American Society of Clinical Oncology.","author":[{"dropping-particle":"","family":"Coyle","given":"Doug","non-dropping-particle":"","parse-names":false,"suffix":""},{"dropping-particle":"","family":"Grunfeld","given":"Eva","non-dropping-particle":"","parse-names":false,"suffix":""},{"dropping-particle":"","family":"Coyle","given":"Kathryn","non-dropping-particle":"","parse-names":false,"suffix":""},{"dropping-particle":"","family":"Pond","given":"Gregory","non-dropping-particle":"","parse-names":false,"suffix":""},{"dropping-particle":"","family":"Julian","given":"Jim A.","non-dropping-particle":"","parse-names":false,"suffix":""},{"dropping-particle":"","family":"Levine","given":"Mark N.","non-dropping-particle":"","parse-names":false,"suffix":""}],"container-title":"Journal of Oncology Practice","id":"ITEM-1","issue":"2","issued":{"date-parts":[["2014"]]},"note":"NUMERO 16 DE LA REVISION","page":"e86-e92","title":"Cost Effectiveness of a Survivorship Care Plan for Breast Cancer Survivors","type":"article-journal","volume":"10"},"uris":["http://www.mendeley.com/documents/?uuid=3be0fe1e-b85e-4021-acb9-17d76e96f148"]},{"id":"ITEM-2","itemData":{"DOI":"10.1007/s11764-017-0639-7","ISBN":"1176401706397","ISSN":"1932-2259","abstract":"Purpose The purpose ofthis paper was to assess the impact of survivorship care plan (SCP) provision and moderating factors on health care use following endometrial cancer treatment. Methods Women newly diagnosed with endometrial cancer were included in a pragmatic cluster randomized trial at 12 hospitals in the Netherlands and were randomly assigned to SCP or usual care (n = 221; 75% response). The SCP was generated using the web-based Registrationsystem Oncological GYnecology (ROGY) and provided tailored in- formation regarding disease, treatment, and possible late-ef- fects. Cancer-related use ofgeneral practitioner, specialist, and additional health care was collected through questionnaires after diagnosis and at 6-, 12-, and 24-month follow-up and compared using linear multilevel regression analyses. Results Women who received an SCP had more cancer- related primary care visits compared to the usual care arm during the first year after diagnosis (β =0.7, p &lt;0.01). At 6-month follow-up, women in the SCP group used more ad- ditional health care compared to women receiving usual care (24 vs. 11%, p = 0.04). Women with anxious symptoms (p = 0.03) and women who received radiotherapy (p =0.01) had a higher primary care use within the first year after treat- ment, when receiving an SCP. Conclusions The SCP increases primary health care con- sumption the first year after treatment, particularly in women treated with radiotherapy and women with anxious symptoms. Implications for cancer survivors These findings imply that the SCP enables women in need of supportive care to seek relevant care at an early stage after treatment. Whether this results in improved patient-reported outcomes in the long- term","author":[{"dropping-particle":"","family":"Jeppesen","given":"Mette Moustgaard","non-dropping-particle":"","parse-names":false,"suffix":""},{"dropping-particle":"","family":"Ezendam","given":"Nicole P. M.","non-dropping-particle":"","parse-names":false,"suffix":""},{"dropping-particle":"","family":"Pijnenborg","given":"Johanna M. A.","non-dropping-particle":"","parse-names":false,"suffix":""},{"dropping-particle":"","family":"Caroline Vos","given":"M.","non-dropping-particle":"","parse-names":false,"suffix":""},{"dropping-particle":"","family":"Boll","given":"Dorry","non-dropping-particle":"","parse-names":false,"suffix":""},{"dropping-particle":"","family":"Kruitwagen","given":"Roy F. P. M.","non-dropping-particle":"","parse-names":false,"suffix":""},{"dropping-particle":"","family":"Jensen","given":"Pernille Tine","non-dropping-particle":"","parse-names":false,"suffix":""},{"dropping-particle":"V.","family":"Poll-Franse","given":"Lonneke","non-dropping-particle":"van de","parse-names":false,"suffix":""}],"container-title":"Journal of Cancer Survivorship","id":"ITEM-2","issued":{"date-parts":[["2018"]]},"note":"NUMERO 6 DE LA REVISION. ROGY\n2 en referenciar en rdo","page":"18-27","title":"The impact of the survivorship care plan on health care use: 2-year follow-up results of the ROGY care trial","type":"article-journal","volume":"12"},"uris":["http://www.mendeley.com/documents/?uuid=79d5dfe4-dabe-43ac-bbaf-70476583ab8a"]},{"id":"ITEM-3","itemData":{"DOI":"10.1007/s11764-014-0368-0","ISSN":"1932-2259","abstract":"Purpose This study assesses the effect of sending a Survivorship Care Plan (SCP) to primary care physicians (PCP) on the communication of the PCP with the medical specialist and the patient and to describe PCPs’ opinions regarding the SCP. Methods In a pragmatic cluster randomized controlled trial conducted in 12 hospitals, the PCP ofendometrial and ovarian cancer patients received usual information, while in addition the SCP-care arm received a copy of the patient’sSCP.Results A questionnaire was returned by 266 PCPs (76 %). One third of the PCPs in the SCP-care arm indicated having received an SCP. PCPs in the SCP-care arm were more likely to have had personal contact with the medical specialist (52 vs. 37 %, p=0.01) but were equally satisfied with the infor- mation as PCPs in the usual care arm (7.2 vs. 6.9 on a scale from 1 to 10, p=0.25). Of all PCPs, 82 % indicated they would want to receive an SCP in the future. A quarter of the PCPs who received an SCP reported that the SCP supported contact with the patient. However, the SCP was found too long. Conclusions Supplying an SCP to PCPs potentially has a positive effect on the communication between the PCP and the medical specialist. The SCP should be concise and focused on PCPs’ needs, such as contact information and tailored information on patient diagnosis, treatment, and possible consequences. Implications for Cancer Survivors In the light oftransition of cancer care to PCPs, survivors may benefit from improved information provision and communication","author":[{"dropping-particle":"","family":"Ezendam","given":"Nicole P. M.","non-dropping-particle":"","parse-names":false,"suffix":""},{"dropping-particle":"","family":"Nicolaije","given":"Kim A. H.","non-dropping-particle":"","parse-names":false,"suffix":""},{"dropping-particle":"","family":"Kruitwagen","given":"Roy F. P. M.","non-dropping-particle":"","parse-names":false,"suffix":""},{"dropping-particle":"","family":"Pijnenborg","given":"Johanna M. A.","non-dropping-particle":"","parse-names":false,"suffix":""},{"dropping-particle":"","family":"Vos","given":"M. Caroline","non-dropping-particle":"","parse-names":false,"suffix":""},{"dropping-particle":"","family":"Boll","given":"Dorry","non-dropping-particle":"","parse-names":false,"suffix":""},{"dropping-particle":"","family":"Bommel","given":"Marjo","non-dropping-particle":"van","parse-names":false,"suffix":""},{"dropping-particle":"V.","family":"Poll-Franse","given":"Lonneke","non-dropping-particle":"van de","parse-names":false,"suffix":""}],"container-title":"Journal of Cancer Survivorship","id":"ITEM-3","issued":{"date-parts":[["2014"]]},"note":"NUMERO 4 DE LA REVISION; ROGY\n13 EN REFERENCIAR","page":"595-602","title":"Survivorship Care Plans to inform the primary care physician: results from the ROGY care pragmatic cluster randomized controlled trial","type":"article-journal","volume":"8"},"uris":["http://www.mendeley.com/documents/?uuid=7c971c35-9ac8-4540-b26c-052cc1addff4"]},{"id":"ITEM-4","itemData":{"DOI":"10.1188/14.onf.447-448","ISSN":"0190-535X","PMID":"24969256","author":[{"dropping-particle":"","family":"DeGuzman","given":"Pam Baker","non-dropping-particle":"","parse-names":false,"suffix":""},{"dropping-particle":"","family":"Colliton","given":"Kaitlyn","non-dropping-particle":"","parse-names":false,"suffix":""},{"dropping-particle":"","family":"Nail","given":"Carmel J.","non-dropping-particle":"","parse-names":false,"suffix":""},{"dropping-particle":"","family":"Keim-Malpass","given":"Jessica","non-dropping-particle":"","parse-names":false,"suffix":""}],"container-title":"Clinical Journal of Oncology Nursing","id":"ITEM-4","issue":"6","issued":{"date-parts":[["2014"]]},"note":"NUMERO 1 DE LA REVISION\n7 en referenciar","page":"692-698","title":"Survivorship Care Plans. Rural, low-income breast cancer survivor perspectives","type":"article-journal","volume":"21"},"uris":["http://www.mendeley.com/documents/?uuid=eadbe763-2cda-4434-9f31-6fd1ee9eb506"]},{"id":"ITEM-5","itemData":{"DOI":"10.1188/14.onf.266-273","ISSN":"0190-535X","author":[{"dropping-particle":"","family":"Mayer","given":"Deborah K.","non-dropping-particle":"","parse-names":false,"suffix":""},{"dropping-particle":"","family":"Gerstel","given":"Adrian","non-dropping-particle":"","parse-names":false,"suffix":""},{"dropping-particle":"","family":"Walton","given":"AnnMarie Lee","non-dropping-particle":"","parse-names":false,"suffix":""},{"dropping-particle":"","family":"Triglianos","given":"Tammy","non-dropping-particle":"","parse-names":false,"suffix":""},{"dropping-particle":"","family":"Sadiq","given":"Teresa E.","non-dropping-particle":"","parse-names":false,"suffix":""},{"dropping-particle":"","family":"Hawkins","given":"Nikki A.","non-dropping-particle":"","parse-names":false,"suffix":""},{"dropping-particle":"","family":"Davies","given":"Janine M.","non-dropping-particle":"","parse-names":false,"suffix":""}],"container-title":"Oncology Nursing Forum","id":"ITEM-5","issue":"3","issued":{"date-parts":[["2014"]]},"note":"NUMERO 10 EN LA REVISION","page":"266-273","title":"Implementing Survivorship Care Plans for Colon Cancer Survivors","type":"article-journal","volume":"41"},"uris":["http://www.mendeley.com/documents/?uuid=6dd81cc0-09c1-49fe-98b3-84f6b01ca11a"]},{"id":"ITEM-6","itemData":{"DOI":"10.1188/16.onf.636-645","ISSN":"0190-535X","abstract":"Purpose/Objectives: To compare a structured cancer survivorship care plan (SCP) transition visit versus an SCP transition visit coupled with a coordinated follow-up visit from the primary care provider (PCP). Design: Pilot randomized, controlled study. Setting: REX Cancer Hospital, a community cancer center in Raleigh, North Carolina. Sample: 34 adults completing treatment with curative intent. Methods: Patients and PCPs completed measures at baseline and at six weeks. Wilcoxon signed rank and rank sum tests were used for comparisons of SCP only versus SCP with PCP follow-up visit, as well as between high- and low-activated patients. Main Research Variables: Confidence in survivorship information and survivor concerns. Findings: The intervention was feasible and acceptable to patients and their PCPs. All patients (N = 34) had less contradictory information about care after SCP receipt. PCPs reported improved confidence in patients, regardless of intervention arm. Highly activated or empowered patients benefited more and had increased confidence and fewer concerns about cancer care. Conclusions: The SCP interventions led to increased confidence in survivorship information, but some benefits were greater for highly activated patients. PCPs also had improved confidence in survivorship care after SCP receipt, whether or not they saw the patient in follow-up. A larger study is needed to further explore these findings and the changes over time. Implications for Nursing: Nurses can be instrumental in facilitating the development and delivery of SCP to survivors and PCPs.","author":[{"dropping-particle":"","family":"Mayer","given":"Deborah K.","non-dropping-particle":"","parse-names":false,"suffix":""},{"dropping-particle":"","family":"Deal","given":"Allison","non-dropping-particle":"","parse-names":false,"suffix":""},{"dropping-particle":"","family":"Crane","given":"Jeffrey","non-dropping-particle":"","parse-names":false,"suffix":""},{"dropping-particle":"","family":"Chen","given":"Ronald","non-dropping-particle":"","parse-names":false,"suffix":""},{"dropping-particle":"","family":"Asher","given":"Gary","non-dropping-particle":"","parse-names":false,"suffix":""},{"dropping-particle":"","family":"Hanson","given":"Laura","non-dropping-particle":"","parse-names":false,"suffix":""},{"dropping-particle":"","family":"Wheeler","given":"Stephanie","non-dropping-particle":"","parse-names":false,"suffix":""},{"dropping-particle":"","family":"Gerstel","given":"Adrian","non-dropping-particle":"","parse-names":false,"suffix":""},{"dropping-particle":"","family":"Green","given":"Melissa","non-dropping-particle":"","parse-names":false,"suffix":""},{"dropping-particle":"","family":"Birken","given":"Sarah","non-dropping-particle":"","parse-names":false,"suffix":""},{"dropping-particle":"","family":"Rosenstein","given":"Donald","non-dropping-particle":"","parse-names":false,"suffix":""}],"container-title":"Oncology Nursing Forum","id":"ITEM-6","issue":"5","issued":{"date-parts":[["2016"]]},"note":"NUMERO 2 DE LA REVISION\n1 en referenciar en rdos","page":"636-645","title":"Using Survivorship Care Plans to Enhance Communication and Cancer Care Coordination: Results of a Pilot Study","type":"article-journal","volume":"43"},"uris":["http://www.mendeley.com/documents/?uuid=f9c11d15-83e3-4ae4-a0ba-dd76d387a534"]},{"id":"ITEM-7","itemData":{"DOI":"10.1016/j.ejon.2017.06.003","ISSN":"14623889","abstract":"Purpose: This study evaluates the feasibility and acceptability of a Self-Management Survivorship Care Planning (SM-SCP) intervention in colorectal and lung cancer survivors. Methods: This is a single-group, pre- and post-mixed methods study of an advance practice nurse-driven survivorship care intervention that integrates a survivorship care plan with self-management skills coaching. Colorectal and lung cancer survivors with stage I-III disease were enrolled at 3e6 months after completing treatments, and the intervention was administered in one in-person or telephone session. Survivor outcome measures included depression, anxiety, self-efficacy, QOL, and satisfaction. Paired t- tests were used for exploratory evaluations of pre-to post-intervention score changes. Content analysis was conducted to analyze the qualitative data to describe survivors’ experience with the intervention. Results: Thirty participants (15 colorectal, 15 lung) enrolled and completed the study (73% retention). It took an average of 40 min to complete the TS/CP and 34.2 min to deliver the intervention. Exploratory analysis revealed significant differences from baseline to post-intervention in depression, anxiety, self- efficacy, physical functioning, role limitations-physical, pain, general health, health transition, physical health summary, and total QOL. Three qualitative themes emerged: 1) Feeling empowered about having a plan; 2) Struggling with psychosocial concerns; and 3) Suggestions for intervention content and delivery. Conclusions: The SM-SCP intervention was feasible and acceptable for colorectal and lung cancer sur- vivors after treatment completion. Survivorship care interventions have potential to fulfill the unmet needs of colorectal and lung cancer survivors. Their effectiveness might be greater by integrating conceptually-based models of care, such as self-management skills building.","author":[{"dropping-particle":"","family":"Reb","given":"Anne","non-dropping-particle":"","parse-names":false,"suffix":""},{"dropping-particle":"","family":"Ruel","given":"Nora","non-dropping-particle":"","parse-names":false,"suffix":""},{"dropping-particle":"","family":"Fakih","given":"Marwan","non-dropping-particle":"","parse-names":false,"suffix":""},{"dropping-particle":"","family":"Lai","given":"Lily","non-dropping-particle":"","parse-names":false,"suffix":""},{"dropping-particle":"","family":"Salgia","given":"Ravi","non-dropping-particle":"","parse-names":false,"suffix":""},{"dropping-particle":"","family":"Ferrell","given":"Betty","non-dropping-particle":"","parse-names":false,"suffix":""},{"dropping-particle":"","family":"Sampath","given":"Sagus","non-dropping-particle":""</w:instrText>
      </w:r>
      <w:r w:rsidR="00B336B4" w:rsidRPr="00BE2A1D">
        <w:rPr>
          <w:rFonts w:ascii="Times New Roman" w:hAnsi="Times New Roman" w:cs="Times New Roman"/>
          <w:sz w:val="24"/>
          <w:szCs w:val="24"/>
          <w:lang w:val="es-ES"/>
        </w:rPr>
        <w:instrText>,"parse-names":false,"suffix":""},{"dropping-particle":"","family":"Kim","given":"Jae Y.","non-dropping-particle":"","parse-names":false,"suffix":""},{"dropping-particle":"","family":"Raz","given":"Dan J.","non-dropping-particle":"","parse-names":false,"suffix":""},{"dropping-particle":"","family":"Sun","given":"Virginia","non-dropping-particle":"","parse-names":false,"suffix":""}],"container-title":"European Journal of Oncology Nursing","id":"ITEM-7","issued":{"date-parts":[["2017"]]},"note":"NUERO 8 DE LA REVISION; E VECES COMO REB, OTRAS COMO FERRELL\nquinto en referenciar; 20","page":"125-134","title":"Empowering survivors after colorectal and lung cancer treatment: Pilot study of a Self-Management Survivorship Care Planning intervention","type":"article-journal","volume":"29"},"uris":["http://www.mendeley.com/documents/?uuid=4fc4f84e-ad1c-4c16-b4a3-e4898e2ce5d5"]}],"mendeley":{"formattedCitation":"(Coyle et al., 2014; DeGuzman et al., 2014; Ezendam et al., 2014; Jeppesen et al., 2018; Mayer et al., 2016, 2014; Reb et al., 2017)","plainTextFormattedCitation":"(Coyle et al., 2014; DeGuzman et al., 2014; Ezendam et al., 2014; Jeppesen et al., 2018; Mayer et al., 2016, 2014; Reb et al., 2017)","previouslyFormattedCitation":"(Coyle et al., 2014; DeGuzman et al., 2014; Ezendam et al., 2014; Jeppesen et al., 2018; Mayer et al., 2016, 2014; Reb et al., 2017)"},"properties":{"noteIndex":0},"schema":"https://github.com/citation-style-language/schema/raw/master/csl-citation.json"}</w:instrText>
      </w:r>
      <w:r w:rsidR="00B336B4" w:rsidRPr="00F35A09">
        <w:rPr>
          <w:rFonts w:ascii="Times New Roman" w:hAnsi="Times New Roman" w:cs="Times New Roman"/>
          <w:sz w:val="24"/>
          <w:szCs w:val="24"/>
        </w:rPr>
        <w:fldChar w:fldCharType="separate"/>
      </w:r>
      <w:r w:rsidR="00B336B4" w:rsidRPr="00BE2A1D">
        <w:rPr>
          <w:rFonts w:ascii="Times New Roman" w:hAnsi="Times New Roman" w:cs="Times New Roman"/>
          <w:sz w:val="24"/>
          <w:szCs w:val="24"/>
          <w:lang w:val="es-ES"/>
        </w:rPr>
        <w:t>(Coyle et al., 2014; DeGuzman et al., 2014; Ezendam et al., 2014; Jeppesen et al., 2018; Mayer et al., 2016, 2014; Reb et al., 2017)</w:t>
      </w:r>
      <w:r w:rsidR="00B336B4" w:rsidRPr="00F35A09">
        <w:rPr>
          <w:rFonts w:ascii="Times New Roman" w:hAnsi="Times New Roman" w:cs="Times New Roman"/>
          <w:sz w:val="24"/>
          <w:szCs w:val="24"/>
        </w:rPr>
        <w:fldChar w:fldCharType="end"/>
      </w:r>
      <w:r w:rsidR="00B336B4" w:rsidRPr="00BE2A1D">
        <w:rPr>
          <w:rFonts w:ascii="Times New Roman" w:eastAsia="Times New Roman" w:hAnsi="Times New Roman" w:cs="Times New Roman"/>
          <w:color w:val="000000"/>
          <w:sz w:val="24"/>
          <w:lang w:val="es-ES"/>
        </w:rPr>
        <w:t xml:space="preserve">. </w:t>
      </w:r>
      <w:r w:rsidR="00B336B4" w:rsidRPr="00F35A09">
        <w:rPr>
          <w:rFonts w:ascii="Times New Roman" w:eastAsia="Times New Roman" w:hAnsi="Times New Roman" w:cs="Times New Roman"/>
          <w:color w:val="000000"/>
          <w:sz w:val="24"/>
        </w:rPr>
        <w:t>These studies focused less on the need for individualization in terms of time management and more on the importance of individualization to ensure that patients understand the plan</w:t>
      </w:r>
      <w:r w:rsidRPr="00F35A09">
        <w:rPr>
          <w:rFonts w:ascii="Times New Roman" w:eastAsia="Times New Roman" w:hAnsi="Times New Roman" w:cs="Times New Roman"/>
          <w:color w:val="000000"/>
          <w:sz w:val="24"/>
        </w:rPr>
        <w:t xml:space="preserve">, </w:t>
      </w:r>
      <w:r w:rsidR="00B336B4" w:rsidRPr="00F35A09">
        <w:rPr>
          <w:rFonts w:ascii="Times New Roman" w:eastAsia="Times New Roman" w:hAnsi="Times New Roman" w:cs="Times New Roman"/>
          <w:color w:val="000000"/>
          <w:sz w:val="24"/>
        </w:rPr>
        <w:t xml:space="preserve">a factor that is </w:t>
      </w:r>
      <w:r w:rsidRPr="00F35A09">
        <w:rPr>
          <w:rFonts w:ascii="Times New Roman" w:eastAsia="Times New Roman" w:hAnsi="Times New Roman" w:cs="Times New Roman"/>
          <w:color w:val="000000"/>
          <w:sz w:val="24"/>
        </w:rPr>
        <w:t xml:space="preserve">more necessary in groups </w:t>
      </w:r>
      <w:r w:rsidR="00B336B4" w:rsidRPr="00F35A09">
        <w:rPr>
          <w:rFonts w:ascii="Times New Roman" w:eastAsia="Times New Roman" w:hAnsi="Times New Roman" w:cs="Times New Roman"/>
          <w:color w:val="000000"/>
          <w:sz w:val="24"/>
        </w:rPr>
        <w:t xml:space="preserve">with a </w:t>
      </w:r>
      <w:r w:rsidRPr="00F35A09">
        <w:rPr>
          <w:rFonts w:ascii="Times New Roman" w:eastAsia="Times New Roman" w:hAnsi="Times New Roman" w:cs="Times New Roman"/>
          <w:color w:val="000000"/>
          <w:sz w:val="24"/>
        </w:rPr>
        <w:t>low socioeconomic level</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188/14.onf.447-448","ISSN":"0190-535X","PMID":"24969256","author":[{"dropping-particle":"","family":"DeGuzman","given":"Pam Baker","non-dropping-particle":"","parse-names":false,"suffix":""},{"dropping-particle":"","family":"Colliton","given":"Kaitlyn","non-dropping-particle":"","parse-names":false,"suffix":""},{"dropping-particle":"","family":"Nail","given":"Carmel J.","non-dropping-particle":"","parse-names":false,"suffix":""},{"dropping-particle":"","family":"Keim-Malpass","given":"Jessica","non-dropping-particle":"","parse-names":false,"suffix":""}],"container-title":"Clinical Journal of Oncology Nursing","id":"ITEM-1","issue":"6","issued":{"date-parts":[["2014"]]},"note":"NUMERO 1 DE LA REVISION\n7 en referenciar","page":"692-698","title":"Survivorship Care Plans. Rural, low-income breast cancer survivor perspectives","type":"article-journal","volume":"21"},"uris":["http://www.mendeley.com/documents/?uuid=eadbe763-2cda-4434-9f31-6fd1ee9eb506"]}],"mendeley":{"formattedCitation":"(DeGuzman et al., 2014)","plainTextFormattedCitation":"(DeGuzman et al., 2014)","previouslyFormattedCitation":"(DeGuzman et al., 2014)"},"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DeGuzman et al., 2014)</w:t>
      </w:r>
      <w:r w:rsidRPr="00F35A09">
        <w:rPr>
          <w:rFonts w:ascii="Times New Roman" w:hAnsi="Times New Roman" w:cs="Times New Roman"/>
          <w:sz w:val="24"/>
          <w:szCs w:val="24"/>
        </w:rPr>
        <w:fldChar w:fldCharType="end"/>
      </w:r>
      <w:r w:rsidR="00B336B4" w:rsidRPr="00F35A09">
        <w:rPr>
          <w:rFonts w:ascii="Times New Roman" w:eastAsia="Times New Roman" w:hAnsi="Times New Roman" w:cs="Times New Roman"/>
          <w:color w:val="000000"/>
          <w:sz w:val="24"/>
        </w:rPr>
        <w:t xml:space="preserve"> and in groups of</w:t>
      </w:r>
      <w:r w:rsidRPr="00F35A09">
        <w:rPr>
          <w:rFonts w:ascii="Times New Roman" w:eastAsia="Times New Roman" w:hAnsi="Times New Roman" w:cs="Times New Roman"/>
          <w:color w:val="000000"/>
          <w:sz w:val="24"/>
        </w:rPr>
        <w:t xml:space="preserve"> immigrant</w:t>
      </w:r>
      <w:r w:rsidR="00B336B4" w:rsidRPr="00F35A09">
        <w:rPr>
          <w:rFonts w:ascii="Times New Roman" w:eastAsia="Times New Roman" w:hAnsi="Times New Roman" w:cs="Times New Roman"/>
          <w:color w:val="000000"/>
          <w:sz w:val="24"/>
        </w:rPr>
        <w:t>s</w:t>
      </w:r>
      <w:r w:rsidRPr="00F35A09">
        <w:rPr>
          <w:rFonts w:ascii="Times New Roman" w:eastAsia="Times New Roman" w:hAnsi="Times New Roman" w:cs="Times New Roman"/>
          <w:color w:val="000000"/>
          <w:sz w:val="24"/>
        </w:rPr>
        <w:t xml:space="preserve"> with language barriers</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003C47DB" w:rsidRPr="00F35A09">
        <w:rPr>
          <w:rFonts w:ascii="Times New Roman" w:hAnsi="Times New Roman" w:cs="Times New Roman"/>
          <w:sz w:val="24"/>
          <w:szCs w:val="24"/>
        </w:rPr>
        <w:instrText>ADDIN CSL_CITATION {"citationItems":[{"id":"ITEM-1","itemData":{"DOI":"10.1200/JCO.2016.68.9497","ISSN":"1527-7755 (Electronic)","PMID":"28418767","abstract":"Purpose The purpose of this study was to examine the effects of a randomized controlled trial (RCT) of treatment summaries and survivorship care plans coupled with a nurse counseling session, primarily on physician implementation of and secondarily on patient adherence to recommended survivorship care, among a low-income population of breast cancer survivors (survivors). Methods We recruited 212 low-income, predominantly Latina (72.6%) survivors with stage 0 to III breast cancer, with an average age of 53 years, from two Los Angeles County public hospitals into an RCT of a survivorship care nurse counseling session coupled with the provision of individualized treatment summaries and survivorship care plans to patients and their health care providers from December 2012 to July 2014. One hundred seven survivors received the experimental intervention, and 105 survivors received usual care. Multiple linear regression analyses were performed to assess intervention effects on physician implementation of and patient adherence to recommended survivorship care. Scales that served as covariables were Knowledge of Survivorship Issues, Perceived Efficacy in Patient-Physician Interactions, and Satisfaction With Care and Information. Results Survivors in the intervention group reported greater physician implementation of recommended breast cancer survivorship care, for example, treatment of depression or hot flashes, than did those in the control group (adjusted difference, 16 ± 5.3; P = .003). Baseline Satisfaction With Care and Information was positively associated with physician implementation (coefficient, 5.2 ± 2.2; P = .02). Being married/partnered (-11.8 ± 4.0; P = .004) and age (-0.5 ± 0.2; P = .028) were negatively associated with patient adherence. Conclusion To our knowledge, this is the first RCT of survivorship care plans to show benefits in clinical outcomes, in this case, showing increased physician implementation of recommended breast cancer survivorship care in the intervention group, compared with the control group.","author":[{"dropping-particle":"","family":"Maly","given":"Rose C.","non-dropping-particle":"","parse-names":false,"suffix":""},{"dropping-particle":"","family":"Liang","given":"Li-Jung","non-dropping-particle":"","parse-names":false,"suffix":""},{"dropping-particle":"","family":"Liu","given":"Yihang","non-dropping-particle":"","parse-names":false,"suffix":""},{"dropping-particle":"","family":"Griggs","given":"Jennifer J.","non-dropping-particle":"","parse-names":false,"suffix":""},{"dropping-particle":"","family":"Ganz","given":"Patricia A.","non-dropping-particle":"","parse-names":false,"suffix":""}],"id":"ITEM-1","issue":"16","issued":{"date-parts":[["2017"]]},"page":"1814-1821","title":"Randomized Controlled Trial of Survivorship Care Plans Among Low-Income, Predominantly Latina Breast Cancer Survivors","type":"article-journal","volume":"35"},"uris":["http://www.mendeley.com/documents/?uuid=90de7492-c8cc-4ac8-84f6-eb67575ca5de"]},{"id":"ITEM-2","itemData":{"DOI":"http://dx.doi.org/10.1007/s00520-016-3209-z","ISSN":"1433-7339","abstract":"Background This paper focuses on phase iii of a study evaluating the development and implementation of a survivorship care plan (scp) that could ultimately improve post-treatment quality of life for South Asian (sa) breast cancer survivors (bcss). Evaluating the utility of the scp was important to understand how sociocultural influences might affect uptake of the scp by sa bcss, especially as they transition from treatment to community care. Methods Post-treatment discharge planning using an individualized scp at discharge for sa female breast cancer patients with stage i or ii disease was offered as a pilot service to oncologists at BC Cancer’s Fraser Valley and Abbotsford centres. A longitudinal study using a mixed-methods approach was used to evaluate the utility of that service at 1 year after discharge. Results Participants (n = 16) completed a survey about their scp delivery experience, and a 1-year post implementation survey about the scp content and its utility. Most participants reported the discharge appointments to be extremely or very helpful with respect to post-treatment care questions. All have visited their family physicians for follow-up as recommended. The three major sources of support were family, faith, and family physician. Qualitative responses from the health care professionals who developed or implemented the scps identified two challenges in scp delivery: engaging patients or family members in relationship, and translating key information through interpreters. Conclusions It is important to evaluate the utility of scps for sa female survivors, who might differ from the general bcs population because of a different understanding of the disease; language barriers; strong influence of family members; societal stigmas; and personal, social, cultural, and religious beliefs and values. A formal nurse-led discharge appointment with discussions about follow-up care and an individualized scp outlining the short- and long-term effects of treatment are recommended. Particular attention has to be paid to the practical and psychosocial needs of sa bcss and their supporting family members. Key","author":[{"dropping-particle":"","family":"Singh-Carlson","given":"S","non-dropping-particle":"","parse-names":false,"suffix":""},{"dropping-particle":"","family":"Wong","given":"F","non-dropping-particle":"","parse-names":false,"suffix":""},{"dropping-particle":"","family":"Oshan","given":"G","non-dropping-particle":"","parse-names":false,"suffix":""}],"container-title":"Current Oncology","id":"ITEM-2","issue":"4","issued":{"date-parts":[["2018"]]},"note":"NUMERO 17 DE LA REVISION","page":"265-274","title":"Evaluation of the delivery of survivorship care plans for South Asian female breast cancer survivors residing in Canada","type":"article-journal","volume":"25"},"uris":["http://www.mendeley.com/documents/?uuid=7dd2573e-52f3-4a61-bcbd-e7bb2fa07570"]}],"mendeley":{"formattedCitation":"(Maly et al., 2017a; Singh-Carlson et al., 2018)","plainTextFormattedCitation":"(Maly et al., 2017a; Singh-Carlson et al., 2018)","previouslyFormattedCitation":"(Maly et al., 2017a; Singh-Carlson et al., 2018)"},"properties":{"noteIndex":0},"schema":"https://github.com/citation-style-language/schema/raw/master/csl-citation.json"}</w:instrText>
      </w:r>
      <w:r w:rsidRPr="00F35A09">
        <w:rPr>
          <w:rFonts w:ascii="Times New Roman" w:hAnsi="Times New Roman" w:cs="Times New Roman"/>
          <w:sz w:val="24"/>
          <w:szCs w:val="24"/>
        </w:rPr>
        <w:fldChar w:fldCharType="separate"/>
      </w:r>
      <w:r w:rsidR="00550B56" w:rsidRPr="00F35A09">
        <w:rPr>
          <w:rFonts w:ascii="Times New Roman" w:hAnsi="Times New Roman" w:cs="Times New Roman"/>
          <w:sz w:val="24"/>
          <w:szCs w:val="24"/>
        </w:rPr>
        <w:t>(Maly et al., 2017a; Singh-Carlson et al., 2018)</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Finally, only one of </w:t>
      </w:r>
      <w:r w:rsidR="00174654">
        <w:rPr>
          <w:rFonts w:ascii="Times New Roman" w:eastAsia="Times New Roman" w:hAnsi="Times New Roman" w:cs="Times New Roman"/>
          <w:color w:val="000000"/>
          <w:sz w:val="24"/>
        </w:rPr>
        <w:t>the</w:t>
      </w:r>
      <w:r w:rsidR="00174654" w:rsidRPr="00E26F4B">
        <w:rPr>
          <w:rFonts w:ascii="Times New Roman" w:eastAsia="Times New Roman" w:hAnsi="Times New Roman" w:cs="Times New Roman"/>
          <w:color w:val="FF0000"/>
          <w:sz w:val="24"/>
        </w:rPr>
        <w:t xml:space="preserve"> </w:t>
      </w:r>
      <w:r w:rsidR="00E26F4B" w:rsidRPr="00E26F4B">
        <w:rPr>
          <w:rFonts w:ascii="Times New Roman" w:eastAsia="Times New Roman" w:hAnsi="Times New Roman" w:cs="Times New Roman"/>
          <w:color w:val="FF0000"/>
          <w:sz w:val="24"/>
        </w:rPr>
        <w:t>22</w:t>
      </w:r>
      <w:r w:rsidR="00174654" w:rsidRPr="00E26F4B">
        <w:rPr>
          <w:rFonts w:ascii="Times New Roman" w:eastAsia="Times New Roman" w:hAnsi="Times New Roman" w:cs="Times New Roman"/>
          <w:color w:val="FF0000"/>
          <w:sz w:val="24"/>
        </w:rPr>
        <w:t xml:space="preserve"> </w:t>
      </w:r>
      <w:r w:rsidRPr="00F35A09">
        <w:rPr>
          <w:rFonts w:ascii="Times New Roman" w:eastAsia="Times New Roman" w:hAnsi="Times New Roman" w:cs="Times New Roman"/>
          <w:color w:val="000000"/>
          <w:sz w:val="24"/>
        </w:rPr>
        <w:t xml:space="preserve">studies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188/16.onf.710-719","ISSN":"0190-535X","abstract":"PURPOSE/OBJECTIVES: To examine symptom and quality-of-life (QOL) trajectories in breast cancer and lymphoma survivors enrolled in a survivorship navigation intervention and to explore patient, caregiver, and primary care provider (PCP) satisfaction with receipt of a survivorship care plan (SCP). ., DESIGN: Prospective, cohort, longitudinal.., SETTING: The Billings Clinic, an integrated cancer center in Montana. ., SAMPLE: 67 patients with breast cancer or lymphoma who recently completed cancer treatment, along with 39 of their caregivers and 23 PCPs. ., METHODS: Data collection at one, three, and six months by the Functional Assessment of Cancer Therapy-General and satisfaction surveys.., MAIN RESEARCH VARIABLES: Symptoms, QOL, and satisfaction with the survivorship navigator and the SCP.., FINDINGS: Symptoms persisted six months following treatment. Symptoms and QOL indicators with worst intensity were energy, sleep, coping, and satisfaction with sex life. Patients with more comorbidities reported worse QOL, telephoned the survivorship navigator more often, and were more satisfied with the SCP. Patients with lymphoma reported higher QOL, but it was not significantly different from patients with breast cancer. Patients were significantly more satisfied than caregivers with the SCP at time 1. PCPs were highly satisfied with the SCP.., CONCLUSIONS: Some symptoms persist, even when cancer treatment has ended. Patients with comorbidities are at higher risk for more severe symptoms and worse QOL and may benefit from ongoing support. SCPs can facilitate patients' transition to primary care following cancer treatment. ., IMPLICATIONS FOR NURSING: Healthcare professionals who care for breast cancer survivors need to routinely assess them for the presence of comorbid conditions. Obese breast cancer survivors may benefit from weight reduction interventions to possibly decrease their risk of developing lymphedema and improve their overall health status.","author":[{"dropping-particle":"","family":"Brant","given":"Jeannine","non-dropping-particle":"","parse-names":false,"suffix":""},{"dropping-particle":"","family":"Blaseg","given":"Karyl","non-dropping-particle":"","parse-names":false,"suffix":""},{"dropping-particle":"","family":"Aders","given":"Kathy","non-dropping-particle":"","parse-names":false,"suffix":""},{"dropping-particle":"","family":"Oliver","given":"Dona","non-dropping-particle":"","parse-names":false,"suffix":""},{"dropping-particle":"","family":"Gray, EvanDudley","given":"William","non-dropping-particle":"","parse-names":false,"suffix":""}],"container-title":"Oncology Nursing Forum","id":"ITEM-1","issue":"6","issued":{"date-parts":[["2016"]]},"note":"NUMERO 15 DE LA REVISION\ntercero en referenciar en la revision, 18","page":"710-719","title":"Navigating the Transition From Cancer Care to Primary Care: Assistance of a Survivorship Care Plan","type":"article-journal","volume":"43"},"uris":["http://www.mendeley.com/documents/?uuid=64643dfa-b2a5-49b1-9464-19b338f11ed0"]}],"mendeley":{"formattedCitation":"(Brant et al., 2016)","plainTextFormattedCitation":"(Brant et al., 2016)","previouslyFormattedCitation":"(Brant et al., 2016)"},"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Brant et al., 2016)</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included the main caregiver in </w:t>
      </w:r>
      <w:r w:rsidR="00B336B4" w:rsidRPr="00F35A09">
        <w:rPr>
          <w:rFonts w:ascii="Times New Roman" w:eastAsia="Times New Roman" w:hAnsi="Times New Roman" w:cs="Times New Roman"/>
          <w:color w:val="000000"/>
          <w:sz w:val="24"/>
        </w:rPr>
        <w:t>the SCP delivery and discussion phase</w:t>
      </w:r>
      <w:r w:rsidRPr="00F35A09">
        <w:rPr>
          <w:rFonts w:ascii="Times New Roman" w:eastAsia="Times New Roman" w:hAnsi="Times New Roman" w:cs="Times New Roman"/>
          <w:color w:val="000000"/>
          <w:sz w:val="24"/>
        </w:rPr>
        <w:t xml:space="preserve">. Not including caregivers and/or family in the overall planning </w:t>
      </w:r>
      <w:r w:rsidR="00B336B4" w:rsidRPr="00F35A09">
        <w:rPr>
          <w:rFonts w:ascii="Times New Roman" w:eastAsia="Times New Roman" w:hAnsi="Times New Roman" w:cs="Times New Roman"/>
          <w:color w:val="000000"/>
          <w:sz w:val="24"/>
        </w:rPr>
        <w:t xml:space="preserve">for </w:t>
      </w:r>
      <w:r w:rsidR="00360C81" w:rsidRPr="00F35A09">
        <w:rPr>
          <w:rFonts w:ascii="Times New Roman" w:eastAsia="Times New Roman" w:hAnsi="Times New Roman" w:cs="Times New Roman"/>
          <w:color w:val="000000"/>
          <w:sz w:val="24"/>
        </w:rPr>
        <w:t>survivorship care</w:t>
      </w:r>
      <w:r w:rsidRPr="00F35A09">
        <w:rPr>
          <w:rFonts w:ascii="Times New Roman" w:eastAsia="Times New Roman" w:hAnsi="Times New Roman" w:cs="Times New Roman"/>
          <w:color w:val="000000"/>
          <w:sz w:val="24"/>
        </w:rPr>
        <w:t xml:space="preserve"> resulted in lower adherence to treatment in breast </w:t>
      </w:r>
      <w:r w:rsidR="00B3385F">
        <w:rPr>
          <w:rFonts w:ascii="Times New Roman" w:eastAsia="Times New Roman" w:hAnsi="Times New Roman" w:cs="Times New Roman"/>
          <w:color w:val="000000"/>
          <w:sz w:val="24"/>
        </w:rPr>
        <w:t>cancer survivors</w:t>
      </w:r>
      <w:r w:rsidR="00B3385F" w:rsidRPr="00F35A09">
        <w:rPr>
          <w:rFonts w:ascii="Times New Roman" w:eastAsia="Times New Roman" w:hAnsi="Times New Roman" w:cs="Times New Roman"/>
          <w:color w:val="000000"/>
          <w:sz w:val="24"/>
        </w:rPr>
        <w:t xml:space="preserve"> </w:t>
      </w:r>
      <w:r w:rsidR="00B336B4" w:rsidRPr="00F35A09">
        <w:rPr>
          <w:rFonts w:ascii="Times New Roman" w:eastAsia="Times New Roman" w:hAnsi="Times New Roman" w:cs="Times New Roman"/>
          <w:color w:val="000000"/>
          <w:sz w:val="24"/>
        </w:rPr>
        <w:t>whose partners were not involved</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003C47DB" w:rsidRPr="00F35A09">
        <w:rPr>
          <w:rFonts w:ascii="Times New Roman" w:hAnsi="Times New Roman" w:cs="Times New Roman"/>
          <w:sz w:val="24"/>
          <w:szCs w:val="24"/>
        </w:rPr>
        <w:instrText>ADDIN CSL_CITATION {"citationItems":[{"id":"ITEM-1","itemData":{"DOI":"10.1200/JCO.2016.68.9497","ISSN":"1527-7755 (Electronic)","PMID":"28418767","abstract":"Purpose The purpose of this study was to examine the effects of a randomized controlled trial (RCT) of treatment summaries and survivorship care plans coupled with a nurse counseling session, primarily on physician implementation of and secondarily on patient adherence to recommended survivorship care, among a low-income population of breast cancer survivors (survivors). Methods We recruited 212 low-income, predominantly Latina (72.6%) survivors with stage 0 to III breast cancer, with an average age of 53 years, from two Los Angeles County public hospitals into an RCT of a survivorship care nurse counseling session coupled with the provision of individualized treatment summaries and survivorship care plans to patients and their health care providers from December 2012 to July 2014. One hundred seven survivors received the experimental intervention, and 105 survivors received usual care. Multiple linear regression analyses were performed to assess intervention effects on physician implementation of and patient adherence to recommended survivorship care. Scales that served as covariables were Knowledge of Survivorship Issues, Perceived Efficacy in Patient-Physician Interactions, and Satisfaction With Care and Information. Results Survivors in the intervention group reported greater physician implementation of recommended breast cancer survivorship care, for example, treatment of depression or hot flashes, than did those in the control group (adjusted difference, 16 ± 5.3; P = .003). Baseline Satisfaction With Care and Information was positively associated with physician implementation (coefficient, 5.2 ± 2.2; P = .02). Being married/partnered (-11.8 ± 4.0; P = .004) and age (-0.5 ± 0.2; P = .028) were negatively associated with patient adherence. Conclusion To our knowledge, this is the first RCT of survivorship care plans to show benefits in clinical outcomes, in this case, showing increased physician implementation of recommended breast cancer survivorship care in the intervention group, compared with the control group.","author":[{"dropping-particle":"","family":"Maly","given":"Rose C.","non-dropping-particle":"","parse-names":false,"suffix":""},{"dropping-particle":"","family":"Liang","given":"Li-Jung","non-dropping-particle":"","parse-names":false,"suffix":""},{"dropping-particle":"","family":"Liu","given":"Yihang","non-dropping-particle":"","parse-names":false,"suffix":""},{"dropping-particle":"","family":"Griggs","given":"Jennifer J.","non-dropping-particle":"","parse-names":false,"suffix":""},{"dropping-particle":"","family":"Ganz","given":"Patricia A.","non-dropping-particle":"","parse-names":false,"suffix":""}],"id":"ITEM-1","issue":"16","issued":{"date-parts":[["2017"]]},"page":"1814-1821","title":"Randomized Controlled Trial of Survivorship Care Plans Among Low-Income, Predominantly Latina Breast Cancer Survivors","type":"article-journal","volume":"35"},"uris":["http://www.mendeley.com/documents/?uuid=90de7492-c8cc-4ac8-84f6-eb67575ca5de"]}],"mendeley":{"formattedCitation":"(Maly et al., 2017a)","plainTextFormattedCitation":"(Maly et al., 2017a)","previouslyFormattedCitation":"(Maly et al., 2017a)"},"properties":{"noteIndex":0},"schema":"https://github.com/citation-style-language/schema/raw/master/csl-citation.json"}</w:instrText>
      </w:r>
      <w:r w:rsidRPr="00F35A09">
        <w:rPr>
          <w:rFonts w:ascii="Times New Roman" w:hAnsi="Times New Roman" w:cs="Times New Roman"/>
          <w:sz w:val="24"/>
          <w:szCs w:val="24"/>
        </w:rPr>
        <w:fldChar w:fldCharType="separate"/>
      </w:r>
      <w:r w:rsidR="00550B56" w:rsidRPr="00F35A09">
        <w:rPr>
          <w:rFonts w:ascii="Times New Roman" w:hAnsi="Times New Roman" w:cs="Times New Roman"/>
          <w:sz w:val="24"/>
          <w:szCs w:val="24"/>
        </w:rPr>
        <w:t>(Maly et al., 2017a)</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w:t>
      </w:r>
    </w:p>
    <w:p w14:paraId="4113AADB" w14:textId="75CE4A38" w:rsidR="00E26F4B" w:rsidRPr="00E26F4B" w:rsidRDefault="00E26F4B" w:rsidP="00747058">
      <w:pPr>
        <w:spacing w:line="48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I</w:t>
      </w:r>
      <w:r w:rsidRPr="00E26F4B">
        <w:rPr>
          <w:rFonts w:ascii="Times New Roman" w:hAnsi="Times New Roman" w:cs="Times New Roman"/>
          <w:color w:val="FF0000"/>
          <w:sz w:val="24"/>
          <w:szCs w:val="24"/>
        </w:rPr>
        <w:t xml:space="preserve">n the delivery and </w:t>
      </w:r>
      <w:r>
        <w:rPr>
          <w:rFonts w:ascii="Times New Roman" w:hAnsi="Times New Roman" w:cs="Times New Roman"/>
          <w:color w:val="FF0000"/>
          <w:sz w:val="24"/>
          <w:szCs w:val="24"/>
        </w:rPr>
        <w:t>communication</w:t>
      </w:r>
      <w:r w:rsidRPr="00E26F4B">
        <w:rPr>
          <w:rFonts w:ascii="Times New Roman" w:hAnsi="Times New Roman" w:cs="Times New Roman"/>
          <w:color w:val="FF0000"/>
          <w:sz w:val="24"/>
          <w:szCs w:val="24"/>
        </w:rPr>
        <w:t xml:space="preserve"> </w:t>
      </w:r>
      <w:r>
        <w:rPr>
          <w:rFonts w:ascii="Times New Roman" w:hAnsi="Times New Roman" w:cs="Times New Roman"/>
          <w:color w:val="FF0000"/>
          <w:sz w:val="24"/>
          <w:szCs w:val="24"/>
        </w:rPr>
        <w:t>of SCPs</w:t>
      </w:r>
      <w:r w:rsidRPr="00E26F4B">
        <w:rPr>
          <w:rFonts w:ascii="Times New Roman" w:hAnsi="Times New Roman" w:cs="Times New Roman"/>
          <w:color w:val="FF0000"/>
          <w:sz w:val="24"/>
          <w:szCs w:val="24"/>
        </w:rPr>
        <w:t xml:space="preserve">, the nurse actively participates in the prevention of </w:t>
      </w:r>
      <w:r>
        <w:rPr>
          <w:rFonts w:ascii="Times New Roman" w:hAnsi="Times New Roman" w:cs="Times New Roman"/>
          <w:color w:val="FF0000"/>
          <w:sz w:val="24"/>
          <w:szCs w:val="24"/>
        </w:rPr>
        <w:t>recurrent cancers</w:t>
      </w:r>
      <w:r w:rsidRPr="00E26F4B">
        <w:rPr>
          <w:rFonts w:ascii="Times New Roman" w:hAnsi="Times New Roman" w:cs="Times New Roman"/>
          <w:color w:val="FF0000"/>
          <w:sz w:val="24"/>
          <w:szCs w:val="24"/>
        </w:rPr>
        <w:t xml:space="preserve"> and in the management and </w:t>
      </w:r>
      <w:r>
        <w:rPr>
          <w:rFonts w:ascii="Times New Roman" w:hAnsi="Times New Roman" w:cs="Times New Roman"/>
          <w:color w:val="FF0000"/>
          <w:sz w:val="24"/>
          <w:szCs w:val="24"/>
        </w:rPr>
        <w:t xml:space="preserve">monitoring </w:t>
      </w:r>
      <w:r w:rsidRPr="00E26F4B">
        <w:rPr>
          <w:rFonts w:ascii="Times New Roman" w:hAnsi="Times New Roman" w:cs="Times New Roman"/>
          <w:color w:val="FF0000"/>
          <w:sz w:val="24"/>
          <w:szCs w:val="24"/>
        </w:rPr>
        <w:t xml:space="preserve">of symptoms through the establishment of care priorities and </w:t>
      </w:r>
      <w:r>
        <w:rPr>
          <w:rFonts w:ascii="Times New Roman" w:hAnsi="Times New Roman" w:cs="Times New Roman"/>
          <w:color w:val="FF0000"/>
          <w:sz w:val="24"/>
          <w:szCs w:val="24"/>
        </w:rPr>
        <w:t xml:space="preserve">follow-up </w:t>
      </w:r>
      <w:r w:rsidR="002B2D5E">
        <w:rPr>
          <w:rFonts w:ascii="Times New Roman" w:hAnsi="Times New Roman" w:cs="Times New Roman"/>
          <w:color w:val="FF0000"/>
          <w:sz w:val="24"/>
          <w:szCs w:val="24"/>
        </w:rPr>
        <w:t>visit</w:t>
      </w:r>
      <w:r w:rsidR="0037002D">
        <w:rPr>
          <w:rFonts w:ascii="Times New Roman" w:hAnsi="Times New Roman" w:cs="Times New Roman"/>
          <w:color w:val="FF0000"/>
          <w:sz w:val="24"/>
          <w:szCs w:val="24"/>
        </w:rPr>
        <w:t>s</w:t>
      </w:r>
      <w:r>
        <w:rPr>
          <w:rFonts w:ascii="Times New Roman" w:hAnsi="Times New Roman" w:cs="Times New Roman"/>
          <w:color w:val="FF0000"/>
          <w:sz w:val="24"/>
          <w:szCs w:val="24"/>
        </w:rPr>
        <w:t xml:space="preserve">. </w:t>
      </w:r>
    </w:p>
    <w:p w14:paraId="39C3948F" w14:textId="4A8315C9" w:rsidR="00747058" w:rsidRPr="00F35A09" w:rsidRDefault="00596696" w:rsidP="00747058">
      <w:pPr>
        <w:spacing w:line="480" w:lineRule="auto"/>
        <w:jc w:val="both"/>
        <w:rPr>
          <w:rFonts w:ascii="Times New Roman" w:hAnsi="Times New Roman" w:cs="Times New Roman"/>
          <w:b/>
          <w:bCs/>
          <w:sz w:val="24"/>
          <w:szCs w:val="24"/>
        </w:rPr>
      </w:pPr>
      <w:r>
        <w:rPr>
          <w:rFonts w:ascii="Times New Roman" w:eastAsia="Times New Roman" w:hAnsi="Times New Roman" w:cs="Times New Roman"/>
          <w:b/>
          <w:color w:val="000000"/>
          <w:sz w:val="24"/>
        </w:rPr>
        <w:t xml:space="preserve">3.3 </w:t>
      </w:r>
      <w:r w:rsidR="00004BFB" w:rsidRPr="00F35A09">
        <w:rPr>
          <w:rFonts w:ascii="Times New Roman" w:eastAsia="Times New Roman" w:hAnsi="Times New Roman" w:cs="Times New Roman"/>
          <w:b/>
          <w:color w:val="000000"/>
          <w:sz w:val="24"/>
        </w:rPr>
        <w:t>Sending the SCP to</w:t>
      </w:r>
      <w:r w:rsidR="00B336B4" w:rsidRPr="00F35A09">
        <w:rPr>
          <w:rFonts w:ascii="Times New Roman" w:eastAsia="Times New Roman" w:hAnsi="Times New Roman" w:cs="Times New Roman"/>
          <w:b/>
          <w:color w:val="000000"/>
          <w:sz w:val="24"/>
        </w:rPr>
        <w:t xml:space="preserve"> the</w:t>
      </w:r>
      <w:r w:rsidR="00004BFB" w:rsidRPr="00F35A09">
        <w:rPr>
          <w:rFonts w:ascii="Times New Roman" w:eastAsia="Times New Roman" w:hAnsi="Times New Roman" w:cs="Times New Roman"/>
          <w:b/>
          <w:color w:val="000000"/>
          <w:sz w:val="24"/>
        </w:rPr>
        <w:t xml:space="preserve"> primary care</w:t>
      </w:r>
      <w:r w:rsidR="00B336B4" w:rsidRPr="00F35A09">
        <w:rPr>
          <w:rFonts w:ascii="Times New Roman" w:eastAsia="Times New Roman" w:hAnsi="Times New Roman" w:cs="Times New Roman"/>
          <w:b/>
          <w:color w:val="000000"/>
          <w:sz w:val="24"/>
        </w:rPr>
        <w:t xml:space="preserve"> provider</w:t>
      </w:r>
    </w:p>
    <w:p w14:paraId="1F27112F" w14:textId="54F0B107" w:rsidR="00747058" w:rsidRPr="00F35A09" w:rsidRDefault="00004BFB" w:rsidP="00747058">
      <w:pPr>
        <w:spacing w:line="480" w:lineRule="auto"/>
        <w:jc w:val="both"/>
        <w:rPr>
          <w:rFonts w:ascii="Times New Roman" w:hAnsi="Times New Roman" w:cs="Times New Roman"/>
          <w:sz w:val="24"/>
          <w:szCs w:val="24"/>
        </w:rPr>
      </w:pPr>
      <w:r w:rsidRPr="00F35A09">
        <w:rPr>
          <w:rFonts w:ascii="Times New Roman" w:eastAsia="Times New Roman" w:hAnsi="Times New Roman" w:cs="Times New Roman"/>
          <w:color w:val="000000"/>
          <w:sz w:val="24"/>
        </w:rPr>
        <w:t xml:space="preserve">All </w:t>
      </w:r>
      <w:r w:rsidR="00B336B4" w:rsidRPr="00F35A09">
        <w:rPr>
          <w:rFonts w:ascii="Times New Roman" w:eastAsia="Times New Roman" w:hAnsi="Times New Roman" w:cs="Times New Roman"/>
          <w:color w:val="000000"/>
          <w:sz w:val="24"/>
        </w:rPr>
        <w:t xml:space="preserve">of </w:t>
      </w:r>
      <w:r w:rsidRPr="00F35A09">
        <w:rPr>
          <w:rFonts w:ascii="Times New Roman" w:eastAsia="Times New Roman" w:hAnsi="Times New Roman" w:cs="Times New Roman"/>
          <w:color w:val="000000"/>
          <w:sz w:val="24"/>
        </w:rPr>
        <w:t xml:space="preserve">the studies selected </w:t>
      </w:r>
      <w:r w:rsidR="00B336B4" w:rsidRPr="00F35A09">
        <w:rPr>
          <w:rFonts w:ascii="Times New Roman" w:eastAsia="Times New Roman" w:hAnsi="Times New Roman" w:cs="Times New Roman"/>
          <w:color w:val="000000"/>
          <w:sz w:val="24"/>
        </w:rPr>
        <w:t xml:space="preserve">for </w:t>
      </w:r>
      <w:r w:rsidRPr="00F35A09">
        <w:rPr>
          <w:rFonts w:ascii="Times New Roman" w:eastAsia="Times New Roman" w:hAnsi="Times New Roman" w:cs="Times New Roman"/>
          <w:color w:val="000000"/>
          <w:sz w:val="24"/>
        </w:rPr>
        <w:t>this review address</w:t>
      </w:r>
      <w:r w:rsidR="00B336B4" w:rsidRPr="00F35A09">
        <w:rPr>
          <w:rFonts w:ascii="Times New Roman" w:eastAsia="Times New Roman" w:hAnsi="Times New Roman" w:cs="Times New Roman"/>
          <w:color w:val="000000"/>
          <w:sz w:val="24"/>
        </w:rPr>
        <w:t>ed</w:t>
      </w:r>
      <w:r w:rsidRPr="00F35A09">
        <w:rPr>
          <w:rFonts w:ascii="Times New Roman" w:eastAsia="Times New Roman" w:hAnsi="Times New Roman" w:cs="Times New Roman"/>
          <w:color w:val="000000"/>
          <w:sz w:val="24"/>
        </w:rPr>
        <w:t xml:space="preserve"> </w:t>
      </w:r>
      <w:r w:rsidR="00B3385F">
        <w:rPr>
          <w:rFonts w:ascii="Times New Roman" w:eastAsia="Times New Roman" w:hAnsi="Times New Roman" w:cs="Times New Roman"/>
          <w:color w:val="000000"/>
          <w:sz w:val="24"/>
        </w:rPr>
        <w:t>cancer survivors</w:t>
      </w:r>
      <w:r w:rsidR="00B3385F" w:rsidRPr="00F35A09">
        <w:rPr>
          <w:rFonts w:ascii="Times New Roman" w:eastAsia="Times New Roman" w:hAnsi="Times New Roman" w:cs="Times New Roman"/>
          <w:color w:val="000000"/>
          <w:sz w:val="24"/>
        </w:rPr>
        <w:t xml:space="preserve"> </w:t>
      </w:r>
      <w:r w:rsidRPr="00F35A09">
        <w:rPr>
          <w:rFonts w:ascii="Times New Roman" w:eastAsia="Times New Roman" w:hAnsi="Times New Roman" w:cs="Times New Roman"/>
          <w:color w:val="000000"/>
          <w:sz w:val="24"/>
        </w:rPr>
        <w:t xml:space="preserve">in the acute or extended phase. That is, </w:t>
      </w:r>
      <w:r w:rsidR="006B3C94" w:rsidRPr="006B3C94">
        <w:rPr>
          <w:rFonts w:ascii="Times New Roman" w:eastAsia="Times New Roman" w:hAnsi="Times New Roman" w:cs="Times New Roman"/>
          <w:color w:val="FF0000"/>
          <w:sz w:val="24"/>
        </w:rPr>
        <w:t>16</w:t>
      </w:r>
      <w:r w:rsidRPr="00F35A09">
        <w:rPr>
          <w:rFonts w:ascii="Times New Roman" w:eastAsia="Times New Roman" w:hAnsi="Times New Roman" w:cs="Times New Roman"/>
          <w:color w:val="000000"/>
          <w:sz w:val="24"/>
        </w:rPr>
        <w:t xml:space="preserve"> of the studies address</w:t>
      </w:r>
      <w:r w:rsidR="00B336B4" w:rsidRPr="00F35A09">
        <w:rPr>
          <w:rFonts w:ascii="Times New Roman" w:eastAsia="Times New Roman" w:hAnsi="Times New Roman" w:cs="Times New Roman"/>
          <w:color w:val="000000"/>
          <w:sz w:val="24"/>
        </w:rPr>
        <w:t>ed</w:t>
      </w:r>
      <w:r w:rsidRPr="00F35A09">
        <w:rPr>
          <w:rFonts w:ascii="Times New Roman" w:eastAsia="Times New Roman" w:hAnsi="Times New Roman" w:cs="Times New Roman"/>
          <w:color w:val="000000"/>
          <w:sz w:val="24"/>
        </w:rPr>
        <w:t xml:space="preserve"> the role of </w:t>
      </w:r>
      <w:r w:rsidR="00B336B4" w:rsidRPr="00F35A09">
        <w:rPr>
          <w:rFonts w:ascii="Times New Roman" w:eastAsia="Times New Roman" w:hAnsi="Times New Roman" w:cs="Times New Roman"/>
          <w:color w:val="000000"/>
          <w:sz w:val="24"/>
        </w:rPr>
        <w:t xml:space="preserve">nurses </w:t>
      </w:r>
      <w:r w:rsidRPr="00F35A09">
        <w:rPr>
          <w:rFonts w:ascii="Times New Roman" w:eastAsia="Times New Roman" w:hAnsi="Times New Roman" w:cs="Times New Roman"/>
          <w:color w:val="000000"/>
          <w:sz w:val="24"/>
        </w:rPr>
        <w:t xml:space="preserve">in </w:t>
      </w:r>
      <w:r w:rsidR="00B30A45" w:rsidRPr="00F35A09">
        <w:rPr>
          <w:rFonts w:ascii="Times New Roman" w:eastAsia="Times New Roman" w:hAnsi="Times New Roman" w:cs="Times New Roman"/>
          <w:color w:val="000000"/>
          <w:sz w:val="24"/>
        </w:rPr>
        <w:t>SCP</w:t>
      </w:r>
      <w:r w:rsidR="006E1F3D" w:rsidRPr="00F35A09">
        <w:rPr>
          <w:rFonts w:ascii="Times New Roman" w:eastAsia="Times New Roman" w:hAnsi="Times New Roman" w:cs="Times New Roman"/>
          <w:color w:val="000000"/>
          <w:sz w:val="24"/>
        </w:rPr>
        <w:t>s</w:t>
      </w:r>
      <w:r w:rsidR="00B30A45" w:rsidRPr="00F35A09">
        <w:rPr>
          <w:rFonts w:ascii="Times New Roman" w:eastAsia="Times New Roman" w:hAnsi="Times New Roman" w:cs="Times New Roman"/>
          <w:color w:val="000000"/>
          <w:sz w:val="24"/>
        </w:rPr>
        <w:t xml:space="preserve"> </w:t>
      </w:r>
      <w:r w:rsidRPr="00F35A09">
        <w:rPr>
          <w:rFonts w:ascii="Times New Roman" w:eastAsia="Times New Roman" w:hAnsi="Times New Roman" w:cs="Times New Roman"/>
          <w:color w:val="000000"/>
          <w:sz w:val="24"/>
        </w:rPr>
        <w:t>for survivors</w:t>
      </w:r>
      <w:r w:rsidR="006E1F3D" w:rsidRPr="00F35A09">
        <w:rPr>
          <w:rFonts w:ascii="Times New Roman" w:eastAsia="Times New Roman" w:hAnsi="Times New Roman" w:cs="Times New Roman"/>
          <w:color w:val="000000"/>
          <w:sz w:val="24"/>
        </w:rPr>
        <w:t xml:space="preserve"> who were</w:t>
      </w:r>
      <w:r w:rsidRPr="00F35A09">
        <w:rPr>
          <w:rFonts w:ascii="Times New Roman" w:eastAsia="Times New Roman" w:hAnsi="Times New Roman" w:cs="Times New Roman"/>
          <w:color w:val="000000"/>
          <w:sz w:val="24"/>
        </w:rPr>
        <w:t xml:space="preserve"> in treatment</w:t>
      </w:r>
      <w:r w:rsidR="006E1F3D" w:rsidRPr="00F35A09">
        <w:rPr>
          <w:rFonts w:ascii="Times New Roman" w:eastAsia="Times New Roman" w:hAnsi="Times New Roman" w:cs="Times New Roman"/>
          <w:color w:val="000000"/>
          <w:sz w:val="24"/>
        </w:rPr>
        <w:t xml:space="preserve"> and receiving</w:t>
      </w:r>
      <w:r w:rsidRPr="00F35A09">
        <w:rPr>
          <w:rFonts w:ascii="Times New Roman" w:eastAsia="Times New Roman" w:hAnsi="Times New Roman" w:cs="Times New Roman"/>
          <w:color w:val="000000"/>
          <w:sz w:val="24"/>
        </w:rPr>
        <w:t xml:space="preserve"> specialized care </w:t>
      </w:r>
      <w:r w:rsidR="006E1F3D" w:rsidRPr="00F35A09">
        <w:rPr>
          <w:rFonts w:ascii="Times New Roman" w:eastAsia="Times New Roman" w:hAnsi="Times New Roman" w:cs="Times New Roman"/>
          <w:color w:val="000000"/>
          <w:sz w:val="24"/>
        </w:rPr>
        <w:t xml:space="preserve">that addressed </w:t>
      </w:r>
      <w:r w:rsidRPr="00F35A09">
        <w:rPr>
          <w:rFonts w:ascii="Times New Roman" w:eastAsia="Times New Roman" w:hAnsi="Times New Roman" w:cs="Times New Roman"/>
          <w:color w:val="000000"/>
          <w:sz w:val="24"/>
        </w:rPr>
        <w:t xml:space="preserve">both </w:t>
      </w:r>
      <w:r w:rsidRPr="00174654">
        <w:rPr>
          <w:rFonts w:ascii="Times New Roman" w:eastAsia="Times New Roman" w:hAnsi="Times New Roman" w:cs="Times New Roman"/>
          <w:iCs/>
          <w:color w:val="000000"/>
          <w:sz w:val="24"/>
        </w:rPr>
        <w:t xml:space="preserve">acute survival and short-term survival without considering </w:t>
      </w:r>
      <w:r w:rsidRPr="00C831E7">
        <w:rPr>
          <w:rFonts w:ascii="Times New Roman" w:eastAsia="Times New Roman" w:hAnsi="Times New Roman" w:cs="Times New Roman"/>
          <w:iCs/>
          <w:color w:val="000000"/>
          <w:sz w:val="24"/>
        </w:rPr>
        <w:t>extended survival or long-term survival</w:t>
      </w:r>
      <w:r w:rsidRPr="00174654">
        <w:rPr>
          <w:rFonts w:ascii="Times New Roman" w:eastAsia="Times New Roman" w:hAnsi="Times New Roman" w:cs="Times New Roman"/>
          <w:iCs/>
          <w:color w:val="000000"/>
          <w:sz w:val="24"/>
        </w:rPr>
        <w:t xml:space="preserve"> </w:t>
      </w:r>
      <w:r w:rsidR="006E1F3D" w:rsidRPr="00174654">
        <w:rPr>
          <w:rFonts w:ascii="Times New Roman" w:eastAsia="Times New Roman" w:hAnsi="Times New Roman" w:cs="Times New Roman"/>
          <w:iCs/>
          <w:color w:val="000000"/>
          <w:sz w:val="24"/>
        </w:rPr>
        <w:t>and</w:t>
      </w:r>
      <w:r w:rsidR="006E1F3D" w:rsidRPr="00F35A09">
        <w:rPr>
          <w:rFonts w:ascii="Times New Roman" w:eastAsia="Times New Roman" w:hAnsi="Times New Roman" w:cs="Times New Roman"/>
          <w:color w:val="000000"/>
          <w:sz w:val="24"/>
        </w:rPr>
        <w:t xml:space="preserve"> the role of </w:t>
      </w:r>
      <w:r w:rsidRPr="00F35A09">
        <w:rPr>
          <w:rFonts w:ascii="Times New Roman" w:eastAsia="Times New Roman" w:hAnsi="Times New Roman" w:cs="Times New Roman"/>
          <w:color w:val="000000"/>
          <w:sz w:val="24"/>
        </w:rPr>
        <w:t>primary care</w:t>
      </w:r>
      <w:r w:rsidR="00E00D63" w:rsidRPr="00F35A09">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DOI":"10.1188/14.onf.447-448","ISSN":"0190-535X","PMID":"24969256","author":[{"dropping-particle":"","family":"DeGuzman","given":"Pam Baker","non-dropping-particle":"","parse-names":false,"suffix":""},{"dropping-particle":"","family":"Colliton","given":"Kaitlyn","non-dropping-particle":"","parse-names":false,"suffix":""},{"dropping-particle":"","family":"Nail","given":"Carmel J.","non-dropping-particle":"","parse-names":false,"suffix":""},{"dropping-particle":"","family":"Keim-Malpass","given":"Jessica","non-dropping-particle":"","parse-names":false,"suffix":""}],"container-title":"Clinical Journal of Oncology Nursing","id":"ITEM-1","issue":"6","issued":{"date-parts":[["2014"]]},"note":"NUMERO 1 DE LA REVISION\n7 en referenciar","page":"692-698","title":"Survivorship Care Plans. Rural, low-income breast cancer survivor perspectives","type":"article-journal","volume":"21"},"uris":["http://www.mendeley.com/documents/?uuid=eadbe763-2cda-4434-9f31-6fd1ee9eb506"]},{"id":"ITEM-2","itemData":{"DOI":"10.1188/16.onf.636-645","ISSN":"0190-535X","abstract":"Purpose/Objectives: To compare a structured cancer survivorship care plan (SCP) transition visit versus an SCP transition visit coupled with a coordinated follow-up visit from the primary care provider (PCP). Design: Pilot randomized, controlled study. Setting: REX Cancer Hospital, a community cancer center in Raleigh, North Carolina. Sample: 34 adults completing treatment with curative intent. Methods: Patients and PCPs completed measures at baseline and at six weeks. Wilcoxon signed rank and rank sum tests were used for comparisons of SCP only versus SCP with PCP follow-up visit, as well as between high- and low-activated patients. Main Research Variables: Confidence in survivorship information and survivor concerns. Findings: The intervention was feasible and acceptable to patients and their PCPs. All patients (N = 34) had less contradictory information about care after SCP receipt. PCPs reported improved confidence in patients, regardless of intervention arm. Highly activated or empowered patients benefited more and had increased confidence and fewer concerns about cancer care. Conclusions: The SCP interventions led to increased confidence in survivorship information, but some benefits were greater for highly activated patients. PCPs also had improved confidence in survivorship care after SCP receipt, whether or not they saw the patient in follow-up. A larger study is needed to further explore these findings and the changes over time. Implications for Nursing: Nurses can be instrumental in facilitating the development and delivery of SCP to survivors and PCPs.","author":[{"dropping-particle":"","family":"Mayer","given":"Deborah K.","non-dropping-particle":"","parse-names":false,"suffix":""},{"dropping-particle":"","family":"Deal","given":"Allison","non-dropping-particle":"","parse-names":false,"suffix":""},{"dropping-particle":"","family":"Crane","given":"Jeffrey","non-dropping-particle":"","parse-names":false,"suffix":""},{"dropping-particle":"","family":"Chen","given":"Ronald","non-dropping-particle":"","parse-names":false,"suffix":""},{"dropping-particle":"","family":"Asher","given":"Gary","non-dropping-particle":"","parse-names":false,"suffix":""},{"dropping-particle":"","family":"Hanson","given":"Laura","non-dropping-particle":"","parse-names":false,"suffix":""},{"dropping-particle":"","family":"Wheeler","given":"Stephanie","non-dropping-particle":"","parse-names":false,"suffix":""},{"dropping-particle":"","family":"Gerstel","given":"Adrian","non-dropping-particle":"","parse-names":false,"suffix":""},{"dropping-particle":"","family":"Green","given":"Melissa","non-dropping-particle":"","parse-names":false,"suffix":""},{"dropping-particle":"","family":"Birken","given":"Sarah","non-dropping-particle":"","parse-names":false,"suffix":""},{"dropping-particle":"","family":"Rosenstein","given":"Donald","non-dropping-particle":"","parse-names":false,"suffix":""}],"container-title":"Oncology Nursing Forum","id":"ITEM-2","issue":"5","issued":{"date-parts":[["2016"]]},"note":"NUMERO 2 DE LA REVISION\n1 en referenciar en rdos","page":"636-645","title":"Using Survivorship Care Plans to Enhance Communication and Cancer Care Coordination: Results of a Pilot Study","type":"article-journal","volume":"43"},"uris":["http://www.mendeley.com/documents/?uuid=f9c11d15-83e3-4ae4-a0ba-dd76d387a534"]},{"id":"ITEM-3","itemData":{"DOI":"10.1016/j.ejon.2017.06.003","ISSN":"14623889","abstract":"Purpose: This study evaluates the feasibility and acceptability of a Self-Management Survivorship Care Planning (SM-SCP) intervention in colorectal and lung cancer survivors. Methods: This is a single-group, pre- and post-mixed methods study of an advance practice nurse-driven survivorship care intervention that integrates a survivorship care plan with self-management skills coaching. Colorectal and lung cancer survivors with stage I-III disease were enrolled at 3e6 months after completing treatments, and the intervention was administered in one in-person or telephone session. Survivor outcome measures included depression, anxiety, self-efficacy, QOL, and satisfaction. Paired t- tests were used for exploratory evaluations of pre-to post-intervention score changes. Content analysis was conducted to analyze the qualitative data to describe survivors’ experience with the intervention. Results: Thirty participants (15 colorectal, 15 lung) enrolled and completed the study (73% retention). It took an average of 40 min to complete the TS/CP and 34.2 min to deliver the intervention. Exploratory analysis revealed significant differences from baseline to post-intervention in depression, anxiety, self- efficacy, physical functioning, role limitations-physical, pain, general health, health transition, physical health summary, and total QOL. Three qualitative themes emerged: 1) Feeling empowered about having a plan; 2) Struggling with psychosocial concerns; and 3) Suggestions for intervention content and delivery. Conclusions: The SM-SCP intervention was feasible and acceptable for colorectal and lung cancer sur- vivors after treatment completion. Survivorship care interventions have potential to fulfill the unmet needs of colorectal and lung cancer survivors. Their effectiveness might be greater by integrating conceptually-based models of care, such as self-management skills building.","author":[{"dropping-particle":"","family":"Reb","given":"Anne","non-dropping-particle":"","parse-names":false,"suffix":""},{"dropping-particle":"","family":"Ruel","given":"Nora","non-dropping-particle":"","parse-names":false,"suffix":""},{"dropping-particle":"","family":"Fakih","given":"Marwan","non-dropping-particle":"","parse-names":false,"suffix":""},{"dropping-particle":"","family":"Lai","given":"Lily","non-dropping-particle":"","parse-names":false,"suffix":""},{"dropping-particle":"","family":"Salgia","given":"Ravi","non-dropping-particle":"","parse-names":false,"suffix":""},{"dropping-particle":"","family":"Ferrell","given":"Betty","non-dropping-particle":"","parse-names":false,"suffix":""},{"dropping-particle":"","family":"Sampath","given":"Sagus","non-dropping-particle":"","parse-names":false,"suffix":""},{"dropping-particle":"","family":"Kim","given":"Jae Y.","non-dropping-particle":"","parse-names":false,"suffix":""},{"dropping-particle":"","family":"Raz","given":"Dan J.","non-dropping-particle":"","parse-names":false,"suffix":""},{"dropping-particle":"","family":"Sun","given":"Virginia","non-dropping-particle":"","parse-names":false,"suffix":""}],"container-title":"European Journal of Oncology Nursing","id":"ITEM-3","issued":{"date-parts":[["2017"]]},"note":"NUERO 8 DE LA REVISION; E VECES COMO REB, OTRAS COMO FERRELL\nquinto en referenciar; 20","page":"125-134","title":"Empowering survivors after colorectal and lung cancer treatment: Pilot study of a Self-Management Survivorship Care Planning intervention","type":"article-journal","volume":"29"},"uris":["http://www.mendeley.com/documents/?uuid=4fc4f84e-ad1c-4c16-b4a3-e4898e2ce5d5"]},{"id":"ITEM-4","itemData":{"DOI":"10.1188/14.onf.266-273","ISSN":"0190-535X","author":[{"dropping-particle":"","family":"Mayer","given":"Deborah K.","non-dropping-particle":"","parse-names":false,"suffix":""},{"dropping-particle":"","family":"Gerstel","given":"Adrian","non-dropping-particle":"","parse-names":false,"suffix":""},{"dropping-particle":"","family":"Walton","given":"AnnMarie Lee","non-dropping-particle":"","parse-names":false,"suffix":""},{"dropping-particle":"","family":"Triglianos","given":"Tammy","non-dropping-particle":"","parse-names":false,"suffix":""},{"dropping-particle":"","family":"Sadiq","given":"Teresa E.","non-dropping-particle":"","parse-names":false,"suffix":""},{"dropping-particle":"","family":"Hawkins","given":"Nikki A.","non-dropping-particle":"","parse-names":false,"suffix":""},{"dropping-particle":"","family":"Davies","given":"Janine M.","non-dropping-particle":"","parse-names":false,"suffix":""}],"container-title":"Oncology Nursing Forum","id":"ITEM-4","issue":"3","issued":{"date-parts":[["2014"]]},"note":"NUMERO 10 EN LA REVISION","page":"266-273","title":"Implementing Survivorship Care Plans for Colon Cancer Survivors","type":"article-journal","volume":"41"},"uris":["http://www.mendeley.com/documents/?uuid=6dd81cc0-09c1-49fe-98b3-84f6b01ca11a"]},{"id":"ITEM-5","itemData":{"DOI":"10.1186/1745-6215-14-260","ISSN":"17456215","abstract":"BACKGROUND: Colorectal cancer (CRC) is the most common cancer affecting both men and women in Australia. The illness and related treatments can cause distressing adverse effects, impact on emotional and psychological well-being, and adversely affect social, occupational and relationship functioning for many years after the end of treatment or, in fact, lifelong. Current models of follow-up fail to address the complex needs arising after treatment completion. Strategies to better prepare and support survivors are urgently required. We previously developed a nurse-led supportive care program (SurvivorCare) and tested it in a pilot study involving 10 CRC survivors. The intervention was found to be highly acceptable, appropriate, relevant and useful.\\n\\nMETHODS/DESIGN: This study is a multisite, randomised controlled trial, designed to assess the impact of the addition of the SurvivorCare intervention to usual post-treatment care, for people with potentially cured CRC. SurvivorCare comprises the provision of survivorship educational materials, a tailored survivorship care plan, an individually tailored nurse-led, face-to-face end of treatment consultation and three subsequent telephone calls. Eligible patients have completed treatment for potentially cured CRC. Other eligibility criteria include stage I to III disease, age greater than 18 years and adequate understanding of English. All consenting patients complete questionnaires at three time points over a six-month period (baseline, two and six months). Measures assess psychological distress, unmet needs and quality of life.\\n\\nDISCUSSION: This supportive care package has the potential to significantly reduce individual suffering, whilst reducing the burden of follow-up on acute cancer services through enhanced engagement with and utilisation of general practitioners and community based services. If the intervention is successful in achieving the expected health benefits, it could be disseminated readily. All training and supporting materials have been developed and standardised. Furthermore, the intervention could easily be adapted to other cancer or chronic disease settings.\\n\\nTRIAL REGISTRATION: Australian New Zealand Clinical Trial Registry ACTRN12610000207011.","author":[{"dropping-particle":"","family":"Jefford","given":"Michael","non-dropping-particle":"","parse-names":false,"suffix":""},{"dropping-particle":"","family":"Aranda","given":"Sanchia","non-dropping-particle":"","parse-names":false,"suffix":""},{"dropping-particle":"","family":"Gough","given":"Karla","non-dropping-particle":"","parse-names":false,"suffix":""},{"dropping-particle":"","family":"Lotfi-Jam","given":"Kerryann","non-dropping-particle":"","parse-names":false,"suffix":""},{"dropping-particle":"","family":"Butow","given":"Phyllis","non-dropping-particle":"","parse-names":false,"suffix":""},{"dropping-particle":"","family":"Krishnasamy","given":"Mei","non-dropping-particle":"","parse-names":false,"suffix":""},{"dropping-particle":"","family":"Young","given":"Jane","non-dropping-particle":"","parse-names":false,"suffix":""},{"dropping-particle":"","family":"Phipps-Nelson","given":"Jo","non-dropping-particle":"","parse-names":false,"suffix":""},{"dropping-particle":"","family":"Russell","given":"Lahiru","non-dropping-particle":"","parse-names":false,"suffix":""},{"dropping-particle":"","family":"King","given":"Dorothy","non-dropping-particle":"","parse-names":false,"suffix":""},{"dropping-particle":"","family":"Schofield","given":"Penelope","non-dropping-particle":"","parse-names":false,"suffix":""}],"container-title":"Trials","id":"ITEM-5","issued":{"date-parts":[["2013"]]},"note":"NUMERO 11 DE LA REVISION\n9 en referenciar","page":"1-9","title":"Evaluating a nurse-led survivorship care package (SurvivorCare) for bowel cancer survivors: Study protocol for a randomized controlled trial","type":"article-journal","volume":"14"},"uris":["http://www.mendeley.com/documents/?uuid=31b702b7-fa5c-43f2-98e4-28302ad825bd"]},{"id":"ITEM-6","itemData":{"DOI":"10.1097/NCC.0000000000000329","ISBN":"0000000000000","ISSN":"15389804","abstract":"In 2005, the Institute of Medicine recommended that all cancer patients receive a survivorship care plan (SCP). Despite widespread support, few centers have routinely implemented them. Understanding of their impact is limited.\nThe aims of this study were to examine the impact of SCP delivery on patients and healthcare professionals at an Australian comprehensive cancer center and determine enablers and barriers to implementation.\nSix groups were surveyed: (1) patients who had received SCPs; (2) nurse coordinators using SCPs, (3) general practitioners (primary care, GPs) of patients who had received SCPs, (4) clinical service chairs, (5) heads of allied health, and (6) nurse coordinators not using SCPs (nonengaged nurse coordinators). Groups 1 to 3 completed written questionnaires. Groups 4 to 6 participated in semistructured interviews.\nFifty patients, 7 nurse coordinators, 18 GPs, 7 clinical service chairs, 4 heads of allied health, and 8 nonengaged nurse coordinators participated. Eighty-seven percent of patients considered the SCP to be very or somewhat useful; 50% felt it helped them understand their cancer experience. All engaged nurse coordinators reported SCPs to be very or somewhat useful, and 86% believed SCPs improved communication with GPs. General practitioners felt SCPs were very or somewhat useful (67%) and wished to receive SCPs for future patients (83%). Organizational and clinical leadership, multidisciplinary engagement, resourcing, and timing of SCP delivery were considered critical enablers.\nPatients and healthcare professionals support the use of SCPs; however, they are resource intensive and require significant organizational support.\nNurses are instrumental to SCP implementation. Attention to enablers and barriers is important for successful implementation.","author":[{"dropping-particle":"","family":"Nolte","given":"Linda","non-dropping-particle":"","parse-names":false,"suffix":""},{"dropping-particle":"","family":"Kinnane","given":"Nicole","non-dropping-particle":"","parse-names":false,"suffix":""},{"dropping-particle":"","family":"Lai-Kwon","given":"Julia","non-dropping-particle":"","parse-names":false,"suffix":""},{"dropping-particle":"","family":"Gates","given":"Priscilla","non-dropping-particle":"","parse-names":false,"suffix":""},{"dropping-particle":"","family":"Shilkin","given":"Pauline","non-dropping-particle":"","parse-names":false,"suffix":""},{"dropping-particle":"","family":"Jefford","given":"Michael","non-dropping-particle":"","parse-names":false,"suffix":""}],"container-title":"Cancer Nursing","id":"ITEM-6","issue":"6","issued":{"date-parts":[["2016"]]},"note":"NUMERO 14 DE LA REVISION\n8 en refencias","page":"E26-E35","title":"The impact of survivorship care planning on patients, general practitioners, and hospital-based staff","type":"article-journal","volume":"39"},"uris":["http://www.mendeley.com/documents/?uuid=8371afed-c587-4757-a816-c209daae9613"]},{"id":"ITEM-7","itemData":{"DOI":"10.1200/jop.2013.001142","ISSN":"1554-7477","PMID":"24326740","abstract":"Purpose: Survivorship care plans (SCPs) are recommended for patients who have completed primary treatment and are transitioning to routine follow-up care. However, SCPs may be costly, and their effectiveness is unproven. The study objective was to assess the cost effectiveness of an SCP for breast cancer survivors transitioning to routine follow-up care with their own primary care physician (PCP) using data from a recent randomized controlled trial (RCT). Methods: Resource use and utility data for 408 patients with breast cancer enrolled in the RCT comparing an SCP with standard care (no SCP) were used. The intervention group received a 30-minute educational session with a nurse and their SCP, and their PCPs received the SCP plus a full guideline on follow-up. Analysis assessed the societal costs and quality-adjusted life years (QALYs) for the intervention group and the control group over the 2-year follow-up of the RCT. Uncertainty concerning cost effectiveness was assessed through nonparametric bootstrapping and deterministic sensitivity analysis. Results: The no-SCP group had better outcomes than the SCP group: total costs per patient were lower for standard care (Canadian $698 v $765), and total QALYs were almost equivalent (1.42 for standard care v 1.41 for the SCP). The probability that the SCP was cost effective was 0.26 at a threshold value of a QALY of $50,000. A variety of sensitivity analyses did not change the conclusions of the analysis. Conclusion: This SCP would be costly to introduce and would not be a cost effective use of scarce health care resources. Copyright © 2013 by American Society of Clinical Oncology.","author":[{"dropping-particle":"","family":"Coyle","given":"Doug","non-dropping-particle":"","parse-names":false,"suffix":""},{"dropping-particle":"","family":"Grunfeld","given":"Eva","non-dropping-particle":"","parse-names":false,"suffix":""},{"dropping-particle":"","family":"Coyle","given":"Kathryn","non-dropping-particle":"","parse-names":false,"suffix":""},{"dropping-particle":"","family":"Pond","given":"Gregory","non-dropping-particle":"","parse-names":false,"suffix":""},{"dropping-particle":"","family":"Julian","given":"Jim A.","non-dropping-particle":"","parse-names":false,"suffix":""},{"dropping-particle":"","family":"Levine","given":"Mark N.","non-dropping-particle":"","parse-names":false,"suffix":""}],"container-title":"Journal of Oncology Practice","id":"ITEM-7","issue":"2","issued":{"date-parts":[["2014"]]},"note":"NUMERO 16 DE LA REVISION","page":"e86-e92","title":"Cost Effectiveness of a Survivorship Care Plan for Breast Cancer Survivors","type":"article-journal","volume":"10"},"uris":["http://www.mendeley.com/documents/?uuid=3be0fe1e-b85e-4021-acb9-17d76e96f148"]},{"id":"ITEM-8","itemData":{"DOI":"10.1188/13.cjon.17-03ap","ISSN":"1092-1095","abstract":"Cancer survivors face several challenges following the completion of active treatment, including uncer- tainty about late effects of treatment and confusion about coordination of follow-up care. The authors evaluated patient satisfaction with personalized survivorship care plans designed to clarify those is- sues. The authors enrolled 48 patients with breast cancer and 10 patients with colorectal cancer who had completed treatment in the previous two months from an urban academic medical center and a rural community hospital. Patient satisfaction with the care plan was assessed by telephone interview. Overall, about 80% of patients were very or completely satisfied with the care plan, and 90% or more © iStockPhoto.com/Slobodan Vasic agreed that it was useful, it was easy to understand, and the length was appropriate. Most patients reported that the care plan was very or critically important to understanding an array of survivorship issues. However, only about half felt that it helped them better understand the roles of primary care providers and oncologists in survivorship care. The results provide evidence that patients with cancer find high value in personalized survivorship care plans, but the plans do not eliminate confusion regarding the coordination of follow-up care. Future efforts to improve care plans should focus on better descriptions of how survivorship care will be coordinated.","author":[{"dropping-particle":"","family":"Sprague","given":"Brian L.","non-dropping-particle":"","parse-names":false,"suffix":""},{"dropping-particle":"","family":"Dittus","given":"Kim L.","non-dropping-particle":"","parse-names":false,"suffix":""},{"dropping-particle":"","family":"Pace","given":"Claire M.","non-dropping-particle":"","parse-names":false,"suffix":""},{"dropping-particle":"","family":"Dulko","given":"Dorothy","non-dropping-particle":"","parse-names":false,"suffix":""},{"dropping-particle":"","family":"Pollack","given":"Lori A.","non-dropping-particle":"","parse-names":false,"suffix":""},{"dropping-particle":"","family":"Hawkins","given":"Nikki A.","non-dropping-particle":"","parse-names":false,"suffix":""},{"dropping-particle":"","family":"Geller","given":"Berta M.","non-dropping-particle":"","parse-names":false,"suffix":""}],"container-title":"Clinical Journal of Oncology Nursing","id":"ITEM-8","issue":"3","issued":{"date-parts":[["2013"]]},"note":"NUMERO 9 DE LA REVISION\n6 en refenciar","page":"266-272","title":"Patient Satisfaction With Breast and Colorectal Cancer Survivorship Care Plans","type":"article-journal","volume":"17"},"uris":["http://www.mendeley.com/documents/?uuid=d47d5527-87af-46f9-b816-08498e365add"]},{"id":"ITEM-9","itemData":{"DOI":"10.1007/s11764-013-0327-1","ISSN":"19322267","abstract":"PURPOSE: Previous studies have merely investigated oncology providers' a priori attitudes toward SCPs. The purpose of the current study was to longitudinally evaluate oncology providers' expectations and actual experiences with the use of an automatically generated Survivorship Care Plan (SCP) in daily clinical practice.\\n\\nMETHODS: Between April 2011 and October 2012, the participating oncology providers (i.e., gynecologists, gynecologic oncologists, oncology nurses) provided usual care or SCP care to 222 endometrial and 85 ovarian cancer patients included in the Registrationsystem Oncological GYnecology (ROGY) Care trial. All (n = 43) oncology providers in both arms were requested to complete a questionnaire before and after patient inclusion regarding their expectations and evaluation of SCP care.\\n\\nRESULTS: Before patient inclusion, 38 (88 %; 21 SCP, 17 usual care), and after patient inclusion, 35 (83 %; 20 SCP, 15 usual care) oncology providers returned the questionnaire. After patient inclusion, oncology providers were generally satisfied with the SCP (M = 7.1, SD = 1.3, with 1 = not at all-10 = very much) and motivated to keep using the SCP (M = 7.9, SD = 1.5). Most providers (64 %) encountered barriers. Twenty-five percent felt they used more time for consultations (M = 7.3 min, SD = 4.6). However, self-reported consultation time did not differ between before (M = 21.8 min, SD = 11.6) and after patient inclusion (M = 18.7, SD = 10.6; p = 0.22) or between SCP care (M = 18.5, SD = 10.3) and usual care (M = 22.0, SD = 12.2; p = 0.21).\\n\\nCONCLUSIONS: Oncology providers using the SCP were generally satisfied and motivated to keep using the SCP. However, the findings of the current study suggest that even when the SCP can be generated automatically, oncology providers still have difficulties with finding the time to discuss the SCP with their patients.\\n\\nIMPLICATIONS FOR CANCER SURVIVORS: If SCP care is indeed effective, overcoming the perceived barriers is needed before large-scale implementation in order for cancer survivors to fully benefit from the potential advantages of SCPs.","author":[{"dropping-particle":"","family":"Nicolaije","given":"Kim A H","non-dropping-particle":"","parse-names":false,"suffix":""},{"dropping-particle":"","family":"Ezendam","given":"Nicole P M","non-dropping-particle":"","parse-names":false,"suffix":""},{"dropping-particle":"","family":"Vos","given":"M. Caroline","non-dropping-particle":"","parse-names":false,"suffix":""},{"dropping-particle":"","family":"Pijnenborg","given":"Johanna M A","non-dropping-particle":"","parse-names":false,"suffix":""},{"dropping-particle":"V.","family":"Poll-Franse","given":"Lonneke","non-dropping-particle":"van de","parse-names":false,"suffix":""},{"dropping-particle":"","family":"Kruitwagen","given":"Roy F P M","non-dropping-particle":"","parse-names":false,"suffix":""}],"container-title":"Journal of Cancer Survivorship","id":"ITEM-9","issued":{"date-parts":[["2013"]]},"note":"NUMERO 3 DE LA REVISION; PRIMERO ROGY\n11 en referenciar","page":"248-259","title":"Oncology providers' evaluation of the use of an automatically generated cancer survivorship care plan: Longitudinal results from the ROGY Care trial","type":"article-journal","volume":"8"},"uris":["http://www.mendeley.com/documents/?uuid=1d1664ea-a4fb-4ee8-a6a5-9ed6e624fffe"]},{"id":"ITEM-10","itemData":{"DOI":"10.1007/s11764-014-0368-0","ISSN":"1932-2259","abstract":"Purpose This study assesses the effect of sending a Survivorship Care Plan (SCP) to primary care physicians (PCP) on the communication of the PCP with the medical specialist and the patient and to describe PCPs’ opinions regarding the SCP. Methods In a pragmatic cluster randomized controlled trial conducted in 12 hospitals, the PCP ofendometrial and ovarian cancer patients received usual information, while in addition the SCP-care arm received a copy of the patient’sSCP.Results A questionnaire was returned by 266 PCPs (76 %). One third of the PCPs in the SCP-care arm indicated having received an SCP. PCPs in the SCP-care arm were more likely to have had personal contact with the medical specialist (52 vs. 37 %, p=0.01) but were equally satisfied with the infor- mation as PCPs in the usual care arm (7.2 vs. 6.9 on a scale from 1 to 10, p=0.25). Of all PCPs, 82 % indicated they would want to receive an SCP in the future. A quarter of the PCPs who received an SCP reported that the SCP supported contact with the patient. However, the SCP was found too long. Conclusions Supplying an SCP to PCPs potentially has a positive effect on the communication between the PCP and the medical specialist. The SCP should be concise and focused on PCPs’ needs, such as contact information and tailored information on patient diagnosis, treatment, and possible consequences. Implications for Cancer Survivors In the light oftransition of cancer care to PCPs, survivors may benefit from improved information provision and communication","author":[{"dropping-particle":"","family":"Ezendam","given":"Nicole P. M.","non-dropping-particle":"","parse-names":false,"suffix":""},{"dropping-particle":"","family":"Nicolaije","given":"Kim A. H.","non-dropping-particle":"","parse-names":false,"suffix":""},{"dropping-particle":"","family":"Kruitwagen","given":"Roy F. P. M.","non-dropping-particle":"","parse-names":false,"suffix":""},{"dropping-particle":"","family":"Pijnenborg","given":"Johanna M. A.","non-dropping-particle":"","parse-names":false,"suffix":""},{"dropping-particle":"","family":"Vos","given":"M. Caroline","non-dropping-particle":"","parse-names":false,"suffix":""},{"dropping-particle":"","family":"Boll","given":"Dorry","non-dropping-particle":"","parse-names":false,"suffix":""},{"dropping-particle":"","family":"Bommel","given":"Marjo","non-dropping-particle":"van","parse-names":false,"suffix":""},{"dropping-particle":"V.","family":"Poll-Franse","given":"Lonneke","non-dropping-particle":"van de","parse-names":false,"suffix":""}],"container-title":"Journal of Cancer Survivorship","id":"ITEM-10","issued":{"date-parts":[["2014"]]},"note":"NUMERO 4 DE LA REVISION; ROGY\n13 EN REFERENCIAR","page":"595-602","title":"Survivorship Care Plans to inform the primary care physician: results from the ROGY care pragmatic cluster randomized controlled trial","type":"article-journal","volume":"8"},"uris":["http://www.mendeley.com/documents/?uuid=7c971c35-9ac8-4540-b26c-052cc1addff4"]},{"id":"ITEM-11","itemData":{"DOI":"10.1200/JCO.2014.60.3399","ISSN":"15277755","abstract":"PURPOSE: This study was conducted to longitudinally assess the impact of an automatically generated survivorship care plan (SCP) on patient-reported outcomes in routine clinical practice. Primary outcomes were patient satisfaction with information and care. Secondary outcomes included illness perceptions and health care use. METHODS: Twelve hospitals were randomly assigned to SCP care or usual care in a pragmatic, cluster randomized trial. Newly diagnosed patients with endometrial cancer completed questionnaires after diagnosis (n = 221; 75% response), 6 months (n = 158), and 12 months (n = 147). An SCP application was built in the Web-based ROGY (Registration System Oncological Gynecology). By clicking the SCP button, a patient-tailored SCP was generated. RESULTS: In the SCP care arm, 74% of patients received an SCP. They reported receiving more information about their treatment (mean [M] = 57, standard deviation [SD] = 20 v M = 47, SD = 24; P = .03), other services (M = 35, SD = 22 v M = 25, SD = 22; P = .03), and different places of care (M = 27, SD = 25 v M = 23, SD = 26; P = .04) than the usual care arm (scales, 0 to 100). However, there were no differences regarding satisfaction with information or care. Patients in the SCP care arm experienced more symptoms (M = 3.3, SD = 2.0 v M = 2.6, SD = 1.6; P = .03), were more concerned about their illness (M = 4.4, SD = 2.3 v M = 3.9, SD = 2.1; P = .03), were more affected emotionally (M = 4.0, SD = 2.2 v M = 3.7, SD = 2.2; P = .046), and reported more cancer-related contact with their primary care physician (M = 1.8, SD = 2.0 v M = 1.1, SD = 0.9; P = .003) than those in the usual care arm (scale, 1 to 10). These effects did not differ over time. CONCLUSION: The present trial showed no evidence of a benefit of SCPs on satisfaction with information and care. Furthermore, SCPs increased patients' concerns, emotional impact, experienced symptoms, and the amount of cancer-related contact with the primary care physician. Whether this may ultimately lead to more empowered patients should be investigated further.","author":[{"dropping-particle":"","family":"Nicolaije","given":"Kim A.H.","non-dropping-particle":"","parse-names":false,"suffix":""},{"dropping-particle":"","family":"Ezendam","given":"Nicole P.M.","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Boss","given":"Erik A.","non-dropping-particle":"","parse-names":false,"suffix":""},{"dropping-particle":"","family":"Hermans","given":"Ralph H.M.","non-dropping-particle":"","parse-names":false,"suffix":""},{"dropping-particle":"","family":"Engelhart","given":"Karin C.M.","non-dropping-particle":"","parse-names":false,"suffix":""},{"dropping-particle":"","family":"Haartsen","given":"Joke E.","non-dropping-particle":"","parse-names":false,"suffix":""},{"dropping-particle":"","family":"Pijlman","given":"Brenda M.","non-dropping-particle":"","parse-names":false,"suffix":""},{"dropping-particle":"","family":"Loon-Baelemans","given":"Ingrid E.A.M.","non-dropping-particle":"Van","parse-names":false,"suffix":""},{"dropping-particle":"","family":"Mertens","given":"Helena J.M.M.","non-dropping-particle":"","parse-names":false,"suffix":""},{"dropping-particle":"","family":"Nolting","given":"Willem E.","non-dropping-particle":"","parse-names":false,"suffix":""},{"dropping-particle":"","family":"Beek","given":"Johannes J.","non-dropping-particle":"Van","parse-names":false,"suffix":""},{"dropping-particle":"","family":"Roukema","given":"Jan A.","non-dropping-particle":"","parse-names":false,"suffix":""},{"dropping-particle":"","family":"Zijlstra","given":"Wobbe P.","non-dropping-particle":"","parse-names":false,"suffix":""},{"dropping-particle":"","family":"Kruitwagen","given":"Roy F.P.M.","non-dropping-particle":"","parse-names":false,"suffix":""},{"dropping-particle":"V.","family":"Poll-Franse","given":"Lonneke","non-dropping-particle":"Van De","parse-names":false,"suffix":""}],"container-title":"Journal of Clinical Oncology","id":"ITEM-11","issue":"31","issued":{"date-parts":[["2015"]]},"note":"NUMERO 5 DE LA REVISION. ROGY\n10 en referenciar","page":"3550-3559","title":"Impact of an automatically generated cancer survivorship care plan on patient-reported outcomes in routine clinical practice: Longitudinal outcomes of a pragmatic, cluster randomized trial","type":"article-journal","volume":"33"},"uris":["http://www.mendeley.com/documents/?uuid=3fc12b00-b5fd-4f09-8fda-cb2e79de37e5"]},{"id":"ITEM-12","itemData":{"DOI":"10.1007/s11764-017-0639-7","ISBN":"1176401706397","ISSN":"1932-2259","abstract":"Purpose The purpose ofthis paper was to assess the impact of survivorship care plan (SCP) provision and moderating factors on health care use following endometrial cancer treatment. Methods Women newly diagnosed with endometrial cancer were included in a pragmatic cluster randomized trial at 12 hospitals in the Netherlands and were randomly assigned to SCP or usual care (n = 221; 75% response). The SCP was generated using the web-based Registrationsystem Oncological GYnecology (ROGY) and provided tailored in- formation regarding disease, treatment, and possible late-ef- fects. Cancer-related use ofgeneral practitioner, specialist, and additional health care was collected through questionnaires after diagnosis and at 6-, 12-, and 24-month follow-up and compared using linear multilevel regression analyses. Results Women who received an SCP had more cancer- related primary care visits compared to the usual care arm during the first year after diagnosis (β =0.7, p &lt;0.01). At 6-month follow-up, women in the SCP group used more ad- ditional health care compared to women receiving usual care (24 vs. 11%, p = 0.04). Women with anxious symptoms (p = 0.03) and women who received radiotherapy (p =0.01) had a higher primary care use within the first year after treat- ment, when receiving an SCP. Conclusions The SCP increases primary health care con- sumption the first year after treatment, particularly in women treated with radiotherapy and women with anxious symptoms. Implications for cancer survivors These findings imply that the SCP enables women in need of supportive care to seek relevant care at an early stage after treatment. Whether this results in improved patient-reported outcomes in the long- term","author":[{"dropping-particle":"","family":"Jeppesen","given":"Mette Moustgaard","non-dropping-particle":"","parse-names":false,"suffix":""},{"dropping-particle":"","family":"Ezendam","given":"Nicole P. M.","non-dropping-particle":"","parse-names":false,"suffix":""},{"dropping-particle":"","family":"Pijnenborg","given":"Johanna M. A.","non-dropping-particle":"","parse-names":false,"suffix":""},{"dropping-particle":"","family":"Caroline Vos","given":"M.","non-dropping-particle":"","parse-names":false,"suffix":""},{"dropping-particle":"","family":"Boll","given":"Dorry","non-dropping-particle":"","parse-names":false,"suffix":""},{"dropping-particle":"","family":"Kruitwagen","given":"Roy F. P. M.","non-dropping-particle":"","parse-names":false,"suffix":""},{"dropping-particle":"","family":"Jensen","given":"Pernille Tine","non-dropping-particle":"","parse-names":false,"suffix":""},{"dropping-particle":"V.","family":"Poll-Franse","given":"Lonneke","non-dropping-particle":"van de","parse-names":false,"suffix":""}],"container-title":"Journal of Cancer Survivorship","id":"ITEM-12","issued":{"date-parts":[["2018"]]},"note":"NUMERO 6 DE LA REVISION. ROGY\n2 en referenciar en rdo","page":"18-27","title":"The impact of the survivorship care plan on health care use: 2-year follow-up results of the ROGY care trial","type":"article-journal","volume":"12"},"uris":["http://www.mendeley.com/documents/?uuid=79d5dfe4-dabe-43ac-bbaf-70476583ab8a"]},{"id":"ITEM-13","itemData":{"DOI":"10.1016/j.ygyno.2017.02.041","ISSN":"00908258","abstract":"Objective. The aim of this study was to assess the long-term impact of an automatically generated Survivor- ship Care Plan (SCP) on patient reported outcomes in ovarian cancer in routine clinical practice. Outcome mea- sures included satisfaction with information provision and care, illness perceptions and health care utilization. Methods. In this pragmatic cluster randomized trial, twelve hospitals in the South of the Netherlands were randomized to ‘SCP care’ or ‘usual care’. All newly diagnosed ovarian cancer patients in the ‘SCP care’ arm re- ceived an SCP that was automatically generated by the oncology provider, by clicking a button in the web- based Registrationsystem Oncological GYnecology (ROGY). Ovarian cancer patients (N= 174, mean age 63.3, SD = 11.4; all stages) completed questionnaires directly after initial treatment and after 6, 12 and 24 months. Results. First questionnaires were returned from 61 (67%) ovarian cancer patients in the ‘SCP care’ arm and 113 (72%) patients in the ‘usual care’ arm. In the ‘SCP care’ arm, 66% (N= 41) of the patients reported receipt of an SCP. No overall differences were observed between the trial arms on satisfaction with information provi- sion, satisfaction with care or health care utilization. Regarding illness perceptions, patients in the ‘SCP care’ arm had lower beliefs that the treatment would help to cure their disease (overall, 6.7 vs. 7.5, P b 0.01). Conclusions. SCPs did not increase satisfaction with information provision or care in ovarian cancer patients","author":[{"dropping-particle":"","family":"Rooij","given":"Belle H.","non-dropping-particle":"de","parse-names":false,"suffix":""},{"dropping-particle":"","family":"Ezendam","given":"Nicole P.M.","non-dropping-particle":"","parse-names":false,"suffix":""},{"dropping-particle":"","family":"Nicolaije","given":"Kim A.H","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Boss","given":"Erik A.","non-dropping-particle":"","parse-names":false,"suffix":""},{"dropping-particle":"","family":"Hermans","given":"Ralph H.M.","non-dropping-particle":"","parse-names":false,"suffix":""},{"dropping-particle":"","family":"Engelhart","given":"Karin C.M.","non-dropping-particle":"","parse-names":false,"suffix":""},{"dropping-particle":"","family":"Haartsen","given":"Joke E.","non-dropping-particle":"","parse-names":false,"suffix":""},{"dropping-particle":"","family":"Pijlman","given":"Brenda M.","non-dropping-particle":"","parse-names":false,"suffix":""},{"dropping-particle":"","family":"Loon-Baelemans","given":"Ingrid E.A.M.","non-dropping-particle":"van","parse-names":false,"suffix":""},{"dropping-particle":"","family":"Mertens","given":"Helena J.M.M.","non-dropping-particle":"","parse-names":false,"suffix":""},{"dropping-particle":"","family":"Nolting","given":"Willem E.","non-dropping-particle":"","parse-names":false,"suffix":""},{"dropping-particle":"","family":"Beek","given":"Johannes J.","non-dropping-particle":"van","parse-names":false,"suffix":""},{"dropping-particle":"","family":"Roukema","given":"Jan A.","non-dropping-particle":"","parse-names":false,"suffix":""},{"dropping-particle":"","family":"Kruitwagen","given":"Roy F.P.M.","non-dropping-particle":"","parse-names":false,"suffix":""},{"dropping-particle":"V.","family":"Poll-Franse","given":"Lonneke","non-dropping-particle":"van de","parse-names":false,"suffix":""}],"container-title":"Gynecologic Oncology","id":"ITEM-13","issued":{"date-parts":[["2017"]]},"note":"NUMERO 7 EN LA REVISION Y ULTIMO DE ROGY\n12 en referenciar","page":"319-328","title":"Effects of Survivorship Care Plans on patient reported outcomes in ovarian cancer during 2-year follow-up – The ROGY care trial","type":"article-journal","volume":"145"},"uris":["http://www.mendeley.com/documents/?uuid=b4c175e5-5771-4473-8b99-a08dbff2f46d"]},{"id":"ITEM-14","itemData":{"DOI":"http://dx.doi.org/10.1007/s00520-016-3209-z","ISSN":"1433-7339","abstract":"Background This paper focuses on phase iii of a study evaluating the development and implementation of a survivorship care plan (scp) that could ultimately improve post-treatment quality of life for South Asian (sa) breast cancer survivors (bcss). Evaluating the utility of the scp was important to understand how sociocultural influences might affect uptake of the scp by sa bcss, especially as they transition from treatment to community care. Methods Post-treatment discharge planning using an individualized scp at discharge for sa female breast cancer patients with stage i or ii disease was offered as a pilot service to oncologists at BC Cancer’s Fraser Valley and Abbotsford centres. A longitudinal study using a mixed-methods approach was used to evaluate the utility of that service at 1 year after discharge. Results Participants (n = 16) completed a survey about their scp delivery experience, and a 1-year post implementation survey about the scp content and its utility. Most participants reported the discharge appointments to be extremely or very helpful with respect to post-treatment care questions. All have visited their family physicians for follow-up as recommended. The three major sources of support were family, faith, and family physician. Qualitative responses from the health care professionals who developed or implemented the scps identified two challenges in scp delivery: engaging patients or family members in relationship, and translating key information through interpreters. Conclusions It is important to evaluate the utility of scps for sa female survivors, who might differ from the general bcs population because of a different understanding of the disease; language barriers; strong influence of family members; societal stigmas; and personal, social, cultural, and religious beliefs and values. A formal nurse-led discharge appointment with discussions about follow-up care and an individualized scp outlining the short- and long-term effects of treatment are recommended. Particular attention has to be paid to the practical and psychosocial needs of sa bcss and their supporting family members. Key","author":[{"dropping-particle":"","family":"Singh-Carlson","given":"S","non-dropping-particle":"","parse-names":false,"suffix":""},{"dropping-particle":"","family":"Wong","given":"F","non-dropping-particle":"","parse-names":false,"suffix":""},{"dropping-particle":"","family":"Oshan","given":"G","non-dropping-particle":"","parse-names":false,"suffix":""}],"container-title":"Current Oncology","id":"ITEM-14","issue":"4","issued":{"date-parts":[["2018"]]},"note":"NUMERO 17 DE LA REVISION","page":"265-274","title":"Evaluation of the delivery of survivorship care plans for South Asian female breast cancer survivors residing in Canada","type":"article-journal","volume":"25"},"uris":["http://www.mendeley.com/documents/?uuid=7dd2573e-52f3-4a61-bcbd-e7bb2fa07570"]},{"id":"ITEM-15","itemData":{"DOI":"10.1200/JCO.2016.68.9497","ISSN":"1527-7755 (Electronic)","PMID":"28418767","abstract":"Purpose The purpose of this study was to examine the effects of a randomized controlled trial (RCT) of treatment summaries and survivorship care plans coupled with a nurse counseling session, primarily on physician implementation of and secondarily on patient adherence to recommended survivorship care, among a low-income population of breast cancer survivors (survivors). Methods We recruited 212 low-income, predominantly Latina (72.6%) survivors with stage 0 to III breast cancer, with an average age of 53 years, from two Los Angeles County public hospitals into an RCT of a survivorship care nurse counseling session coupled with the provision of individualized treatment summaries and survivorship care plans to patients and their health care providers from December 2012 to July 2014. One hundred seven survivors received the experimental intervention, and 105 survivors received usual care. Multiple linear regression analyses were performed to assess intervention effects on physician implementation of and patient adherence to recommended survivorship care. Scales that served as covariables were Knowledge of Survivorship Issues, Perceived Efficacy in Patient-Physician Interactions, and Satisfaction With Care and Information. Results Survivors in the intervention group reported greater physician implementation of recommended breast cancer survivorship care, for example, treatment of depression or hot flashes, than did those in the control group (adjusted difference, 16 ± 5.3; P = .003). Baseline Satisfaction With Care and Information was positively associated with physician implementation (coefficient, 5.2 ± 2.2; P = .02). Being married/partnered (-11.8 ± 4.0; P = .004) and age (-0.5 ± 0.2; P = .028) were negatively associated with patient adherence. Conclusion To our knowledge, this is the first RCT of survivorship care plans to show benefits in clinical outcomes, in this case, showing increased physician implementation of recommended breast cancer survivorship care in the intervention group, compared with the control group.","author":[{"dropping-particle":"","family":"Maly","given":"Rose C.","non-dropping-particle":"","parse-names":false,"suffix":""},{"dropping-particle":"","family":"Liang","given":"Li-Jung","non-dropping-particle":"","parse-names":false,"suffix":""},{"dropping-particle":"","family":"Liu","given":"Yihang","non-dropping-particle":"","parse-names":false,"suffix":""},{"dropping-particle":"","family":"Griggs","given":"Jennifer J.","non-dropping-particle":"","parse-names":false,"suffix":""},{"dropping-particle":"","family":"Ganz","given":"Patricia A.","non-dropping</w:instrText>
      </w:r>
      <w:r w:rsidR="00261896" w:rsidRPr="00BE2A1D">
        <w:rPr>
          <w:rFonts w:ascii="Times New Roman" w:hAnsi="Times New Roman" w:cs="Times New Roman"/>
          <w:sz w:val="24"/>
          <w:szCs w:val="24"/>
          <w:lang w:val="es-ES"/>
        </w:rPr>
        <w:instrText>-particle":"","parse-names":false,"suffix":""}],"id":"ITEM-15","issue":"16","issued":{"date-parts":[["2017"]]},"page":"1814-1821","title":"Randomized Controlled Trial of Survivorship Care Plans Among Low-Income, Predominantly Latina Breast Cancer Survivors","type":"article-journal","volume":"35"},"uris":["http://www.mendeley.com/documents/?uuid=90de7492-c8cc-4ac8-84f6-eb67575ca5de"]}],"mendeley":{"formattedCitation":"(Coyle et al., 2014; de Rooij et al., 2017; DeGuzman et al., 2014; Ezendam et al., 2014; Jefford et al., 2013; Jeppesen et al., 2018; Maly et al., 2017a; Mayer et al., 2016, 2014; Nicolaije et al., 2015, 2013; Nolte et al., 2016; Reb et al., 2017; Singh-Carlson et al., 2018; Sprague et al., 2013)","plainTextFormattedCitation":"(Coyle et al., 2014; de Rooij et al., 2017; DeGuzman et al., 2014; Ezendam et al., 2014; Jefford et al., 2013; Jeppesen et al., 2018; Maly et al., 2017a; Mayer et al., 2016, 2014; Nicolaije et al., 2015, 2013; Nolte et al., 2016; Reb et al., 2017; Singh-Carlson et al., 2018; Sprague et al., 2013)","previouslyFormattedCitation":"(Coyle et al., 2014; de Rooij et al., 2017; DeGuzman et al., 2014; Ezendam et al., 2014; Jefford et al., 2013; Jeppesen et al., 2018; Maly et al., 2017a; Mayer et al., 2016, 2014; Nicolaije et al., 2015, 2013; Nolte et al., 2016; Reb et al., 2017; Singh-Carlson et al., 2018; Sprague et al., 2013)"},"properties":{"noteIndex":0},"schema":"https://github.com/citation-style-language/schema/raw/master/csl-citation.json"}</w:instrText>
      </w:r>
      <w:r w:rsidRPr="00F35A09">
        <w:rPr>
          <w:rFonts w:ascii="Times New Roman" w:hAnsi="Times New Roman" w:cs="Times New Roman"/>
          <w:sz w:val="24"/>
          <w:szCs w:val="24"/>
        </w:rPr>
        <w:fldChar w:fldCharType="separate"/>
      </w:r>
      <w:r w:rsidR="00E00D63" w:rsidRPr="00BE2A1D">
        <w:rPr>
          <w:rFonts w:ascii="Times New Roman" w:hAnsi="Times New Roman" w:cs="Times New Roman"/>
          <w:sz w:val="24"/>
          <w:szCs w:val="24"/>
          <w:lang w:val="es-ES"/>
        </w:rPr>
        <w:t>(Coyle et al., 2014; de Rooij et al., 2017; DeGuzman et al., 2014; Ezendam et al., 2014; Jefford et al., 2013; Jeppesen et al., 2018; Maly et al., 2017a; Mayer et al., 201</w:t>
      </w:r>
      <w:r w:rsidR="006B3C94">
        <w:rPr>
          <w:rFonts w:ascii="Times New Roman" w:hAnsi="Times New Roman" w:cs="Times New Roman"/>
          <w:sz w:val="24"/>
          <w:szCs w:val="24"/>
          <w:lang w:val="es-ES"/>
        </w:rPr>
        <w:t>4</w:t>
      </w:r>
      <w:r w:rsidR="00E00D63" w:rsidRPr="00BE2A1D">
        <w:rPr>
          <w:rFonts w:ascii="Times New Roman" w:hAnsi="Times New Roman" w:cs="Times New Roman"/>
          <w:sz w:val="24"/>
          <w:szCs w:val="24"/>
          <w:lang w:val="es-ES"/>
        </w:rPr>
        <w:t>, 201</w:t>
      </w:r>
      <w:r w:rsidR="006B3C94">
        <w:rPr>
          <w:rFonts w:ascii="Times New Roman" w:hAnsi="Times New Roman" w:cs="Times New Roman"/>
          <w:sz w:val="24"/>
          <w:szCs w:val="24"/>
          <w:lang w:val="es-ES"/>
        </w:rPr>
        <w:t>6</w:t>
      </w:r>
      <w:r w:rsidR="00E00D63" w:rsidRPr="00BE2A1D">
        <w:rPr>
          <w:rFonts w:ascii="Times New Roman" w:hAnsi="Times New Roman" w:cs="Times New Roman"/>
          <w:sz w:val="24"/>
          <w:szCs w:val="24"/>
          <w:lang w:val="es-ES"/>
        </w:rPr>
        <w:t xml:space="preserve">; </w:t>
      </w:r>
      <w:r w:rsidR="006B3C94" w:rsidRPr="006B3C94">
        <w:rPr>
          <w:rFonts w:ascii="Times New Roman" w:hAnsi="Times New Roman" w:cs="Times New Roman"/>
          <w:color w:val="FF0000"/>
          <w:sz w:val="24"/>
          <w:szCs w:val="24"/>
          <w:lang w:val="es-ES"/>
        </w:rPr>
        <w:t>Miller, 2008</w:t>
      </w:r>
      <w:r w:rsidR="006B3C94">
        <w:rPr>
          <w:rFonts w:ascii="Times New Roman" w:hAnsi="Times New Roman" w:cs="Times New Roman"/>
          <w:sz w:val="24"/>
          <w:szCs w:val="24"/>
          <w:lang w:val="es-ES"/>
        </w:rPr>
        <w:t xml:space="preserve">; </w:t>
      </w:r>
      <w:r w:rsidR="00E00D63" w:rsidRPr="00BE2A1D">
        <w:rPr>
          <w:rFonts w:ascii="Times New Roman" w:hAnsi="Times New Roman" w:cs="Times New Roman"/>
          <w:sz w:val="24"/>
          <w:szCs w:val="24"/>
          <w:lang w:val="es-ES"/>
        </w:rPr>
        <w:t>Nicolaije et al., 2015, 2013; Nolte et al., 2016; Reb et al., 2017; Singh-Carlson et al., 2018; Sprague et al., 2013</w:t>
      </w:r>
      <w:r w:rsidR="003C47DB" w:rsidRPr="00BE2A1D">
        <w:rPr>
          <w:rFonts w:ascii="Times New Roman" w:hAnsi="Times New Roman" w:cs="Times New Roman"/>
          <w:sz w:val="24"/>
          <w:szCs w:val="24"/>
          <w:lang w:val="es-ES"/>
        </w:rPr>
        <w:t>)</w:t>
      </w:r>
      <w:r w:rsidRPr="00F35A09">
        <w:rPr>
          <w:rFonts w:ascii="Times New Roman" w:hAnsi="Times New Roman" w:cs="Times New Roman"/>
          <w:sz w:val="24"/>
          <w:szCs w:val="24"/>
        </w:rPr>
        <w:fldChar w:fldCharType="end"/>
      </w:r>
      <w:r w:rsidRPr="00BE2A1D">
        <w:rPr>
          <w:rFonts w:ascii="Times New Roman" w:eastAsia="Times New Roman" w:hAnsi="Times New Roman" w:cs="Times New Roman"/>
          <w:color w:val="000000"/>
          <w:sz w:val="24"/>
          <w:lang w:val="es-ES"/>
        </w:rPr>
        <w:t xml:space="preserve">. </w:t>
      </w:r>
      <w:r w:rsidRPr="00F35A09">
        <w:rPr>
          <w:rFonts w:ascii="Times New Roman" w:eastAsia="Times New Roman" w:hAnsi="Times New Roman" w:cs="Times New Roman"/>
          <w:color w:val="000000"/>
          <w:sz w:val="24"/>
        </w:rPr>
        <w:t xml:space="preserve">In only a few </w:t>
      </w:r>
      <w:r w:rsidRPr="00F35A09">
        <w:rPr>
          <w:rFonts w:ascii="Times New Roman" w:eastAsia="Times New Roman" w:hAnsi="Times New Roman" w:cs="Times New Roman"/>
          <w:color w:val="000000"/>
          <w:sz w:val="24"/>
        </w:rPr>
        <w:lastRenderedPageBreak/>
        <w:t>cases, SCPs were routinely shared with primary care teams</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186/1745-6215-14-260","ISSN":"17456215","abstract":"BACKGROUND: Colorectal cancer (CRC) is the most common cancer affecting both men and women in Australia. The illness and related treatments can cause distressing adverse effects, impact on emotional and psychological well-being, and adversely affect social, occupational and relationship functioning for many years after the end of treatment or, in fact, lifelong. Current models of follow-up fail to address the complex needs arising after treatment completion. Strategies to better prepare and support survivors are urgently required. We previously developed a nurse-led supportive care program (SurvivorCare) and tested it in a pilot study involving 10 CRC survivors. The intervention was found to be highly acceptable, appropriate, relevant and useful.\\n\\nMETHODS/DESIGN: This study is a multisite, randomised controlled trial, designed to assess the impact of the addition of the SurvivorCare intervention to usual post-treatment care, for people with potentially cured CRC. SurvivorCare comprises the provision of survivorship educational materials, a tailored survivorship care plan, an individually tailored nurse-led, face-to-face end of treatment consultation and three subsequent telephone calls. Eligible patients have completed treatment for potentially cured CRC. Other eligibility criteria include stage I to III disease, age greater than 18 years and adequate understanding of English. All consenting patients complete questionnaires at three time points over a six-month period (baseline, two and six months). Measures assess psychological distress, unmet needs and quality of life.\\n\\nDISCUSSION: This supportive care package has the potential to significantly reduce individual suffering, whilst reducing the burden of follow-up on acute cancer services through enhanced engagement with and utilisation of general practitioners and community based services. If the intervention is successful in achieving the expected health benefits, it could be disseminated readily. All training and supporting materials have been developed and standardised. Furthermore, the intervention could easily be adapted to other cancer or chronic disease settings.\\n\\nTRIAL REGISTRATION: Australian New Zealand Clinical Trial Registry ACTRN12610000207011.","author":[{"dropping-particle":"","family":"Jefford","given":"Michael","non-dropping-particle":"","parse-names":false,"suffix":""},{"dropping-particle":"","family":"Aranda","given":"Sanchia","non-dropping-particle":"","parse-names":false,"suffix":""},{"dropping-particle":"","family":"Gough","given":"Karla","non-dropping-particle":"","parse-names":false,"suffix":""},{"dropping-particle":"","family":"Lotfi-Jam","given":"Kerryann","non-dropping-particle":"","parse-names":false,"suffix":""},{"dropping-particle":"","family":"Butow","given":"Phyllis","non-dropping-particle":"","parse-names":false,"suffix":""},{"dropping-particle":"","family":"Krishnasamy","given":"Mei","non-dropping-particle":"","parse-names":false,"suffix":""},{"dropping-particle":"","family":"Young","given":"Jane","non-dropping-particle":"","parse-names":false,"suffix":""},{"dropping-particle":"","family":"Phipps-Nelson","given":"Jo","non-dropping-particle":"","parse-names":false,"suffix":""},{"dropping-particle":"","family":"Russell","given":"Lahiru","non-dropping-particle":"","parse-names":false,"suffix":""},{"dropping-particle":"","family":"King","given":"Dorothy","non-dropping-particle":"","parse-names":false,"suffix":""},{"dropping-particle":"","family":"Schofield","given":"Penelope","non-dropping-particle":"","parse-names":false,"suffix":""}],"container-title":"Trials","id":"ITEM-1","issued":{"date-parts":[["2013"]]},"note":"NUMERO 11 DE LA REVISION\n9 en referenciar","page":"1-9","title":"Evaluating a nurse-led survivorship care package (SurvivorCare) for bowel cancer survivors: Study protocol for a randomized controlled trial","type":"article-journal","volume":"14"},"uris":["http://www.mendeley.com/documents/?uuid=31b702b7-fa5c-43f2-98e4-28302ad825bd"]},{"id":"ITEM-2","itemData":{"DOI":"10.1007/s11764-015-0443-1","ISSN":"1932-2259","abstract":"Purpose Prevailing wisdom suggests that implementation of a survivorship care plan (SCP) will address deficits in survi- vorship care planning and delivery for cancer patients. Here, we present 24-month results of a randomized clinical trial on health service and patient-reported outcomes among breast cancer patients transferred to their primary care physician for follow-up care. The 24-month assessments represent the long- term benefit and sustainability of the implantation of a SCP. Methods In all, 408 patients with early-stage breast cancer were randomized to the SCP or control group. Patient self- completed questionnaires, supplemented with telephone inter- views, during the 24-month study period assessed health ser- vice and patient-reported outcomes. The primary outcome was cancer-specific distress. Secondary outcomes included health-related quality of life, patient satisfaction, continuity and coordination of care, and health service outcomes such as adherence to guidelines. Results Over the course of 24 months, there were no differ- ences between both groups in health service and patient- reported outcomes. Women from Quebec compared to those from Western Canada (p&lt;0.001), women within 2 years of completion ofprimary treatment compared to a longer period (p=0.013), and those with a higher SF-36 mental component score compared to a lower score (p=0.044) were positively associated with adherence to guidelines. Conclusion The implementation ofa SCP in the transition of survivorship care from cancer center to primary care did not","author":[{"dropping-particle":"","family":"Boekhout","given":"Annelies H.","non-dropping-particle":"","parse-names":false,"suffix":""},{"dropping-particle":"","family":"Maunsell","given":"Elizabeth","non-dropping-particle":"","parse-names":false,"suffix":""},{"dropping-particle":"","family":"Pond","given":"Gregory R.","non-dropping-particle":"","parse-names":false,"suffix":""},{"dropping-particle":"","family":"Julian","given":"Jim A.","non-dropping-particle":"","parse-names":false,"suffix":""},{"dropping-particle":"","family":"Coyle","given":"Doug","non-dropping-particle":"","parse-names":false,"suffix":""},{"dropping-particle":"","family":"Levine","given":"Mark N.","non-dropping-particle":"","parse-names":false,"suffix":""},{"dropping-particle":"","family":"Grunfeld","given":"Eva","non-dropping-particle":"","parse-names":false,"suffix":""}],"container-title":"Journal of Cancer Survivorship","id":"ITEM-2","issued":{"date-parts":[["2015"]]},"note":"NUMERO 12 DE LA REVISION\n15 en referenciar","page":"683-691","title":"A survivorship care plan for breast cancer survivors: extended results of a randomized clinical trial","type":"article-journal","volume":"9"},"uris":["http://www.mendeley.com/documents/?uuid=91c7ec30-9af1-4d80-8d06-e2fbd9d27efe"]},{"id":"ITEM-3","itemData":{"DOI":"10.1097/NCC.0000000000000329","ISBN":"0000000000000","ISSN":"15389804","abstract":"In 2005, the Institute of Medicine recommended that all cancer patients receive a survivorship care plan (SCP). Despite widespread support, few centers have routinely implemented them. Understanding of their impact is limited.\nThe aims of this study were to examine the impact of SCP delivery on patients and healthcare professionals at an Australian comprehensive cancer center and determine enablers and barriers to implementation.\nSix groups were surveyed: (1) patients who had received SCPs; (2) nurse coordinators using SCPs, (3) general practitioners (primary care, GPs) of patients who had received SCPs, (4) clinical service chairs, (5) heads of allied health, and (6) nurse coordinators not using SCPs (nonengaged nurse coordinators). Groups 1 to 3 completed written questionnaires. Groups 4 to 6 participated in semistructured interviews.\nFifty patients, 7 nurse coordinators, 18 GPs, 7 clinical service chairs, 4 heads of allied health, and 8 nonengaged nurse coordinators participated. Eighty-seven percent of patients considered the SCP to be very or somewhat useful; 50% felt it helped them understand their cancer experience. All engaged nurse coordinators reported SCPs to be very or somewhat useful, and 86% believed SCPs improved communication with GPs. General practitioners felt SCPs were very or somewhat useful (67%) and wished to receive SCPs for future patients (83%). Organizational and clinical leadership, multidisciplinary engagement, resourcing, and timing of SCP delivery were considered critical enablers.\nPatients and healthcare professionals support the use of SCPs; however, they are resource intensive and require significant organizational support.\nNurses are instrumental to SCP implementation. Attention to enablers and barriers is important for successful implementation.","author":[{"dropping-particle":"","family":"Nolte","given":"Linda","non-dropping-particle":"","parse-names":false,"suffix":""},{"dropping-particle":"","family":"Kinnane","given":"Nicole","non-dropping-particle":"","parse-names":false,"suffix":""},{"dropping-particle":"","family":"Lai-Kwon","given":"Julia","non-dropping-particle":"","parse-names":false,"suffix":""},{"dropping-particle":"","family":"Gates","given":"Priscilla","non-dropping-particle":"","parse-names":false,"suffix":""},{"dropping-particle":"","family":"Shilkin","given":"Pauline","non-dropping-particle":"","parse-names":false,"suffix":""},{"dropping-particle":"","family":"Jefford","given":"Michael","non-dropping-particle":"","parse-names":false,"suffix":""}],"container-title":"Cancer Nursing","id":"ITEM-3","issue":"6","issued":{"date-parts":[["2016"]]},"note":"NUMERO 14 DE LA REVISION\n8 en refencias","page":"E26-E35","title":"The impact of survivorship care planning on patients, general practitioners, and hospital-based staff","type":"article-journal","volume":"39"},"uris":["http://www.mendeley.com/documents/?uuid=8371afed-c587-4757-a816-c209daae9613"]},{"id":"ITEM-4","itemData":{"DOI":"10.1007/s11764-017-0639-7","ISBN":"1176401706397","ISSN":"1932-2259","abstract":"Purpose The purpose ofthis paper was to assess the impact of survivorship care plan (SCP) provision and moderating factors on health care use following endometrial cancer treatment. Methods Women newly diagnosed with endometrial cancer were included in a pragmatic cluster randomized trial at 12 hospitals in the Netherlands and were randomly assigned to SCP or usual care (n = 221; 75% response). The SCP was generated using the web-based Registrationsystem Oncological GYnecology (ROGY) and provided tailored in- formation regarding disease, treatment, and possible late-ef- fects. Cancer-related use ofgeneral practitioner, specialist, and additional health care was collected through questionnaires after diagnosis and at 6-, 12-, and 24-month follow-up and compared using linear multilevel regression analyses. Results Women who received an SCP had more cancer- related primary care visits compared to the usual care arm during the first year after diagnosis (β =0.7, p &lt;0.01). At 6-month follow-up, women in the SCP group used more ad- ditional health care compared to women receiving usual care (24 vs. 11%, p = 0.04). Women with anxious symptoms (p = 0.03) and women who received radiotherapy (p =0.01) had a higher primary care use within the first year after treat- ment, when receiving an SCP. Conclusions The SCP increases primary health care con- sumption the first year after treatment, particularly in women treated with radiotherapy and women with anxious symptoms. Implications for cancer survivors These findings imply that the SCP enables women in need of supportive care to seek relevant care at an early stage after treatment. Whether this results in improved patient-reported outcomes in the long- term","author":[{"dropping-particle":"","family":"Jeppesen","given":"Mette Moustgaard","non-dropping-particle":"","parse-names":false,"suffix":""},{"dropping-particle":"","family":"Ezendam","given":"Nicole P. M.","non-dropping-particle":"","parse-names":false,"suffix":""},{"dropping-particle":"","family":"Pijnenborg","given":"Johanna M. A.","non-dropping-particle":"","parse-names":false,"suffix":""},{"dropping-particle":"","family":"Caroline Vos","given":"M.","non-dropping-particle":"","parse-names":false,"suffix":""},{"dropping-particle":"","family":"Boll","given":"Dorry","non-dropping-particle":"","parse-names":false,"suffix":""},{"dropping-particle":"","family":"Kruitwagen","given":"Roy F. P. M.","non-dropping-particle":"","parse-names":false,"suffix":""},{"dropping-particle":"","family":"Jensen","given":"Pernille Tine","non-dropping-particle":"","parse-names":false,"suffix":""},{"dropping-particle":"V.","family":"Poll-Franse","given":"Lonneke","non-dropping-particle":"van de","parse-names":false,"suffix":""}],"container-title":"Journal of Cancer Survivorship","id":"ITEM-4","issued":{"date-parts":[["2018"]]},"note":"NUMERO 6 DE LA REVISION. ROGY\n2 en referenciar en rdo","page":"18-27","title":"The impact of the survivorship care plan on health care use: 2-year follow-up results of the ROGY care trial","type":"article-journal","volume":"12"},"uris":["http://www.mendeley.com/documents/?uuid=79d5dfe4-dabe-43ac-bbaf-70476583ab8a"]},{"id":"ITEM-5","itemData":{"DOI":"10.1016/j.ejon.2017.06.003","ISSN":"14623889","abstract":"Purpose: This study evaluates the feasibility and acceptability of a Self-Management Survivorship Care Planning (SM-SCP) intervention in colorectal and lung cancer survivors. Methods: This is a single-group, pre- and post-mixed methods study of an advance practice nurse-driven survivorship care intervention that integrates a survivorship care plan with self-management skills coaching. Colorectal and lung cancer survivors with stage I-III disease were enrolled at 3e6 months after completing treatments, and the intervention was administered in one in-person or telephone session. Survivor outcome measures included depression, anxiety, self-efficacy, QOL, and satisfaction. Paired t- tests were used for exploratory evaluations of pre-to post-intervention score changes. Content analysis was conducted to analyze the qualitative data to describe survivors’ experience with the intervention. Results: Thirty participants (15 colorectal, 15 lung) enrolled and completed the study (73% retention). It took an average of 40 min to complete the TS/CP and 34.2 min to deliver the intervention. Exploratory analysis revealed significant differences from baseline to post-intervention in depression, anxiety, self- efficacy, physical functioning, role limitations-physical, pain, general health, health transition, physical health summary, and total QOL. Three qualitative themes emerged: 1) Feeling empowered about having a plan; 2) Struggling with psychosocial concerns; and 3) Suggestions for intervention content and delivery. Conclusions: The SM-SCP intervention was feasible and acceptable for colorectal and lung cancer sur- vivors after treatment completion. Survivorship care interventions have potential to fulfill the unmet needs of colorectal and lung cancer survivors. Their effectiveness might be greater by integrating conceptually-based models of care, such as self-management skills building.","author":[{"dropping-particle":"","family":"Reb","given":"Anne","non-dropping-particle":"","parse-names":false,"suffix":""},{"dropping-particle":"","family":"Ruel","given":"Nora","non-dropping-particle":"","parse-names":false,"suffix":""},{"dropping-particle":"","family":"Fakih","given":"Marwan","non-dropping-particle":"","parse-names":false,"suffix":""},{"dropping-particle":"","family":"Lai","given":"Lily","non-dropping-particle":"","parse-names":false,"suffix":""},{"dropping-particle":"","family":"Salgia","given":"Ravi","non-dropping-particle":"","parse-names":false,"suffix":""},{"dropping-particle":"","family":"Ferrell","given":"Betty","non-dropping-particle":"","parse-names":false,"suffix":""},{"dropping-particle":"","family":"Sampath","given":"Sagus","non-dropping-particle":"","parse-names":false,"suffix":""},{"dropping-particle":"","family":"Kim","given":"Jae Y.","non-dropping-particle":"","parse-names":false,"suffix":""},{"dropping-particle":"","family":"Raz","given":"Dan J.","non-dropping-particle":"","parse-names":false,"suffix":""},{"dropping-particle":"","family":"Sun","given":"Virginia","non-dropping-particle":"","parse-names":false,"suffix":""}],"container-title":"European Journal of Oncology Nursing","id":"ITEM-5","issued":{"date-parts":[["2017"]]},"note":"NUERO 8 DE LA REVISION; E VECES COMO REB, OTRAS COMO FERRELL\nquinto en referenciar; 20","page":"125-134","title":"Empowering survivors after colorectal and lung cancer treatment: Pilot study of a Self-Management Survivorship Care Planning intervention","type":"article-journal","volume":"29"},"uris":["http://www.mendeley.com/documents/?uuid=4fc4f84e-ad1c-4c16-b4a3-e4898e2ce5d5"]}],"mendeley":{"formattedCitation":"(Boekhout et al., 2015; Jefford et al., 2013; Jeppesen et al., 2018; Nolte et al., 2016; Reb et al., 2017)","plainTextFormattedCitation":"(Boekhout et al., 2015; Jefford et al., 2013; Jeppesen et al., 2018; Nolte et al., 2016; Reb et al., 2017)","previouslyFormattedCitation":"(Boekhout et al., 2015; Jefford et al., 2013; Jeppesen et al., 2018; Nolte et al., 2016; Reb et al., 2017)"},"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Boekhout et al., 2015; Jefford et al., 2013; Jeppesen et al., 2018; Nolte et al., 2016; Reb et al., 2017)</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favouring coordination and continuity of care. To conclude, the</w:t>
      </w:r>
      <w:r w:rsidR="006E1F3D" w:rsidRPr="00F35A09">
        <w:rPr>
          <w:rFonts w:ascii="Times New Roman" w:eastAsia="Times New Roman" w:hAnsi="Times New Roman" w:cs="Times New Roman"/>
          <w:color w:val="000000"/>
          <w:sz w:val="24"/>
        </w:rPr>
        <w:t xml:space="preserve"> following</w:t>
      </w:r>
      <w:r w:rsidRPr="00F35A09">
        <w:rPr>
          <w:rFonts w:ascii="Times New Roman" w:eastAsia="Times New Roman" w:hAnsi="Times New Roman" w:cs="Times New Roman"/>
          <w:color w:val="000000"/>
          <w:sz w:val="24"/>
        </w:rPr>
        <w:t xml:space="preserve"> practical </w:t>
      </w:r>
      <w:r w:rsidR="006E1F3D" w:rsidRPr="00F35A09">
        <w:rPr>
          <w:rFonts w:ascii="Times New Roman" w:eastAsia="Times New Roman" w:hAnsi="Times New Roman" w:cs="Times New Roman"/>
          <w:color w:val="000000"/>
          <w:sz w:val="24"/>
        </w:rPr>
        <w:t xml:space="preserve">matters were </w:t>
      </w:r>
      <w:r w:rsidRPr="00F35A09">
        <w:rPr>
          <w:rFonts w:ascii="Times New Roman" w:eastAsia="Times New Roman" w:hAnsi="Times New Roman" w:cs="Times New Roman"/>
          <w:color w:val="000000"/>
          <w:sz w:val="24"/>
        </w:rPr>
        <w:t xml:space="preserve">mentioned in only two of </w:t>
      </w:r>
      <w:r w:rsidR="006E1F3D" w:rsidRPr="00F35A09">
        <w:rPr>
          <w:rFonts w:ascii="Times New Roman" w:eastAsia="Times New Roman" w:hAnsi="Times New Roman" w:cs="Times New Roman"/>
          <w:color w:val="000000"/>
          <w:sz w:val="24"/>
        </w:rPr>
        <w:t xml:space="preserve">the included </w:t>
      </w:r>
      <w:r w:rsidRPr="00F35A09">
        <w:rPr>
          <w:rFonts w:ascii="Times New Roman" w:eastAsia="Times New Roman" w:hAnsi="Times New Roman" w:cs="Times New Roman"/>
          <w:color w:val="000000"/>
          <w:sz w:val="24"/>
        </w:rPr>
        <w:t>studies: the</w:t>
      </w:r>
      <w:r w:rsidR="006E1F3D" w:rsidRPr="00F35A09">
        <w:rPr>
          <w:rFonts w:ascii="Times New Roman" w:eastAsia="Times New Roman" w:hAnsi="Times New Roman" w:cs="Times New Roman"/>
          <w:color w:val="000000"/>
          <w:sz w:val="24"/>
        </w:rPr>
        <w:t xml:space="preserve"> use of email to send the</w:t>
      </w:r>
      <w:r w:rsidRPr="00F35A09">
        <w:rPr>
          <w:rFonts w:ascii="Times New Roman" w:eastAsia="Times New Roman" w:hAnsi="Times New Roman" w:cs="Times New Roman"/>
          <w:color w:val="000000"/>
          <w:sz w:val="24"/>
        </w:rPr>
        <w:t xml:space="preserve"> plan</w:t>
      </w:r>
      <w:r w:rsidR="006E1F3D" w:rsidRPr="00F35A09">
        <w:rPr>
          <w:rFonts w:ascii="Times New Roman" w:eastAsia="Times New Roman" w:hAnsi="Times New Roman" w:cs="Times New Roman"/>
          <w:color w:val="000000"/>
          <w:sz w:val="24"/>
        </w:rPr>
        <w:t xml:space="preserve"> to the included teams</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007/s11764-017-0639-7","ISBN":"1176401706397","ISSN":"1932-2259","abstract":"Purpose The purpose ofthis paper was to assess the impact of survivorship care plan (SCP) provision and moderating factors on health care use following endometrial cancer treatment. Methods Women newly diagnosed with endometrial cancer were included in a pragmatic cluster randomized trial at 12 hospitals in the Netherlands and were randomly assigned to SCP or usual care (n = 221; 75% response). The SCP was generated using the web-based Registrationsystem Oncological GYnecology (ROGY) and provided tailored in- formation regarding disease, treatment, and possible late-ef- fects. Cancer-related use ofgeneral practitioner, specialist, and additional health care was collected through questionnaires after diagnosis and at 6-, 12-, and 24-month follow-up and compared using linear multilevel regression analyses. Results Women who received an SCP had more cancer- related primary care visits compared to the usual care arm during the first year after diagnosis (β =0.7, p &lt;0.01). At 6-month follow-up, women in the SCP group used more ad- ditional health care compared to women receiving usual care (24 vs. 11%, p = 0.04). Women with anxious symptoms (p = 0.03) and women who received radiotherapy (p =0.01) had a higher primary care use within the first year after treat- ment, when receiving an SCP. Conclusions The SCP increases primary health care con- sumption the first year after treatment, particularly in women treated with radiotherapy and women with anxious symptoms. Implications for cancer survivors These findings imply that the SCP enables women in need of supportive care to seek relevant care at an early stage after treatment. Whether this results in improved patient-reported outcomes in the long- term","author":[{"dropping-particle":"","family":"Jeppesen","given":"Mette Moustgaard","non-dropping-particle":"","parse-names":false,"suffix":""},{"dropping-particle":"","family":"Ezendam","given":"Nicole P. M.","non-dropping-particle":"","parse-names":false,"suffix":""},{"dropping-particle":"","family":"Pijnenborg","given":"Johanna M. A.","non-dropping-particle":"","parse-names":false,"suffix":""},{"dropping-particle":"","family":"Caroline Vos","given":"M.","non-dropping-particle":"","parse-names":false,"suffix":""},{"dropping-particle":"","family":"Boll","given":"Dorry","non-dropping-particle":"","parse-names":false,"suffix":""},{"dropping-particle":"","family":"Kruitwagen","given":"Roy F. P. M.","non-dropping-particle":"","parse-names":false,"suffix":""},{"dropping-particle":"","family":"Jensen","given":"Pernille Tine","non-dropping-particle":"","parse-names":false,"suffix":""},{"dropping-particle":"V.","family":"Poll-Franse","given":"Lonneke","non-dropping-particle":"van de","parse-names":false,"suffix":""}],"container-title":"Journal of Cancer Survivorship","id":"ITEM-1","issued":{"date-parts":[["2018"]]},"note":"NUMERO 6 DE LA REVISION. ROGY\n2 en referenciar en rdo","page":"18-27","title":"The impact of the survivorship care plan on health care use: 2-year follow-up results of the ROGY care trial","type":"article-journal","volume":"12"},"uris":["http://www.mendeley.com/documents/?uuid=79d5dfe4-dabe-43ac-bbaf-70476583ab8a"]}],"mendeley":{"formattedCitation":"(Jeppesen et al., 2018)","plainTextFormattedCitation":"(Jeppesen et al., 2018)","previouslyFormattedCitation":"(Jeppesen et al., 2018)"},"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Jeppesen et al., 2018)</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w:t>
      </w:r>
      <w:r w:rsidR="006E1F3D" w:rsidRPr="00F35A09">
        <w:rPr>
          <w:rFonts w:ascii="Times New Roman" w:eastAsia="Times New Roman" w:hAnsi="Times New Roman" w:cs="Times New Roman"/>
          <w:color w:val="000000"/>
          <w:sz w:val="24"/>
        </w:rPr>
        <w:t>and</w:t>
      </w:r>
      <w:r w:rsidRPr="00F35A09">
        <w:rPr>
          <w:rFonts w:ascii="Times New Roman" w:eastAsia="Times New Roman" w:hAnsi="Times New Roman" w:cs="Times New Roman"/>
          <w:color w:val="000000"/>
          <w:sz w:val="24"/>
        </w:rPr>
        <w:t xml:space="preserve"> the possibility of </w:t>
      </w:r>
      <w:r w:rsidR="006E1F3D" w:rsidRPr="00F35A09">
        <w:rPr>
          <w:rFonts w:ascii="Times New Roman" w:eastAsia="Times New Roman" w:hAnsi="Times New Roman" w:cs="Times New Roman"/>
          <w:color w:val="000000"/>
          <w:sz w:val="24"/>
        </w:rPr>
        <w:t xml:space="preserve">creating </w:t>
      </w:r>
      <w:r w:rsidRPr="00F35A09">
        <w:rPr>
          <w:rFonts w:ascii="Times New Roman" w:eastAsia="Times New Roman" w:hAnsi="Times New Roman" w:cs="Times New Roman"/>
          <w:color w:val="000000"/>
          <w:sz w:val="24"/>
        </w:rPr>
        <w:t xml:space="preserve">different versions of the same </w:t>
      </w:r>
      <w:r w:rsidR="002664DA" w:rsidRPr="00F35A09">
        <w:rPr>
          <w:rFonts w:ascii="Times New Roman" w:eastAsia="Times New Roman" w:hAnsi="Times New Roman" w:cs="Times New Roman"/>
          <w:color w:val="000000"/>
          <w:sz w:val="24"/>
        </w:rPr>
        <w:t>SCP</w:t>
      </w:r>
      <w:r w:rsidRPr="00F35A09">
        <w:rPr>
          <w:rFonts w:ascii="Times New Roman" w:eastAsia="Times New Roman" w:hAnsi="Times New Roman" w:cs="Times New Roman"/>
          <w:color w:val="000000"/>
          <w:sz w:val="24"/>
        </w:rPr>
        <w:t xml:space="preserve">, </w:t>
      </w:r>
      <w:r w:rsidR="006E1F3D" w:rsidRPr="00F35A09">
        <w:rPr>
          <w:rFonts w:ascii="Times New Roman" w:eastAsia="Times New Roman" w:hAnsi="Times New Roman" w:cs="Times New Roman"/>
          <w:color w:val="000000"/>
          <w:sz w:val="24"/>
        </w:rPr>
        <w:t xml:space="preserve">a </w:t>
      </w:r>
      <w:r w:rsidRPr="00F35A09">
        <w:rPr>
          <w:rFonts w:ascii="Times New Roman" w:eastAsia="Times New Roman" w:hAnsi="Times New Roman" w:cs="Times New Roman"/>
          <w:color w:val="000000"/>
          <w:sz w:val="24"/>
        </w:rPr>
        <w:t>more abbreviated</w:t>
      </w:r>
      <w:r w:rsidR="006E1F3D" w:rsidRPr="00F35A09">
        <w:rPr>
          <w:rFonts w:ascii="Times New Roman" w:eastAsia="Times New Roman" w:hAnsi="Times New Roman" w:cs="Times New Roman"/>
          <w:color w:val="000000"/>
          <w:sz w:val="24"/>
        </w:rPr>
        <w:t xml:space="preserve"> one</w:t>
      </w:r>
      <w:r w:rsidRPr="00F35A09">
        <w:rPr>
          <w:rFonts w:ascii="Times New Roman" w:eastAsia="Times New Roman" w:hAnsi="Times New Roman" w:cs="Times New Roman"/>
          <w:color w:val="000000"/>
          <w:sz w:val="24"/>
        </w:rPr>
        <w:t xml:space="preserve"> for the patient and another</w:t>
      </w:r>
      <w:r w:rsidR="006E1F3D" w:rsidRPr="00F35A09">
        <w:rPr>
          <w:rFonts w:ascii="Times New Roman" w:eastAsia="Times New Roman" w:hAnsi="Times New Roman" w:cs="Times New Roman"/>
          <w:color w:val="000000"/>
          <w:sz w:val="24"/>
        </w:rPr>
        <w:t>,</w:t>
      </w:r>
      <w:r w:rsidRPr="00F35A09">
        <w:rPr>
          <w:rFonts w:ascii="Times New Roman" w:eastAsia="Times New Roman" w:hAnsi="Times New Roman" w:cs="Times New Roman"/>
          <w:color w:val="000000"/>
          <w:sz w:val="24"/>
        </w:rPr>
        <w:t xml:space="preserve"> </w:t>
      </w:r>
      <w:r w:rsidR="002664DA" w:rsidRPr="00F35A09">
        <w:rPr>
          <w:rFonts w:ascii="Times New Roman" w:eastAsia="Times New Roman" w:hAnsi="Times New Roman" w:cs="Times New Roman"/>
          <w:color w:val="000000"/>
          <w:sz w:val="24"/>
        </w:rPr>
        <w:t xml:space="preserve">more </w:t>
      </w:r>
      <w:r w:rsidR="006E1F3D" w:rsidRPr="00F35A09">
        <w:rPr>
          <w:rFonts w:ascii="Times New Roman" w:eastAsia="Times New Roman" w:hAnsi="Times New Roman" w:cs="Times New Roman"/>
          <w:color w:val="000000"/>
          <w:sz w:val="24"/>
        </w:rPr>
        <w:t xml:space="preserve">extensive one </w:t>
      </w:r>
      <w:r w:rsidRPr="00F35A09">
        <w:rPr>
          <w:rFonts w:ascii="Times New Roman" w:eastAsia="Times New Roman" w:hAnsi="Times New Roman" w:cs="Times New Roman"/>
          <w:color w:val="000000"/>
          <w:sz w:val="24"/>
        </w:rPr>
        <w:t>for the primary care professional</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016/j.ejon.2017.06.003","ISSN":"14623889","abstract":"Purpose: This study evaluates the feasibility and acceptability of a Self-Management Survivorship Care Planning (SM-SCP) intervention in colorectal and lung cancer survivors. Methods: This is a single-group, pre- and post-mixed methods study of an advance practice nurse-driven survivorship care intervention that integrates a survivorship care plan with self-management skills coaching. Colorectal and lung cancer survivors with stage I-III disease were enrolled at 3e6 months after completing treatments, and the intervention was administered in one in-person or telephone session. Survivor outcome measures included depression, anxiety, self-efficacy, QOL, and satisfaction. Paired t- tests were used for exploratory evaluations of pre-to post-intervention score changes. Content analysis was conducted to analyze the qualitative data to describe survivors’ experience with the intervention. Results: Thirty participants (15 colorectal, 15 lung) enrolled and completed the study (73% retention). It took an average of 40 min to complete the TS/CP and 34.2 min to deliver the intervention. Exploratory analysis revealed significant differences from baseline to post-intervention in depression, anxiety, self- efficacy, physical functioning, role limitations-physical, pain, general health, health transition, physical health summary, and total QOL. Three qualitative themes emerged: 1) Feeling empowered about having a plan; 2) Struggling with psychosocial concerns; and 3) Suggestions for intervention content and delivery. Conclusions: The SM-SCP intervention was feasible and acceptable for colorectal and lung cancer sur- vivors after treatment completion. Survivorship care interventions have potential to fulfill the unmet needs of colorectal and lung cancer survivors. Their effectiveness might be greater by integrating conceptually-based models of care, such as self-management skills building.","author":[{"dropping-particle":"","family":"Reb","given":"Anne","non-dropping-particle":"","parse-names":false,"suffix":""},{"dropping-particle":"","family":"Ruel","given":"Nora","non-dropping-particle":"","parse-names":false,"suffix":""},{"dropping-particle":"","family":"Fakih","given":"Marwan","non-dropping-particle":"","parse-names":false,"suffix":""},{"dropping-particle":"","family":"Lai","given":"Lily","non-dropping-particle":"","parse-names":false,"suffix":""},{"dropping-particle":"","family":"Salgia","given":"Ravi","non-dropping-particle":"","parse-names":false,"suffix":""},{"dropping-particle":"","family":"Ferrell","given":"Betty","non-dropping-particle":"","parse-names":false,"suffix":""},{"dropping-particle":"","family":"Sampath","given":"Sagus","non-dropping-particle":"","parse-names":false,"suffix":""},{"dropping-particle":"","family":"Kim","given":"Jae Y.","non-dropping-particle":"","parse-names":false,"suffix":""},{"dropping-particle":"","family":"Raz","given":"Dan J.","non-dropping-particle":"","parse-names":false,"suffix":""},{"dropping-particle":"","family":"Sun","given":"Virginia","non-dropping-particle":"","parse-names":false,"suffix":""}],"container-title":"European Journal of Oncology Nursing","id":"ITEM-1","issued":{"date-parts":[["2017"]]},"note":"NUERO 8 DE LA REVISION; E VECES COMO REB, OTRAS COMO FERRELL\nquinto en referenciar; 20","page":"125-134","title":"Empowering survivors after colorectal and lung cancer treatment: Pilot study of a Self-Management Survivorship Care Planning intervention","type":"article-journal","volume":"29"},"uris":["http://www.mendeley.com/documents/?uuid=4fc4f84e-ad1c-4c16-b4a3-e4898e2ce5d5"]}],"mendeley":{"formattedCitation":"(Reb et al., 2017)","plainTextFormattedCitation":"(Reb et al., 2017)","previouslyFormattedCitation":"(Reb et al., 2017)"},"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Reb et al., 2017)</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In addition, one of the studies</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188/19.ONF.585-594","ISSN":"15380688","PMID":"31424453","abstract":"OBJECTIVES: To examine the use of and assess patient satisfaction with survivorship care plans (SCPs). SAMPLE &amp; SETTING: 189 cancer survivors recruited from five cancer treatment center locations (Avera Cancer Institute in Aberdeen, Mitchell, Sioux Falls, and Yankton; Sanford Cancer Center in Sioux Falls) and one auxiliary specialty center (Urology Specialists in Sioux Falls), all in South Dakota. METHODS &amp; VARIABLES: A written survey was completed by participants before and three months after receiving an SCP. Associations between demographics and cancer-related characteristics and use of the SCP were evaluated using chi-square tests. Logistic regression was used to determine factors associated with any use of the SCP, health actions attributable to the SCP, and satisfaction with the SCP. RESULTS: The most frequently reported uses of the SCP were to share with spouse or partner, inform about symptoms, and ask physician or nurse about concerns. SCP use, health actions taken, and satisfaction with the SCP were associated with gender, marital status, and main cancer type. IMPLICATIONS FOR NURSING: Nurses should promote SCPs because they are valued and used by survivors for follow-up care.","author":[{"dropping-particle":"","family":"Hawkins-Taylor","given":"Chamika","non-dropping-particle":"","parse-names":false,"suffix":""},{"dropping-particle":"","family":"Carson","given":"Paula","non-dropping-particle":"","parse-names":false,"suffix":""},{"dropping-particle":"","family":"Anderson","given":"Debra Gay","non-dropping-particle":"","parse-names":false,"suffix":""},{"dropping-particle":"","family":"Carlson","given":"Angeline","non-dropping-particle":"","parse-names":false,"suffix":""},{"dropping-particle":"","family":"Kerkvliet","given":"Jennifer","non-dropping-particle":"","parse-names":false,"suffix":""},{"dropping-particle":"","family":"Cowan","given":"Jenna","non-dropping-particle":"","parse-names":false,"suffix":""},{"dropping-particle":"","family":"McClure","given":"Cassie","non-dropping-particle":"","parse-names":false,"suffix":""},{"dropping-particle":"","family":"Pugsley","given":"Lexi","non-dropping-particle":"","parse-names":false,"suffix":""}],"container-title":"Oncology Nursing Forum","id":"ITEM-1","issue":"5","issued":{"date-parts":[["2019"]]},"page":"585-594","title":"Survivorship care plans:health actions takenand satisfaction after use","type":"article-journal","volume":"46"},"uris":["http://www.mendeley.com/documents/?uuid=dd579a6d-dbf4-4b80-9c85-1741d46f25af"]}],"mendeley":{"formattedCitation":"(Hawkins-Taylor et al., 2019)","plainTextFormattedCitation":"(Hawkins-Taylor et al., 2019)","previouslyFormattedCitation":"(Hawkins-Taylor et al., 2019)"},"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Hawkins-Taylor et al., 2019)</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w:t>
      </w:r>
      <w:r w:rsidR="006E1F3D" w:rsidRPr="00F35A09">
        <w:rPr>
          <w:rFonts w:ascii="Times New Roman" w:eastAsia="Times New Roman" w:hAnsi="Times New Roman" w:cs="Times New Roman"/>
          <w:color w:val="000000"/>
          <w:sz w:val="24"/>
        </w:rPr>
        <w:t xml:space="preserve">allowed </w:t>
      </w:r>
      <w:r w:rsidRPr="00F35A09">
        <w:rPr>
          <w:rFonts w:ascii="Times New Roman" w:eastAsia="Times New Roman" w:hAnsi="Times New Roman" w:cs="Times New Roman"/>
          <w:color w:val="000000"/>
          <w:sz w:val="24"/>
        </w:rPr>
        <w:t xml:space="preserve">the survivor to choose whether to share the plan with </w:t>
      </w:r>
      <w:r w:rsidR="006E1F3D" w:rsidRPr="00F35A09">
        <w:rPr>
          <w:rFonts w:ascii="Times New Roman" w:eastAsia="Times New Roman" w:hAnsi="Times New Roman" w:cs="Times New Roman"/>
          <w:color w:val="000000"/>
          <w:sz w:val="24"/>
        </w:rPr>
        <w:t xml:space="preserve">his or her </w:t>
      </w:r>
      <w:r w:rsidRPr="00F35A09">
        <w:rPr>
          <w:rFonts w:ascii="Times New Roman" w:eastAsia="Times New Roman" w:hAnsi="Times New Roman" w:cs="Times New Roman"/>
          <w:color w:val="000000"/>
          <w:sz w:val="24"/>
        </w:rPr>
        <w:t>primary care</w:t>
      </w:r>
      <w:r w:rsidR="006E1F3D" w:rsidRPr="00F35A09">
        <w:rPr>
          <w:rFonts w:ascii="Times New Roman" w:eastAsia="Times New Roman" w:hAnsi="Times New Roman" w:cs="Times New Roman"/>
          <w:color w:val="000000"/>
          <w:sz w:val="24"/>
        </w:rPr>
        <w:t xml:space="preserve"> provide</w:t>
      </w:r>
      <w:r w:rsidR="00174654">
        <w:rPr>
          <w:rFonts w:ascii="Times New Roman" w:eastAsia="Times New Roman" w:hAnsi="Times New Roman" w:cs="Times New Roman"/>
          <w:color w:val="000000"/>
          <w:sz w:val="24"/>
        </w:rPr>
        <w:t>r</w:t>
      </w:r>
      <w:r w:rsidRPr="00F35A09">
        <w:rPr>
          <w:rFonts w:ascii="Times New Roman" w:eastAsia="Times New Roman" w:hAnsi="Times New Roman" w:cs="Times New Roman"/>
          <w:color w:val="000000"/>
          <w:sz w:val="24"/>
        </w:rPr>
        <w:t xml:space="preserve"> without actually carrying it out.</w:t>
      </w:r>
    </w:p>
    <w:p w14:paraId="38CB0CBE" w14:textId="0B77332F" w:rsidR="00747058" w:rsidRPr="00F35A09" w:rsidRDefault="00596696" w:rsidP="00747058">
      <w:pPr>
        <w:spacing w:line="480" w:lineRule="auto"/>
        <w:jc w:val="both"/>
        <w:rPr>
          <w:rFonts w:ascii="Times New Roman" w:hAnsi="Times New Roman" w:cs="Times New Roman"/>
          <w:b/>
          <w:bCs/>
          <w:sz w:val="24"/>
          <w:szCs w:val="24"/>
        </w:rPr>
      </w:pPr>
      <w:r>
        <w:rPr>
          <w:rFonts w:ascii="Times New Roman" w:eastAsia="Times New Roman" w:hAnsi="Times New Roman" w:cs="Times New Roman"/>
          <w:b/>
          <w:color w:val="000000"/>
          <w:sz w:val="24"/>
        </w:rPr>
        <w:t xml:space="preserve">3.4 </w:t>
      </w:r>
      <w:r w:rsidR="00004BFB" w:rsidRPr="00F35A09">
        <w:rPr>
          <w:rFonts w:ascii="Times New Roman" w:eastAsia="Times New Roman" w:hAnsi="Times New Roman" w:cs="Times New Roman"/>
          <w:b/>
          <w:color w:val="000000"/>
          <w:sz w:val="24"/>
        </w:rPr>
        <w:t>Monitoring and coordination</w:t>
      </w:r>
    </w:p>
    <w:p w14:paraId="60B4B89A" w14:textId="46FBE356" w:rsidR="00747058" w:rsidRPr="00F35A09" w:rsidRDefault="006E1F3D" w:rsidP="00747058">
      <w:pPr>
        <w:spacing w:line="480" w:lineRule="auto"/>
        <w:jc w:val="both"/>
        <w:rPr>
          <w:rFonts w:ascii="Times New Roman" w:hAnsi="Times New Roman" w:cs="Times New Roman"/>
          <w:sz w:val="24"/>
          <w:szCs w:val="24"/>
        </w:rPr>
      </w:pPr>
      <w:r w:rsidRPr="00F35A09">
        <w:rPr>
          <w:rFonts w:ascii="Times New Roman" w:eastAsia="Times New Roman" w:hAnsi="Times New Roman" w:cs="Times New Roman"/>
          <w:color w:val="000000"/>
          <w:sz w:val="24"/>
        </w:rPr>
        <w:t xml:space="preserve">SCP </w:t>
      </w:r>
      <w:r w:rsidR="00004BFB" w:rsidRPr="00F35A09">
        <w:rPr>
          <w:rFonts w:ascii="Times New Roman" w:eastAsia="Times New Roman" w:hAnsi="Times New Roman" w:cs="Times New Roman"/>
          <w:color w:val="000000"/>
          <w:sz w:val="24"/>
        </w:rPr>
        <w:t xml:space="preserve">monitoring </w:t>
      </w:r>
      <w:r w:rsidRPr="00F35A09">
        <w:rPr>
          <w:rFonts w:ascii="Times New Roman" w:eastAsia="Times New Roman" w:hAnsi="Times New Roman" w:cs="Times New Roman"/>
          <w:color w:val="000000"/>
          <w:sz w:val="24"/>
        </w:rPr>
        <w:t>took place</w:t>
      </w:r>
      <w:r w:rsidR="00004BFB" w:rsidRPr="00F35A09">
        <w:rPr>
          <w:rFonts w:ascii="Times New Roman" w:eastAsia="Times New Roman" w:hAnsi="Times New Roman" w:cs="Times New Roman"/>
          <w:color w:val="000000"/>
          <w:sz w:val="24"/>
        </w:rPr>
        <w:t xml:space="preserve"> through telephone nursing consultations</w:t>
      </w:r>
      <w:r w:rsidR="00606BFE">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04BFB" w:rsidRPr="00F35A09">
        <w:rPr>
          <w:rFonts w:ascii="Times New Roman" w:hAnsi="Times New Roman" w:cs="Times New Roman"/>
          <w:sz w:val="24"/>
          <w:szCs w:val="24"/>
        </w:rPr>
        <w:instrText>ADDIN CSL_CITATION {"citationItems":[{"id":"ITEM-1","itemData":{"DOI":"10.1007/s11764-015-0443-1","ISSN":"1932-2259","abstract":"Purpose Prevailing wisdom suggests that implementation of a survivorship care plan (SCP) will address deficits in survi- vorship care planning and delivery for cancer patients. Here, we present 24-month results of a randomized clinical trial on health service and patient-reported outcomes among breast cancer patients transferred to their primary care physician for follow-up care. The 24-month assessments represent the long- term benefit and sustainability of the implantation of a SCP. Methods In all, 408 patients with early-stage breast cancer were randomized to the SCP or control group. Patient self- completed questionnaires, supplemented with telephone inter- views, during the 24-month study period assessed health ser- vice and patient-reported outcomes. The primary outcome was cancer-specific distress. Secondary outcomes included health-related quality of life, patient satisfaction, continuity and coordination of care, and health service outcomes such as adherence to guidelines. Results Over the course of 24 months, there were no differ- ences between both groups in health service and patient- reported outcomes. Women from Quebec compared to those from Western Canada (p&lt;0.001), women within 2 years of completion ofprimary treatment compared to a longer period (p=0.013), and those with a higher SF-36 mental component score compared to a lower score (p=0.044) were positively associated with adherence to guidelines. Conclusion The implementation ofa SCP in the transition of survivorship care from cancer center to primary care did not","author":[{"dropping-particle":"","family":"Boekhout","given":"Annelies H.","non-dropping-particle":"","parse-names":false,"suffix":""},{"dropping-particle":"","family":"Maunsell","given":"Elizabeth","non-dropping-particle":"","parse-names":false,"suffix":""},{"dropping-particle":"","family":"Pond","given":"Gregory R.","non-dropping-particle":"","parse-names":false,"suffix":""},{"dropping-particle":"","family":"Julian","given":"Jim A.","non-dropping-particle":"","parse-names":false,"suffix":""},{"dropping-particle":"","family":"Coyle","given":"Doug","non-dropping-particle":"","parse-names":false,"suffix":""},{"dropping-particle":"","family":"Levine","given":"Mark N.","non-dropping-particle":"","parse-names":false,"suffix":""},{"dropping-particle":"","family":"Grunfeld","given":"Eva","non-dropping-particle":"","parse-names":false,"suffix":""}],"container-title":"Journal of Cancer Survivorship","id":"ITEM-1","issued":{"date-parts":[["2015"]]},"note":"NUMERO 12 DE LA REVISION\n15 en referenciar","page":"683-691","title":"A survivorship care plan for breast cancer survivors: extended results of a randomized clinical trial","type":"article-journal","volume":"9"},"uris":["http://www.mendeley.com/documents/?uuid=91c7ec30-9af1-4d80-8d06-e2fbd9d27efe"]}],"mendeley":{"formattedCitation":"(Boekhout et al., 2015)","plainTextFormattedCitation":"(Boekhout et al., 2015)","previouslyFormattedCitation":"(Boekhout et al., 2015)"},"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F35A09">
        <w:rPr>
          <w:rFonts w:ascii="Times New Roman" w:hAnsi="Times New Roman" w:cs="Times New Roman"/>
          <w:sz w:val="24"/>
          <w:szCs w:val="24"/>
        </w:rPr>
        <w:t>(Boekhout et al., 2015)</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xml:space="preserve"> and face-to-face nursing consultations</w:t>
      </w:r>
      <w:r w:rsidR="00606BFE">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04BFB" w:rsidRPr="00F35A09">
        <w:rPr>
          <w:rFonts w:ascii="Times New Roman" w:hAnsi="Times New Roman" w:cs="Times New Roman"/>
          <w:sz w:val="24"/>
          <w:szCs w:val="24"/>
        </w:rPr>
        <w:instrText>ADDIN CSL_CITATION {"citationItems":[{"id":"ITEM-1","itemData":{"DOI":"10.1188/16.onf.710-719","ISSN":"0190-535X","abstract":"PURPOSE/OBJECTIVES: To examine symptom and quality-of-life (QOL) trajectories in breast cancer and lymphoma survivors enrolled in a survivorship navigation intervention and to explore patient, caregiver, and primary care provider (PCP) satisfaction with receipt of a survivorship care plan (SCP). ., DESIGN: Prospective, cohort, longitudinal.., SETTING: The Billings Clinic, an integrated cancer center in Montana. ., SAMPLE: 67 patients with breast cancer or lymphoma who recently completed cancer treatment, along with 39 of their caregivers and 23 PCPs. ., METHODS: Data collection at one, three, and six months by the Functional Assessment of Cancer Therapy-General and satisfaction surveys.., MAIN RESEARCH VARIABLES: Symptoms, QOL, and satisfaction with the survivorship navigator and the SCP.., FINDINGS: Symptoms persisted six months following treatment. Symptoms and QOL indicators with worst intensity were energy, sleep, coping, and satisfaction with sex life. Patients with more comorbidities reported worse QOL, telephoned the survivorship navigator more often, and were more satisfied with the SCP. Patients with lymphoma reported higher QOL, but it was not significantly different from patients with breast cancer. Patients were significantly more satisfied than caregivers with the SCP at time 1. PCPs were highly satisfied with the SCP.., CONCLUSIONS: Some symptoms persist, even when cancer treatment has ended. Patients with comorbidities are at higher risk for more severe symptoms and worse QOL and may benefit from ongoing support. SCPs can facilitate patients' transition to primary care following cancer treatment. ., IMPLICATIONS FOR NURSING: Healthcare professionals who care for breast cancer survivors need to routinely assess them for the presence of comorbid conditions. Obese breast cancer survivors may benefit from weight reduction interventions to possibly decrease their risk of developing lymphedema and improve their overall health status.","author":[{"dropping-particle":"","family":"Brant","given":"Jeannine","non-dropping-particle":"","parse-names":false,"suffix":""},{"dropping-particle":"","family":"Blaseg","given":"Karyl","non-dropping-particle":"","parse-names":false,"suffix":""},{"dropping-particle":"","family":"Aders","given":"Kathy","non-dropping-particle":"","parse-names":false,"suffix":""},{"dropping-particle":"","family":"Oliver","given":"Dona","non-dropping-particle":"","parse-names":false,"suffix":""},{"dropping-particle":"","family":"Gray, EvanDudley","given":"William","non-dropping-particle":"","parse-names":false,"suffix":""}],"container-title":"Oncology Nursing Forum","id":"ITEM-1","issue":"6","issued":{"date-parts":[["2016"]]},"note":"NUMERO 15 DE LA REVISION\ntercero en referenciar en la revision, 18","page":"710-719","title":"Navigating the Transition From Cancer Care to Primary Care: Assistance of a Survivorship Care Plan","type":"article-journal","volume":"43"},"uris":["http://www.mendeley.com/documents/?uuid=64643dfa-b2a5-49b1-9464-19b338f11ed0"]},{"id":"ITEM-2","itemData":{"DOI":"10.1007/s11764-014-0368-0","ISSN":"1932-2259","abstract":"Purpose This study assesses the effect of sending a Survivorship Care Plan (SCP) to primary care physicians (PCP) on the communication of the PCP with the medical specialist and the patient and to describe PCPs’ opinions regarding the SCP. Methods In a pragmatic cluster randomized controlled trial conducted in 12 hospitals, the PCP ofendometrial and ovarian cancer patients received usual information, while in addition the SCP-care arm received a copy of the patient’sSCP.Results A questionnaire was returned by 266 PCPs (76 %). One third of the PCPs in the SCP-care arm indicated having received an SCP. PCPs in the SCP-care arm were more likely to have had personal contact with the medical specialist (52 vs. 37 %, p=0.01) but were equally satisfied with the infor- mation as PCPs in the usual care arm (7.2 vs. 6.9 on a scale from 1 to 10, p=0.25). Of all PCPs, 82 % indicated they would want to receive an SCP in the future. A quarter of the PCPs who received an SCP reported that the SCP supported contact with the patient. However, the SCP was found too long. Conclusions Supplying an SCP to PCPs potentially has a positive effect on the communication between the PCP and the medical specialist. The SCP should be concise and focused on PCPs’ needs, such as contact information and tailored information on patient diagnosis, treatment, and possible consequences. Implications for Cancer Survivors In the light oftransition of cancer care to PCPs, survivors may benefit from improved information provision and communication","author":[{"dropping-particle":"","family":"Ezendam","given":"Nicole P. M.","non-dropping-particle":"","parse-names":false,"suffix":""},{"dropping-particle":"","family":"Nicolaije","given":"Kim A. H.","non-dropping-particle":"","parse-names":false,"suffix":""},{"dropping-particle":"","family":"Kruitwagen","given":"Roy F. P. M.","non-dropping-particle":"","parse-names":false,"suffix":""},{"dropping-particle":"","family":"Pijnenborg","given":"Johanna M. A.","non-dropping-particle":"","parse-names":false,"suffix":""},{"dropping-particle":"","family":"Vos","given":"M. Caroline","non-dropping-particle":"","parse-names":false,"suffix":""},{"dropping-particle":"","family":"Boll","given":"Dorry","non-dropping-particle":"","parse-names":false,"suffix":""},{"dropping-particle":"","family":"Bommel","given":"Marjo","non-dropping-particle":"van","parse-names":false,"suffix":""},{"dropping-particle":"V.","family":"Poll-Franse","given":"Lonneke","non-dropping-particle":"van de","parse-names":false,"suffix":""}],"container-title":"Journal of Cancer Survivorship","id":"ITEM-2","issued":{"date-parts":[["2014"]]},"note":"NUMERO 4 DE LA REVISION; ROGY\n13 EN REFERENCIAR","page":"595-602","title":"Survivorship Care Plans to inform the primary care physician: results from the ROGY care pragmatic cluster randomized controlled trial","type":"article-journal","volume":"8"},"uris":["http://www.mendeley.com/documents/?uuid=7c971c35-9ac8-4540-b26c-052cc1addff4"]}],"mendeley":{"formattedCitation":"(Brant et al., 2016; Ezendam et al., 2014)","plainTextFormattedCitation":"(Brant et al., 2016; Ezendam et al., 2014)","previouslyFormattedCitation":"(Brant et al., 2016; Ezendam et al., 2014)"},"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F35A09">
        <w:rPr>
          <w:rFonts w:ascii="Times New Roman" w:hAnsi="Times New Roman" w:cs="Times New Roman"/>
          <w:sz w:val="24"/>
          <w:szCs w:val="24"/>
        </w:rPr>
        <w:t>(Brant et al., 2016; Ezendam et al., 2014)</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xml:space="preserve">. Both </w:t>
      </w:r>
      <w:r w:rsidRPr="00F35A09">
        <w:rPr>
          <w:rFonts w:ascii="Times New Roman" w:eastAsia="Times New Roman" w:hAnsi="Times New Roman" w:cs="Times New Roman"/>
          <w:color w:val="000000"/>
          <w:sz w:val="24"/>
        </w:rPr>
        <w:t>types of follow-up</w:t>
      </w:r>
      <w:r w:rsidR="00004BFB" w:rsidRPr="00F35A09">
        <w:rPr>
          <w:rFonts w:ascii="Times New Roman" w:eastAsia="Times New Roman" w:hAnsi="Times New Roman" w:cs="Times New Roman"/>
          <w:color w:val="000000"/>
          <w:sz w:val="24"/>
        </w:rPr>
        <w:t xml:space="preserve"> were planned and integrated into a follow-up schedule</w:t>
      </w:r>
      <w:r w:rsidRPr="00F35A09">
        <w:rPr>
          <w:rFonts w:ascii="Times New Roman" w:eastAsia="Times New Roman" w:hAnsi="Times New Roman" w:cs="Times New Roman"/>
          <w:color w:val="000000"/>
          <w:sz w:val="24"/>
        </w:rPr>
        <w:t xml:space="preserve"> with durations</w:t>
      </w:r>
      <w:r w:rsidR="00004BFB" w:rsidRPr="00F35A09">
        <w:rPr>
          <w:rFonts w:ascii="Times New Roman" w:eastAsia="Times New Roman" w:hAnsi="Times New Roman" w:cs="Times New Roman"/>
          <w:color w:val="000000"/>
          <w:sz w:val="24"/>
        </w:rPr>
        <w:t xml:space="preserve"> ranging from the delivery of the SCP to three years postdiagnosis. Consecutive follow-up visits over time had the objective of updating the SCP based on the dynamic needs and diagnostic </w:t>
      </w:r>
      <w:r w:rsidRPr="00F35A09">
        <w:rPr>
          <w:rFonts w:ascii="Times New Roman" w:eastAsia="Times New Roman" w:hAnsi="Times New Roman" w:cs="Times New Roman"/>
          <w:color w:val="000000"/>
          <w:sz w:val="24"/>
        </w:rPr>
        <w:t xml:space="preserve">test results </w:t>
      </w:r>
      <w:r w:rsidR="00004BFB" w:rsidRPr="00F35A09">
        <w:rPr>
          <w:rFonts w:ascii="Times New Roman" w:eastAsia="Times New Roman" w:hAnsi="Times New Roman" w:cs="Times New Roman"/>
          <w:color w:val="000000"/>
          <w:sz w:val="24"/>
        </w:rPr>
        <w:t>of each survivor</w:t>
      </w:r>
      <w:r w:rsidR="00606BFE">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04BFB" w:rsidRPr="00F35A09">
        <w:rPr>
          <w:rFonts w:ascii="Times New Roman" w:hAnsi="Times New Roman" w:cs="Times New Roman"/>
          <w:sz w:val="24"/>
          <w:szCs w:val="24"/>
        </w:rPr>
        <w:instrText>ADDIN CSL_CITATION {"citationItems":[{"id":"ITEM-1","itemData":{"DOI":"10.1186/1745-6215-14-260","ISSN":"17456215","abstract":"BACKGROUND: Colorectal cancer (CRC) is the most common cancer affecting both men and women in Australia. The illness and related treatments can cause distressing adverse effects, impact on emotional and psychological well-being, and adversely affect social, occupational and relationship functioning for many years after the end of treatment or, in fact, lifelong. Current models of follow-up fail to address the complex needs arising after treatment completion. Strategies to better prepare and support survivors are urgently required. We previously developed a nurse-led supportive care program (SurvivorCare) and tested it in a pilot study involving 10 CRC survivors. The intervention was found to be highly acceptable, appropriate, relevant and useful.\\n\\nMETHODS/DESIGN: This study is a multisite, randomised controlled trial, designed to assess the impact of the addition of the SurvivorCare intervention to usual post-treatment care, for people with potentially cured CRC. SurvivorCare comprises the provision of survivorship educational materials, a tailored survivorship care plan, an individually tailored nurse-led, face-to-face end of treatment consultation and three subsequent telephone calls. Eligible patients have completed treatment for potentially cured CRC. Other eligibility criteria include stage I to III disease, age greater than 18 years and adequate understanding of English. All consenting patients complete questionnaires at three time points over a six-month period (baseline, two and six months). Measures assess psychological distress, unmet needs and quality of life.\\n\\nDISCUSSION: This supportive care package has the potential to significantly reduce individual suffering, whilst reducing the burden of follow-up on acute cancer services through enhanced engagement with and utilisation of general practitioners and community based services. If the intervention is successful in achieving the expected health benefits, it could be disseminated readily. All training and supporting materials have been developed and standardised. Furthermore, the intervention could easily be adapted to other cancer or chronic disease settings.\\n\\nTRIAL REGISTRATION: Australian New Zealand Clinical Trial Registry ACTRN12610000207011.","author":[{"dropping-particle":"","family":"Jefford","given":"Michael","non-dropping-particle":"","parse-names":false,"suffix":""},{"dropping-particle":"","family":"Aranda","given":"Sanchia","non-dropping-particle":"","parse-names":false,"suffix":""},{"dropping-particle":"","family":"Gough","given":"Karla","non-dropping-particle":"","parse-names":false,"suffix":""},{"dropping-particle":"","family":"Lotfi-Jam","given":"Kerryann","non-dropping-particle":"","parse-names":false,"suffix":""},{"dropping-particle":"","family":"Butow","given":"Phyllis","non-dropping-particle":"","parse-names":false,"suffix":""},{"dropping-particle":"","family":"Krishnasamy","given":"Mei","non-dropping-particle":"","parse-names":false,"suffix":""},{"dropping-particle":"","family":"Young","given":"Jane","non-dropping-particle":"","parse-names":false,"suffix":""},{"dropping-particle":"","family":"Phipps-Nelson","given":"Jo","non-dropping-particle":"","parse-names":false,"suffix":""},{"dropping-particle":"","family":"Russell","given":"Lahiru","non-dropping-particle":"","parse-names":false,"suffix":""},{"dropping-particle":"","family":"King","given":"Dorothy","non-dropping-particle":"","parse-names":false,"suffix":""},{"dropping-particle":"","family":"Schofield","given":"Penelope","non-dropping-particle":"","parse-names":false,"suffix":""}],"container-title":"Trials","id":"ITEM-1","issued":{"date-parts":[["2013"]]},"note":"NUMERO 11 DE LA REVISION\n9 en referenciar","page":"1-9","title":"Evaluating a nurse-led survivorship care package (SurvivorCare) for bowel cancer survivors: Study protocol for a randomized controlled trial","type":"article-journal","volume":"14"},"uris":["http://www.mendeley.com/documents/?uuid=31b702b7-fa5c-43f2-98e4-28302ad825bd"]},{"id":"ITEM-2","itemData":{"DOI":"10.1097/NCC.0000000000000329","ISBN":"0000000000000","ISSN":"15389804","abstract":"In 2005, the Institute of Medicine recommended that all cancer patients receive a survivorship care plan (SCP). Despite widespread support, few centers have routinely implemented them. Understanding of their impact is limited.\nThe aims of this study were to examine the impact of SCP delivery on patients and healthcare professionals at an Australian comprehensive cancer center and determine enablers and barriers to implementation.\nSix groups were surveyed: (1) patients who had received SCPs; (2) nurse coordinators using SCPs, (3) general practitioners (primary care, GPs) of patients who had received SCPs, (4) clinical service chairs, (5) heads of allied health, and (6) nurse coordinators not using SCPs (nonengaged nurse coordinators). Groups 1 to 3 completed written questionnaires. Groups 4 to 6 participated in semistructured interviews.\nFifty patients, 7 nurse coordinators, 18 GPs, 7 clinical service chairs, 4 heads of allied health, and 8 nonengaged nurse coordinators participated. Eighty-seven percent of patients considered the SCP to be very or somewhat useful; 50% felt it helped them understand their cancer experience. All engaged nurse coordinators reported SCPs to be very or somewhat useful, and 86% believed SCPs improved communication with GPs. General practitioners felt SCPs were very or somewhat useful (67%) and wished to receive SCPs for future patients (83%). Organizational and clinical leadership, multidisciplinary engagement, resourcing, and timing of SCP delivery were considered critical enablers.\nPatients and healthcare professionals support the use of SCPs; however, they are resource intensive and require significant organizational support.\nNurses are instrumental to SCP implementation. Attention to enablers and barriers is important for successful implementation.","author":[{"dropping-particle":"","family":"Nolte","given":"Linda","non-dropping-particle":"","parse-names":false,"suffix":""},{"dropping-particle":"","family":"Kinnane","given":"Nicole","non-dropping-particle":"","parse-names":false,"suffix":""},{"dropping-particle":"","family":"Lai-Kwon","given":"Julia","non-dropping-particle":"","parse-names":false,"suffix":""},{"dropping-particle":"","family":"Gates","given":"Priscilla","non-dropping-particle":"","parse-names":false,"suffix":""},{"dropping-particle":"","family":"Shilkin","given":"Pauline","non-dropping-particle":"","parse-names":false,"suffix":""},{"dropping-particle":"","family":"Jefford","given":"Michael","non-dropping-particle":"","parse-names":false,"suffix":""}],"container-title":"Cancer Nursing","id":"ITEM-2","issue":"6","issued":{"date-parts":[["2016"]]},"note":"NUMERO 14 DE LA REVISION\n8 en refencias","page":"E26-E35","title":"The impact of survivorship care planning on patients, general practitioners, and hospital-based staff","type":"article-journal","volume":"39"},"uris":["http://www.mendeley.com/documents/?uuid=8371afed-c587-4757-a816-c209daae9613"]},{"id":"ITEM-3","itemData":{"DOI":"10.1188/16.onf.710-719","ISSN":"0190-535X","abstract":"PURPOSE/OBJECTIVES: To examine symptom and quality-of-life (QOL) trajectories in breast cancer and lymphoma survivors enrolled in a survivorship navigation intervention and to explore patient, caregiver, and primary care provider (PCP) satisfaction with receipt of a survivorship care plan (SCP). ., DESIGN: Prospective, cohort, longitudinal.., SETTING: The Billings Clinic, an integrated cancer center in Montana. ., SAMPLE: 67 patients with breast cancer or lymphoma who recently completed cancer treatment, along with 39 of their caregivers and 23 PCPs. ., METHODS: Data collection at one, three, and six months by the Functional Assessment of Cancer Therapy-General and satisfaction surveys.., MAIN RESEARCH VARIABLES: Symptoms, QOL, and satisfaction with the survivorship navigator and the SCP.., FINDINGS: Symptoms persisted six months following treatment. Symptoms and QOL indicators with worst intensity were energy, sleep, coping, and satisfaction with sex life. Patients with more comorbidities reported worse QOL, telephoned the survivorship navigator more often, and were more satisfied with the SCP. Patients with lymphoma reported higher QOL, but it was not significantly different from patients with breast cancer. Patients were significantly more satisfied than caregivers with the SCP at time 1. PCPs were highly satisfied with the SCP.., CONCLUSIONS: Some symptoms persist, even when cancer treatment has ended. Patients with comorbidities are at higher risk for more severe symptoms and worse QOL and may benefit from ongoing support. SCPs can facilitate patients' transition to primary care following cancer treatment. ., IMPLICATIONS FOR NURSING: Healthcare professionals who care for breast cancer survivors need to routinely assess them for the presence of comorbid conditions. Obese breast cancer survivors may benefit from weight reduction interventions to possibly decrease their risk of developing lymphedema and improve their overall health status.","author":[{"dropping-particle":"","family":"Brant","given":"Jeannine","non-dropping-particle":"","parse-names":false,"suffix":""},{"dropping-particle":"","family":"Blaseg","given":"Karyl","non-dropping-particle":"","parse-names":false,"suffix":""},{"dropping-particle":"","family":"Aders","given":"Kathy","non-dropping-particle":"","parse-names":false,"suffix":""},{"dropping-particle":"","family":"Oliver","given":"Dona","non-dropping-particle":"","parse-names":false,"suffix":""},{"dropping-particle":"","family":"Gray, EvanDudley","given":"William","non-dropping-particle":"","parse-names":false,"suffix":""}],"container-title":"Oncology Nursing Forum","id":"ITEM-3","issue":"6","issued":{"date-parts":[["2016"]]},"note":"NUMERO 15 DE LA REVISION\ntercero en referenciar en la revision, 18","page":"710-719","title":"Navigating the Transition From Cancer Care to Primary Care: Assistance of a Survivorship Care Plan","type":"article-journal","volume":"43"},"uris":["http://www.mendeley.com/documents/?uuid=64643dfa-b2a5-49b1-9464-19b338f11ed0"]}],"mendeley":{"formattedCitation":"(Brant et al., 2016; Jefford et al., 2013; Nolte et al., 2016)","plainTextFormattedCitation":"(Brant et al., 2016; Jefford et al., 2013; Nolte et al., 2016)","previouslyFormattedCitation":"(Brant et al., 2016; Jefford et al., 2013; Nolte et al., 2016)"},"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F35A09">
        <w:rPr>
          <w:rFonts w:ascii="Times New Roman" w:hAnsi="Times New Roman" w:cs="Times New Roman"/>
          <w:sz w:val="24"/>
          <w:szCs w:val="24"/>
        </w:rPr>
        <w:t>(Brant et al., 2016; Jefford et al., 2013; Nolte et al., 2016)</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xml:space="preserve">. Specifically, one of the studies identified in the review </w:t>
      </w:r>
      <w:r w:rsidRPr="00F35A09">
        <w:rPr>
          <w:rFonts w:ascii="Times New Roman" w:eastAsia="Times New Roman" w:hAnsi="Times New Roman" w:cs="Times New Roman"/>
          <w:color w:val="000000"/>
          <w:sz w:val="24"/>
        </w:rPr>
        <w:t>proposed that</w:t>
      </w:r>
      <w:r w:rsidR="00004BFB" w:rsidRPr="00F35A09">
        <w:rPr>
          <w:rFonts w:ascii="Times New Roman" w:eastAsia="Times New Roman" w:hAnsi="Times New Roman" w:cs="Times New Roman"/>
          <w:color w:val="000000"/>
          <w:sz w:val="24"/>
        </w:rPr>
        <w:t xml:space="preserve"> advanced practice nurses specializing in specific oncological processes </w:t>
      </w:r>
      <w:r w:rsidRPr="00F35A09">
        <w:rPr>
          <w:rFonts w:ascii="Times New Roman" w:eastAsia="Times New Roman" w:hAnsi="Times New Roman" w:cs="Times New Roman"/>
          <w:color w:val="000000"/>
          <w:sz w:val="24"/>
        </w:rPr>
        <w:t>should provide</w:t>
      </w:r>
      <w:r w:rsidR="00004BFB" w:rsidRPr="00F35A09">
        <w:rPr>
          <w:rFonts w:ascii="Times New Roman" w:eastAsia="Times New Roman" w:hAnsi="Times New Roman" w:cs="Times New Roman"/>
          <w:color w:val="000000"/>
          <w:sz w:val="24"/>
        </w:rPr>
        <w:t xml:space="preserve"> quality follow-up care </w:t>
      </w:r>
      <w:r w:rsidRPr="00F35A09">
        <w:rPr>
          <w:rFonts w:ascii="Times New Roman" w:eastAsia="Times New Roman" w:hAnsi="Times New Roman" w:cs="Times New Roman"/>
          <w:color w:val="000000"/>
          <w:sz w:val="24"/>
        </w:rPr>
        <w:t xml:space="preserve">for </w:t>
      </w:r>
      <w:r w:rsidR="00B3385F">
        <w:rPr>
          <w:rFonts w:ascii="Times New Roman" w:eastAsia="Times New Roman" w:hAnsi="Times New Roman" w:cs="Times New Roman"/>
          <w:color w:val="000000"/>
          <w:sz w:val="24"/>
        </w:rPr>
        <w:t xml:space="preserve">cancer survivors </w:t>
      </w:r>
      <w:r w:rsidR="00004BFB" w:rsidRPr="00F35A09">
        <w:rPr>
          <w:rFonts w:ascii="Times New Roman" w:hAnsi="Times New Roman" w:cs="Times New Roman"/>
          <w:sz w:val="24"/>
          <w:szCs w:val="24"/>
        </w:rPr>
        <w:fldChar w:fldCharType="begin" w:fldLock="1"/>
      </w:r>
      <w:r w:rsidR="00004BFB" w:rsidRPr="00F35A09">
        <w:rPr>
          <w:rFonts w:ascii="Times New Roman" w:hAnsi="Times New Roman" w:cs="Times New Roman"/>
          <w:sz w:val="24"/>
          <w:szCs w:val="24"/>
        </w:rPr>
        <w:instrText>ADDIN CSL_CITATION {"citationItems":[{"id":"ITEM-1","itemData":{"DOI":"10.1002/cncr.31844","ISSN":"10970142","PMID":"30500067","abstract":"Background: In efforts to improve the implementation of survivorship care plans (SCPs), the authors assessed whether the impact of SCPs on patient-reported outcomes differed between patients with an information-seeking coping style (monitoring) versus those with an information-avoiding coping style (blunting). Methods: In the Registration System Oncological Gynecology (ROGY) Care Trial, 12 hospitals in the Netherlands were randomized to deliver SCP care or usual care. All patients with newly diagnosed endometrial and ovarian cancer in the SCP care arm received an SCP that was generated automatically by their oncology provider through the web-based ROGY registration system. Outcomes (satisfaction with information provision and care, illness perceptions, and health care use) were measured directly after initial treatment and after 6, 12, and 24 months. Information coping style was measured at 12 months after initial treatment. Results: Among patients who had a monitoring coping style (N = 123), those in the SCP care arm reported higher satisfaction with information provision (mean score: 73.9 vs 63.9, respectively; P =.04) and care (mean score: 74.5 vs 69.2, respectively; P =.03) compared with those in the usual care arm. Among patients who had a blunting coping style (N = 102), those in the SCP care arm reported a higher impact of the disease on life (mean score: 5.0 vs 4.5, respectively; P =.02) and a higher emotional impact of the disease (mean score: 5.4 vs 4.2, respectively; P =.01) compared with those in the usual care arm. Conclusions: SCPs may be beneficial for patients who desire information about their disease, whereas SCPs may be less beneficial for patients who avoid medical information, suggesting a need for tailored SCP delivery to improve survivorship care.","author":[{"dropping-particle":"","family":"Rooij","given":"Belle H.","non-dropping-particle":"de","parse-names":false,"suffix":""},{"dropping-particle":"","family":"Ezendam","given":"Nicole P.M.","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Kruitwagen","given":"Roy F.P.M.","non-dropping-particle":"","parse-names":false,"suffix":""},{"dropping-particle":"V.","family":"Poll-Franse","given":"Lonneke","non-dropping-particle":"van de","parse-names":false,"suffix":""}],"container-title":"Cancer","id":"ITEM-1","issue":"5","issued":{"date-parts":[["2019"]]},"page":"788-797","title":"Patients’ information coping styles influence the benefit of a survivorship care plan in the ROGY Care Trial: New insights for tailored delivery","type":"article-journal","volume":"125"},"uris":["http://www.mendeley.com/documents/?uuid=5e1ccac8-69f0-4d7e-9815-4cb4a825403e"]}],"mendeley":{"formattedCitation":"(de Rooij et al., 2019)","plainTextFormattedCitation":"(de Rooij et al., 2019)","previouslyFormattedCitation":"(de Rooij et al., 2019)"},"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F35A09">
        <w:rPr>
          <w:rFonts w:ascii="Times New Roman" w:hAnsi="Times New Roman" w:cs="Times New Roman"/>
          <w:sz w:val="24"/>
          <w:szCs w:val="24"/>
        </w:rPr>
        <w:t>(de Rooij et al., 2019)</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w:t>
      </w:r>
    </w:p>
    <w:p w14:paraId="101AD526" w14:textId="0BB1A6B4" w:rsidR="00747058" w:rsidRPr="006B3C94" w:rsidRDefault="006B3C94" w:rsidP="00747058">
      <w:pPr>
        <w:spacing w:line="480" w:lineRule="auto"/>
        <w:jc w:val="both"/>
        <w:rPr>
          <w:rFonts w:ascii="Times New Roman" w:eastAsia="Times New Roman" w:hAnsi="Times New Roman" w:cs="Times New Roman"/>
          <w:color w:val="000000"/>
          <w:sz w:val="24"/>
        </w:rPr>
      </w:pPr>
      <w:r>
        <w:rPr>
          <w:rFonts w:ascii="Times New Roman" w:eastAsia="Times New Roman" w:hAnsi="Times New Roman" w:cs="Times New Roman"/>
          <w:color w:val="FF0000"/>
          <w:sz w:val="24"/>
        </w:rPr>
        <w:t>Four</w:t>
      </w:r>
      <w:r w:rsidR="00004BFB" w:rsidRPr="006B3C94">
        <w:rPr>
          <w:rFonts w:ascii="Times New Roman" w:eastAsia="Times New Roman" w:hAnsi="Times New Roman" w:cs="Times New Roman"/>
          <w:color w:val="FF0000"/>
          <w:sz w:val="24"/>
        </w:rPr>
        <w:t xml:space="preserve"> of the 2</w:t>
      </w:r>
      <w:r>
        <w:rPr>
          <w:rFonts w:ascii="Times New Roman" w:eastAsia="Times New Roman" w:hAnsi="Times New Roman" w:cs="Times New Roman"/>
          <w:color w:val="FF0000"/>
          <w:sz w:val="24"/>
        </w:rPr>
        <w:t>2</w:t>
      </w:r>
      <w:r w:rsidR="00004BFB" w:rsidRPr="006B3C94">
        <w:rPr>
          <w:rFonts w:ascii="Times New Roman" w:eastAsia="Times New Roman" w:hAnsi="Times New Roman" w:cs="Times New Roman"/>
          <w:color w:val="FF0000"/>
          <w:sz w:val="24"/>
        </w:rPr>
        <w:t xml:space="preserve"> </w:t>
      </w:r>
      <w:r w:rsidR="00004BFB" w:rsidRPr="00F35A09">
        <w:rPr>
          <w:rFonts w:ascii="Times New Roman" w:eastAsia="Times New Roman" w:hAnsi="Times New Roman" w:cs="Times New Roman"/>
          <w:color w:val="000000"/>
          <w:sz w:val="24"/>
        </w:rPr>
        <w:t>studies</w:t>
      </w:r>
      <w:r w:rsidR="00606BFE">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04BFB" w:rsidRPr="00F35A09">
        <w:rPr>
          <w:rFonts w:ascii="Times New Roman" w:hAnsi="Times New Roman" w:cs="Times New Roman"/>
          <w:sz w:val="24"/>
          <w:szCs w:val="24"/>
        </w:rPr>
        <w:instrText>ADDIN CSL_CITATION {"citationItems":[{"id":"ITEM-1","itemData":{"DOI":"10.1007/s11764-015-0443-1","ISSN":"1932-2259","abstract":"Purpose Prevailing wisdom suggests that implementation of a survivorship care plan (SCP) will address deficits in survi- vorship care planning and delivery for cancer patients. Here, we present 24-month results of a randomized clinical trial on health service and patient-reported outcomes among breast cancer patients transferred to their primary care physician for follow-up care. The 24-month assessments represent the long- term benefit and sustainability of the implantation of a SCP. Methods In all, 408 patients with early-stage breast cancer were randomized to the SCP or control group. Patient self- completed questionnaires, supplemented with telephone inter- views, during the 24-month study period assessed health ser- vice and patient-reported outcomes. The primary outcome was cancer-specific distress. Secondary outcomes included health-related quality of life, patient satisfaction, continuity and coordination of care, and health service outcomes such as adherence to guidelines. Results Over the course of 24 months, there were no differ- ences between both groups in health service and patient- reported outcomes. Women from Quebec compared to those from Western Canada (p&lt;0.001), women within 2 years of completion ofprimary treatment compared to a longer period (p=0.013), and those with a higher SF-36 mental component score compared to a lower score (p=0.044) were positively associated with adherence to guidelines. Conclusion The implementation ofa SCP in the transition of survivorship care from cancer center to primary care did not","author":[{"dropping-particle":"","family":"Boekhout","given":"Annelies H.","non-dropping-particle":"","parse-names":false,"suffix":""},{"dropping-particle":"","family":"Maunsell","given":"Elizabeth","non-dropping-particle":"","parse-names":false,"suffix":""},{"dropping-particle":"","family":"Pond","given":"Gregory R.","non-dropping-particle":"","parse-names":false,"suffix":""},{"dropping-particle":"","family":"Julian","given":"Jim A.","non-dropping-particle":"","parse-names":false,"suffix":""},{"dropping-particle":"","family":"Coyle","given":"Doug","non-dropping-particle":"","parse-names":false,"suffix":""},{"dropping-particle":"","family":"Levine","given":"Mark N.","non-dropping-particle":"","parse-names":false,"suffix":""},{"dropping-particle":"","family":"Grunfeld","given":"Eva","non-dropping-particle":"","parse-names":false,"suffix":""}],"container-title":"Journal of Cancer Survivorship","id":"ITEM-1","issued":{"date-parts":[["2015"]]},"note":"NUMERO 12 DE LA REVISION\n15 en referenciar","page":"683-691","title":"A survivorship care plan for breast cancer survivors: extended results of a randomized clinical trial","type":"article-journal","volume":"9"},"uris":["http://www.mendeley.com/documents/?uuid=91c7ec30-9af1-4d80-8d06-e2fbd9d27efe"]},{"id":"ITEM-2","itemData":{"DOI":"10.1188/16.onf.710-719","ISSN":"0190-535X","abstract":"PURPOSE/OBJECTIVES: To examine symptom and quality-of-life (QOL) trajectories in breast cancer and lymphoma survivors enrolled in a survivorship navigation intervention and to explore patient, caregiver, and primary care provider (PCP) satisfaction with receipt of a survivorship care plan (SCP). ., DESIGN: Prospective, cohort, longitudinal.., SETTING: The Billings Clinic, an integrated cancer center in Montana. ., SAMPLE: 67 patients with breast cancer or lymphoma who recently completed cancer treatment, along with 39 of their caregivers and 23 PCPs. ., METHODS: Data collection at one, three, and six months by the Functional Assessment of Cancer Therapy-General and satisfaction surveys.., MAIN RESEARCH VARIABLES: Symptoms, QOL, and satisfaction with the survivorship navigator and the SCP.., FINDINGS: Symptoms persisted six months following treatment. Symptoms and QOL indicators with worst intensity were energy, sleep, coping, and satisfaction with sex life. Patients with more comorbidities reported worse QOL, telephoned the survivorship navigator more often, and were more satisfied with the SCP. Patients with lymphoma reported higher QOL, but it was not significantly different from patients with breast cancer. Patients were significantly more satisfied than caregivers with the SCP at time 1. PCPs were highly satisfied with the SCP.., CONCLUSIONS: Some symptoms persist, even when cancer treatment has ended. Patients with comorbidities are at higher risk for more severe symptoms and worse QOL and may benefit from ongoing support. SCPs can facilitate patients' transition to primary care following cancer treatment. ., IMPLICATIONS FOR NURSING: Healthcare professionals who care for breast cancer survivors need to routinely assess them for the presence of comorbid conditions. Obese breast cancer survivors may benefit from weight reduction interventions to possibly decrease their risk of developing lymphedema and improve their overall health status.","author":[{"dropping-particle":"","family":"Brant","given":"Jeannine","non-dropping-particle":"","parse-names":false,"suffix":""},{"dropping-particle":"","family":"Blaseg","given":"Karyl","non-dropping-particle":"","parse-names":false,"suffix":""},{"dropping-particle":"","family":"Aders","given":"Kathy","non-dropping-particle":"","parse-names":false,"suffix":""},{"dropping-particle":"","family":"Oliver","given":"Dona","non-dropping-particle":"","parse-names":false,"suffix":""},{"dropping-particle":"","family":"Gray, EvanDudley","given":"William","non-dropping-particle":"","parse-names":false,"suffix":""}],"container-title":"Oncology Nursing Forum","id":"ITEM-2","issue":"6","issued":{"date-parts":[["2016"]]},"note":"NUMERO 15 DE LA REVISION\ntercero en referenciar en la revision, 18","page":"710-719","title":"Navigating the Transition From Cancer Care to Primary Care: Assistance of a Survivorship Care Plan","type":"article-journal","volume":"43"},"uris":["http://www.mendeley.com/documents/?uuid=64643dfa-b2a5-49b1-9464-19b338f11ed0"]},{"id":"ITEM-3","itemData":{"DOI":"10.1007/s11764-017-0639-7","ISBN":"1176401706397","ISSN":"1932-2259","abstract":"Purpose The purpose ofthis paper was to assess the impact of survivorship care plan (SCP) provision and moderating factors on health care use following endometrial cancer treatment. Methods Women newly diagnosed with endometrial cancer were included in a pragmatic cluster randomized trial at 12 hospitals in the Netherlands and were randomly assigned to SCP or usual care (n = 221; 75% response). The SCP was generated using the web-based Registrationsystem Oncological GYnecology (ROGY) and provided tailored in- formation regarding disease, treatment, and possible late-ef- fects. Cancer-related use ofgeneral practitioner, specialist, and additional health care was collected through questionnaires after diagnosis and at 6-, 12-, and 24-month follow-up and compared using linear multilevel regression analyses. Results Women who received an SCP had more cancer- related primary care visits compared to the usual care arm during the first year after diagnosis (β =0.7, p &lt;0.01). At 6-month follow-up, women in the SCP group used more ad- ditional health care compared to women receiving usual care (24 vs. 11%, p = 0.04). Women with anxious symptoms (p = 0.03) and women who received radiotherapy (p =0.01) had a higher primary care use within the first year after treat- ment, when receiving an SCP. Conclusions The SCP increases primary health care con- sumption the first year after treatment, particularly in women treated with radiotherapy and women with anxious symptoms. Implications for cancer survivors These findings imply that the SCP enables women in need of supportive care to seek relevant care at an early stage after treatment. Whether this results in improved patient-reported outcomes in the long- term","author":[{"dropping-particle":"","family":"Jeppesen","given":"Mette Moustgaard","non-dropping-particle":"","parse-names":false,"suffix":""},{"dropping-particle":"","family":"Ezendam","given":"Nicole P. M.","non-dropping-particle":"","parse-names":false,"suffix":""},{"dropping-particle":"","family":"Pijnenborg","given":"Johanna M. A.","non-dropping-particle":"","parse-names":false,"suffix":""},{"dropping-particle":"","family":"Caroline Vos","given":"M.","non-dropping-particle":"","parse-names":false,"suffix":""},{"dropping-particle":"","family":"Boll","given":"Dorry","non-dropping-particle":"","parse-names":false,"suffix":""},{"dropping-particle":"","family":"Kruitwagen","given":"Roy F. P. M.","non-dropping-particle":"","parse-names":false,"suffix":""},{"dropping-particle":"","family":"Jensen","given":"Pernille Tine","non-dropping-particle":"","parse-names":false,"suffix":""},{"dropping-particle":"V.","family":"Poll-Franse","given":"Lonneke","non-dropping-particle":"van de","parse-names":false,"suffix":""}],"container-title":"Journal of Cancer Survivorship","id":"ITEM-3","issued":{"date-parts":[["2018"]]},"note":"NUMERO 6 DE LA REVISION. ROGY\n2 en referenciar en rdo","page":"18-27","title":"The impact of the survivorship care plan on health care use: 2-year follow-up results of the ROGY care trial","type":"article-journal","volume":"12"},"uris":["http://www.mendeley.com/documents/?uuid=79d5dfe4-dabe-43ac-bbaf-70476583ab8a"]}],"mendeley":{"formattedCitation":"(Boekhout et al., 2015; Brant et al., 2016; Jeppesen et al., 2018)","plainTextFormattedCitation":"(Boekhout et al., 2015; Brant et al., 2016; Jeppesen et al., 2018)","previouslyFormattedCitation":"(Boekhout et al., 2015; Brant et al., 2016; Jeppesen et al., 2018)"},"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F35A09">
        <w:rPr>
          <w:rFonts w:ascii="Times New Roman" w:hAnsi="Times New Roman" w:cs="Times New Roman"/>
          <w:sz w:val="24"/>
          <w:szCs w:val="24"/>
        </w:rPr>
        <w:t>(Boekhout et al., 2015; Brant et al., 2016; Jeppesen et al., 2018</w:t>
      </w:r>
      <w:r>
        <w:rPr>
          <w:rFonts w:ascii="Times New Roman" w:hAnsi="Times New Roman" w:cs="Times New Roman"/>
          <w:sz w:val="24"/>
          <w:szCs w:val="24"/>
        </w:rPr>
        <w:t xml:space="preserve">; </w:t>
      </w:r>
      <w:r w:rsidRPr="006B3C94">
        <w:rPr>
          <w:rFonts w:ascii="Times New Roman" w:hAnsi="Times New Roman" w:cs="Times New Roman"/>
          <w:color w:val="FF0000"/>
          <w:sz w:val="24"/>
          <w:szCs w:val="24"/>
        </w:rPr>
        <w:t>Miller, 2008</w:t>
      </w:r>
      <w:r w:rsidR="00004BFB" w:rsidRPr="00F35A09">
        <w:rPr>
          <w:rFonts w:ascii="Times New Roman" w:hAnsi="Times New Roman" w:cs="Times New Roman"/>
          <w:sz w:val="24"/>
          <w:szCs w:val="24"/>
        </w:rPr>
        <w:t>)</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xml:space="preserve"> </w:t>
      </w:r>
      <w:r w:rsidR="006E1F3D" w:rsidRPr="00F35A09">
        <w:rPr>
          <w:rFonts w:ascii="Times New Roman" w:eastAsia="Times New Roman" w:hAnsi="Times New Roman" w:cs="Times New Roman"/>
          <w:color w:val="000000"/>
          <w:sz w:val="24"/>
        </w:rPr>
        <w:t xml:space="preserve">indicated </w:t>
      </w:r>
      <w:r w:rsidR="00004BFB" w:rsidRPr="00F35A09">
        <w:rPr>
          <w:rFonts w:ascii="Times New Roman" w:eastAsia="Times New Roman" w:hAnsi="Times New Roman" w:cs="Times New Roman"/>
          <w:color w:val="000000"/>
          <w:sz w:val="24"/>
        </w:rPr>
        <w:t xml:space="preserve">that the SCP was </w:t>
      </w:r>
      <w:r w:rsidR="006E1F3D" w:rsidRPr="00F35A09">
        <w:rPr>
          <w:rFonts w:ascii="Times New Roman" w:eastAsia="Times New Roman" w:hAnsi="Times New Roman" w:cs="Times New Roman"/>
          <w:color w:val="000000"/>
          <w:sz w:val="24"/>
        </w:rPr>
        <w:t xml:space="preserve">implemented </w:t>
      </w:r>
      <w:r w:rsidR="00004BFB" w:rsidRPr="00F35A09">
        <w:rPr>
          <w:rFonts w:ascii="Times New Roman" w:eastAsia="Times New Roman" w:hAnsi="Times New Roman" w:cs="Times New Roman"/>
          <w:color w:val="000000"/>
          <w:sz w:val="24"/>
        </w:rPr>
        <w:t xml:space="preserve">entirely by nurses </w:t>
      </w:r>
      <w:r w:rsidR="006E1F3D" w:rsidRPr="00F35A09">
        <w:rPr>
          <w:rFonts w:ascii="Times New Roman" w:eastAsia="Times New Roman" w:hAnsi="Times New Roman" w:cs="Times New Roman"/>
          <w:color w:val="000000"/>
          <w:sz w:val="24"/>
        </w:rPr>
        <w:t xml:space="preserve">working </w:t>
      </w:r>
      <w:r w:rsidR="00004BFB" w:rsidRPr="00F35A09">
        <w:rPr>
          <w:rFonts w:ascii="Times New Roman" w:eastAsia="Times New Roman" w:hAnsi="Times New Roman" w:cs="Times New Roman"/>
          <w:color w:val="000000"/>
          <w:sz w:val="24"/>
        </w:rPr>
        <w:t xml:space="preserve">in the context of a multidisciplinary team. In particular, </w:t>
      </w:r>
      <w:r>
        <w:rPr>
          <w:rFonts w:ascii="Times New Roman" w:eastAsia="Times New Roman" w:hAnsi="Times New Roman" w:cs="Times New Roman"/>
          <w:color w:val="000000"/>
          <w:sz w:val="24"/>
        </w:rPr>
        <w:t xml:space="preserve">some studies </w:t>
      </w:r>
      <w:r w:rsidRPr="006B3C94">
        <w:rPr>
          <w:rFonts w:ascii="Times New Roman" w:eastAsia="Times New Roman" w:hAnsi="Times New Roman" w:cs="Times New Roman"/>
          <w:color w:val="FF0000"/>
          <w:sz w:val="24"/>
        </w:rPr>
        <w:t>define advanced practice nurses as the optimal professionals to assume leadership in cancer survivorship care</w:t>
      </w:r>
      <w:r w:rsidRPr="006B3C94">
        <w:rPr>
          <w:rFonts w:ascii="Times New Roman" w:hAnsi="Times New Roman" w:cs="Times New Roman"/>
          <w:color w:val="FF0000"/>
          <w:sz w:val="24"/>
          <w:szCs w:val="24"/>
        </w:rPr>
        <w:t xml:space="preserve"> </w:t>
      </w:r>
      <w:r w:rsidRPr="006B3C94">
        <w:rPr>
          <w:rFonts w:ascii="Times New Roman" w:hAnsi="Times New Roman" w:cs="Times New Roman"/>
          <w:color w:val="FF0000"/>
          <w:sz w:val="24"/>
          <w:szCs w:val="24"/>
        </w:rPr>
        <w:fldChar w:fldCharType="begin" w:fldLock="1"/>
      </w:r>
      <w:r w:rsidRPr="006B3C94">
        <w:rPr>
          <w:rFonts w:ascii="Times New Roman" w:hAnsi="Times New Roman" w:cs="Times New Roman"/>
          <w:color w:val="FF0000"/>
          <w:sz w:val="24"/>
          <w:szCs w:val="24"/>
        </w:rPr>
        <w:instrText>ADDIN CSL_CITATION {"citationItems":[{"id":"ITEM-1","itemData":{"DOI":"10.1188/16.onf.636-645","ISSN":"0190-535X","abstract":"Purpose/Objectives: To compare a structured cancer survivorship care plan (SCP) transition visit versus an SCP transition visit coupled with a coordinated follow-up visit from the primary care provider (PCP). Design: Pilot randomized, controlled study. Setting: REX Cancer Hospital, a community cancer center in Raleigh, North Carolina. Sample: 34 adults completing treatment with curative intent. Methods: Patients and PCPs completed measures at baseline and at six weeks. Wilcoxon signed rank and rank sum tests were used for comparisons of SCP only versus SCP with PCP follow-up visit, as well as between high- and low-activated patients. Main Research Variables: Confidence in survivorship information and survivor concerns. Findings: The intervention was feasible and acceptable to patients and their PCPs. All patients (N = 34) had less contradictory information about care after SCP receipt. PCPs reported improved confidence in patients, regardless of intervention arm. Highly activated or empowered patients benefited more and had increased confidence and fewer concerns about cancer care. Conclusions: The SCP interventions led to increased confidence in survivorship information, but some benefits were greater for highly activated patients. PCPs also had improved confidence in survivorship care after SCP receipt, whether or not they saw the patient in follow-up. A larger study is needed to further explore these findings and the changes over time. Implications for Nursing: Nurses can be instrumental in facilitating the development and delivery of SCP to survivors and PCPs.","author":[{"dropping-particle":"","family":"Mayer","given":"Deborah K.","non-dropping-particle":"","parse-names":false,"suffix":""},{"dropping-particle":"","family":"Deal","given":"Allison","non-dropping-particle":"","parse-names":false,"suffix":""},{"dropping-particle":"","family":"Crane","given":"Jeffrey","non-dropping-particle":"","parse-names":false,"suffix":""},{"dropping-particle":"","family":"Chen","given":"Ronald","non-dropping-particle":"","parse-names":false,"suffix":""},{"dropping-particle":"","family":"Asher","given":"Gary","non-dropping-particle":"","parse-names":false,"suffix":""},{"dropping-particle":"","family":"Hanson","given":"Laura","non-dropping-particle":"","parse-names":false,"suffix":""},{"dropping-particle":"","family":"Wheeler","given":"Stephanie","non-dropping-particle":"","parse-names":false,"suffix":""},{"dropping-particle":"","family":"Gerstel","given":"Adrian","non-dropping-particle":"","parse-names":false,"suffix":""},{"dropping-particle":"","family":"Green","given":"Melissa","non-dropping-particle":"","parse-names":false,"suffix":""},{"dropping-particle":"","family":"Birken","given":"Sarah","non-dropping-particle":"","parse-names":false,"suffix":""},{"dropping-particle":"","family":"Rosenstein","given":"Donald","non-dropping-particle":"","parse-names":false,"suffix":""}],"container-title":"Oncology Nursing Forum","id":"ITEM-1","issue":"5","issued":{"date-parts":[["2016"]]},"note":"NUMERO 2 DE LA REVISION\n1 en referenciar en rdos","page":"636-645","title":"Using Survivorship Care Plans to Enhance Communication and Cancer Care Coordination: Results of a Pilot Study","type":"article-journal","volume":"43"},"uris":["http://www.mendeley.com/documents/?uuid=f9c11d15-83e3-4ae4-a0ba-dd76d387a534"]},{"id":"ITEM-2","itemData":{"DOI":"10.1200/jop.2013.001142","ISSN":"1554-7477","PMID":"24326740","abstract":"Purpose: Survivorship care plans (SCPs) are recommended for patients who have completed primary treatment and are transitioning to routine follow-up care. However, SCPs may be costly, and their effectiveness is unproven. The study objective was to assess the cost effectiveness of an SCP for breast cancer survivors transitioning to routine follow-up care with their own primary care physician (PCP) using data from a recent randomized controlled trial (RCT). Methods: Resource use and utility data for 408 patients with breast cancer enrolled in the RCT comparing an SCP with standard care (no SCP) were used. The intervention group received a 30-minute educational session with a nurse and their SCP, and their PCPs received the SCP plus a full guideline on follow-up. Analysis assessed the societal costs and quality-adjusted life years (QALYs) for the intervention group and the control group over the 2-year follow-up of the RCT. Uncertainty concerning cost effectiveness was assessed through nonparametric bootstrapping and deterministic sensitivity analysis. Results: The no-SCP group had better outcomes than the SCP group: total costs per patient were lower for standard care (Canadian $698 v $765), and total QALYs were almost equivalent (1.42 for standard care v 1.41 for the SCP). The probability that the SCP was cost effective was 0.26 at a threshold value of a QALY of $50,000. A variety of sensitivity analyses did not change the conclusions of the analysis. Conclusion: This SCP would be costly to introduce and would not be a cost effective use of scarce health care resources. Copyright © 2013 by American Society of Clinical Oncology.","author":[{"dropping-particle":"","family":"Coyle","given":"Doug","non-dropping-particle":"","parse-names":false,"suffix":""},{"dropping-particle":"","family":"Grunfeld","given":"Eva","non-dropping-particle":"","parse-names":false,"suffix":""},{"dropping-particle":"","family":"Coyle","given":"Kathryn","non-dropping-particle":"","parse-names":false,"suffix":""},{"dropping-particle":"","family":"Pond","given":"Gregory","non-dropping-particle":"","parse-names":false,"suffix":""},{"dropping-particle":"","family":"Julian","given":"Jim A.","non-dropping-particle":"","parse-names":false,"suffix":""},{"dropping-particle":"","family":"Levine","given":"Mark N.","non-dropping-particle":"","parse-names":false,"suffix":""}],"container-title":"Journal of Oncology Practice","id":"ITEM-2","issue":"2","issued":{"date-parts":[["2014"]]},"note":"NUMERO 16 DE LA REVISION","page":"e86-e92","title":"Cost Effectiveness of a Survivorship Care Plan for Breast Cancer Survivors","type":"article-journal","volume":"10"},"uris":["http://www.mendeley.com/documents/?uuid=3be0fe1e-b85e-4021-acb9-17d76e96f148"]}],"mendeley":{"formattedCitation":"(Coyle et al., 2014; Mayer et al., 2016)","plainTextFormattedCitation":"(Coyle et al., 2014; Mayer et al., 2016)","previouslyFormattedCitation":"(Coyle et al., 2014; Mayer et al., 2016)"},"properties":{"noteIndex":0},"schema":"https://github.com/citation-style-language/schema/raw/master/csl-citation.json"}</w:instrText>
      </w:r>
      <w:r w:rsidRPr="006B3C94">
        <w:rPr>
          <w:rFonts w:ascii="Times New Roman" w:hAnsi="Times New Roman" w:cs="Times New Roman"/>
          <w:color w:val="FF0000"/>
          <w:sz w:val="24"/>
          <w:szCs w:val="24"/>
        </w:rPr>
        <w:fldChar w:fldCharType="separate"/>
      </w:r>
      <w:r w:rsidRPr="006B3C94">
        <w:rPr>
          <w:rFonts w:ascii="Times New Roman" w:hAnsi="Times New Roman" w:cs="Times New Roman"/>
          <w:color w:val="FF0000"/>
          <w:sz w:val="24"/>
          <w:szCs w:val="24"/>
        </w:rPr>
        <w:t>(Coyle et al., 2014; Mayer et al., 2016)</w:t>
      </w:r>
      <w:r w:rsidRPr="006B3C94">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 xml:space="preserve">. Furthermore, </w:t>
      </w:r>
      <w:r w:rsidR="00004BFB" w:rsidRPr="006B3C94">
        <w:rPr>
          <w:rFonts w:ascii="Times New Roman" w:eastAsia="Times New Roman" w:hAnsi="Times New Roman" w:cs="Times New Roman"/>
          <w:color w:val="FF0000"/>
          <w:sz w:val="24"/>
        </w:rPr>
        <w:t xml:space="preserve">Brant et al. (2016) defined </w:t>
      </w:r>
      <w:r w:rsidR="006E1F3D" w:rsidRPr="006B3C94">
        <w:rPr>
          <w:rFonts w:ascii="Times New Roman" w:eastAsia="Times New Roman" w:hAnsi="Times New Roman" w:cs="Times New Roman"/>
          <w:color w:val="FF0000"/>
          <w:sz w:val="24"/>
        </w:rPr>
        <w:t xml:space="preserve">nurses </w:t>
      </w:r>
      <w:r w:rsidR="006E1F3D" w:rsidRPr="006B3C94">
        <w:rPr>
          <w:rFonts w:ascii="Times New Roman" w:eastAsia="Times New Roman" w:hAnsi="Times New Roman" w:cs="Times New Roman"/>
          <w:color w:val="FF0000"/>
          <w:sz w:val="24"/>
        </w:rPr>
        <w:lastRenderedPageBreak/>
        <w:t>as the key facilitators of</w:t>
      </w:r>
      <w:r w:rsidR="00004BFB" w:rsidRPr="006B3C94">
        <w:rPr>
          <w:rFonts w:ascii="Times New Roman" w:eastAsia="Times New Roman" w:hAnsi="Times New Roman" w:cs="Times New Roman"/>
          <w:color w:val="FF0000"/>
          <w:sz w:val="24"/>
        </w:rPr>
        <w:t xml:space="preserve"> </w:t>
      </w:r>
      <w:r w:rsidR="00B3385F" w:rsidRPr="006B3C94">
        <w:rPr>
          <w:rFonts w:ascii="Times New Roman" w:eastAsia="Times New Roman" w:hAnsi="Times New Roman" w:cs="Times New Roman"/>
          <w:color w:val="FF0000"/>
          <w:sz w:val="24"/>
        </w:rPr>
        <w:t xml:space="preserve">cancer survivor </w:t>
      </w:r>
      <w:r w:rsidR="00004BFB" w:rsidRPr="006B3C94">
        <w:rPr>
          <w:rFonts w:ascii="Times New Roman" w:eastAsia="Times New Roman" w:hAnsi="Times New Roman" w:cs="Times New Roman"/>
          <w:color w:val="FF0000"/>
          <w:sz w:val="24"/>
        </w:rPr>
        <w:t>care</w:t>
      </w:r>
      <w:r w:rsidR="006E1F3D" w:rsidRPr="006B3C94">
        <w:rPr>
          <w:rFonts w:ascii="Times New Roman" w:eastAsia="Times New Roman" w:hAnsi="Times New Roman" w:cs="Times New Roman"/>
          <w:color w:val="FF0000"/>
          <w:sz w:val="24"/>
        </w:rPr>
        <w:t xml:space="preserve"> who </w:t>
      </w:r>
      <w:r w:rsidR="00004BFB" w:rsidRPr="006B3C94">
        <w:rPr>
          <w:rFonts w:ascii="Times New Roman" w:eastAsia="Times New Roman" w:hAnsi="Times New Roman" w:cs="Times New Roman"/>
          <w:color w:val="FF0000"/>
          <w:sz w:val="24"/>
        </w:rPr>
        <w:t xml:space="preserve">not only </w:t>
      </w:r>
      <w:r w:rsidR="006E1F3D" w:rsidRPr="006B3C94">
        <w:rPr>
          <w:rFonts w:ascii="Times New Roman" w:eastAsia="Times New Roman" w:hAnsi="Times New Roman" w:cs="Times New Roman"/>
          <w:color w:val="FF0000"/>
          <w:sz w:val="24"/>
        </w:rPr>
        <w:t xml:space="preserve">improve </w:t>
      </w:r>
      <w:r w:rsidR="00004BFB" w:rsidRPr="006B3C94">
        <w:rPr>
          <w:rFonts w:ascii="Times New Roman" w:eastAsia="Times New Roman" w:hAnsi="Times New Roman" w:cs="Times New Roman"/>
          <w:color w:val="FF0000"/>
          <w:sz w:val="24"/>
        </w:rPr>
        <w:t xml:space="preserve">the care of the survivor but also simultaneously favour continuity of care. </w:t>
      </w:r>
    </w:p>
    <w:p w14:paraId="08946937" w14:textId="6379A6FA" w:rsidR="000A741B" w:rsidRPr="00F35A09" w:rsidRDefault="00596696" w:rsidP="00DC430A">
      <w:pPr>
        <w:spacing w:line="480" w:lineRule="auto"/>
        <w:jc w:val="both"/>
        <w:rPr>
          <w:rFonts w:ascii="Times New Roman" w:hAnsi="Times New Roman" w:cs="Times New Roman"/>
          <w:b/>
          <w:sz w:val="24"/>
          <w:szCs w:val="24"/>
        </w:rPr>
      </w:pPr>
      <w:r>
        <w:rPr>
          <w:rFonts w:ascii="Times New Roman" w:eastAsia="Times New Roman" w:hAnsi="Times New Roman" w:cs="Times New Roman"/>
          <w:b/>
          <w:color w:val="000000"/>
          <w:sz w:val="24"/>
        </w:rPr>
        <w:t xml:space="preserve">4. </w:t>
      </w:r>
      <w:r w:rsidR="00004BFB" w:rsidRPr="00F35A09">
        <w:rPr>
          <w:rFonts w:ascii="Times New Roman" w:eastAsia="Times New Roman" w:hAnsi="Times New Roman" w:cs="Times New Roman"/>
          <w:b/>
          <w:color w:val="000000"/>
          <w:sz w:val="24"/>
        </w:rPr>
        <w:t>DISCUSSION</w:t>
      </w:r>
    </w:p>
    <w:p w14:paraId="3F131E70" w14:textId="1AEAC8B8" w:rsidR="00232103" w:rsidRDefault="00232103" w:rsidP="00747058">
      <w:pPr>
        <w:spacing w:line="480" w:lineRule="auto"/>
        <w:jc w:val="both"/>
        <w:rPr>
          <w:rFonts w:ascii="Times New Roman" w:eastAsia="Times New Roman" w:hAnsi="Times New Roman" w:cs="Times New Roman"/>
          <w:color w:val="000000"/>
          <w:sz w:val="24"/>
          <w:highlight w:val="yellow"/>
        </w:rPr>
      </w:pPr>
      <w:r w:rsidRPr="00B747BF">
        <w:rPr>
          <w:rFonts w:ascii="Times New Roman" w:eastAsia="Times New Roman" w:hAnsi="Times New Roman" w:cs="Times New Roman"/>
          <w:color w:val="FF0000"/>
          <w:sz w:val="24"/>
        </w:rPr>
        <w:t xml:space="preserve">This integrative review provides a synthesis of the role of nurses in the different phases of the SCP and contributes to new understanding about the </w:t>
      </w:r>
      <w:r>
        <w:rPr>
          <w:rFonts w:ascii="Times New Roman" w:eastAsia="Times New Roman" w:hAnsi="Times New Roman" w:cs="Times New Roman"/>
          <w:color w:val="FF0000"/>
          <w:sz w:val="24"/>
        </w:rPr>
        <w:t>degree of participation</w:t>
      </w:r>
      <w:r w:rsidRPr="00B747BF">
        <w:rPr>
          <w:rFonts w:ascii="Times New Roman" w:eastAsia="Times New Roman" w:hAnsi="Times New Roman" w:cs="Times New Roman"/>
          <w:color w:val="FF0000"/>
          <w:sz w:val="24"/>
        </w:rPr>
        <w:t xml:space="preserve"> in the design, implementation</w:t>
      </w:r>
      <w:r>
        <w:rPr>
          <w:rFonts w:ascii="Times New Roman" w:eastAsia="Times New Roman" w:hAnsi="Times New Roman" w:cs="Times New Roman"/>
          <w:color w:val="FF0000"/>
          <w:sz w:val="24"/>
        </w:rPr>
        <w:t>, monitoring</w:t>
      </w:r>
      <w:r w:rsidRPr="00B747BF">
        <w:rPr>
          <w:rFonts w:ascii="Times New Roman" w:eastAsia="Times New Roman" w:hAnsi="Times New Roman" w:cs="Times New Roman"/>
          <w:color w:val="FF0000"/>
          <w:sz w:val="24"/>
        </w:rPr>
        <w:t xml:space="preserve"> and </w:t>
      </w:r>
      <w:r>
        <w:rPr>
          <w:rFonts w:ascii="Times New Roman" w:eastAsia="Times New Roman" w:hAnsi="Times New Roman" w:cs="Times New Roman"/>
          <w:color w:val="FF0000"/>
          <w:sz w:val="24"/>
        </w:rPr>
        <w:t xml:space="preserve">care </w:t>
      </w:r>
      <w:r w:rsidRPr="00B747BF">
        <w:rPr>
          <w:rFonts w:ascii="Times New Roman" w:eastAsia="Times New Roman" w:hAnsi="Times New Roman" w:cs="Times New Roman"/>
          <w:color w:val="FF0000"/>
          <w:sz w:val="24"/>
        </w:rPr>
        <w:t>coordination of SCPs for cancer survivors.</w:t>
      </w:r>
      <w:r>
        <w:rPr>
          <w:rFonts w:ascii="Times New Roman" w:eastAsia="Times New Roman" w:hAnsi="Times New Roman" w:cs="Times New Roman"/>
          <w:color w:val="FF0000"/>
          <w:sz w:val="24"/>
        </w:rPr>
        <w:t xml:space="preserve"> </w:t>
      </w:r>
    </w:p>
    <w:p w14:paraId="12E6CBE8" w14:textId="08673A54" w:rsidR="00232103" w:rsidRPr="00023FDA" w:rsidRDefault="00FC5CC5" w:rsidP="00747058">
      <w:pPr>
        <w:spacing w:line="480" w:lineRule="auto"/>
        <w:jc w:val="both"/>
        <w:rPr>
          <w:rFonts w:ascii="Times New Roman" w:eastAsia="Times New Roman" w:hAnsi="Times New Roman" w:cs="Times New Roman"/>
          <w:b/>
          <w:bCs/>
          <w:color w:val="FF0000"/>
          <w:sz w:val="24"/>
        </w:rPr>
      </w:pPr>
      <w:r>
        <w:rPr>
          <w:rFonts w:ascii="Times New Roman" w:eastAsia="Times New Roman" w:hAnsi="Times New Roman" w:cs="Times New Roman"/>
          <w:b/>
          <w:bCs/>
          <w:color w:val="FF0000"/>
          <w:sz w:val="24"/>
        </w:rPr>
        <w:t xml:space="preserve">4.1. </w:t>
      </w:r>
      <w:r w:rsidR="00A408BE">
        <w:rPr>
          <w:rFonts w:ascii="Times New Roman" w:eastAsia="Times New Roman" w:hAnsi="Times New Roman" w:cs="Times New Roman"/>
          <w:b/>
          <w:bCs/>
          <w:color w:val="FF0000"/>
          <w:sz w:val="24"/>
        </w:rPr>
        <w:t xml:space="preserve">Promoting nurses´ role as care coordinator of SCPs </w:t>
      </w:r>
    </w:p>
    <w:p w14:paraId="7206EAC1" w14:textId="2D3B2A48" w:rsidR="00FC5CC5" w:rsidRDefault="00FC5CC5" w:rsidP="00747058">
      <w:pPr>
        <w:spacing w:line="480" w:lineRule="auto"/>
        <w:jc w:val="both"/>
        <w:rPr>
          <w:rFonts w:ascii="Times New Roman" w:eastAsia="Times New Roman" w:hAnsi="Times New Roman" w:cs="Times New Roman"/>
          <w:color w:val="FF0000"/>
          <w:sz w:val="24"/>
        </w:rPr>
      </w:pPr>
      <w:r w:rsidRPr="00F35A09">
        <w:rPr>
          <w:rFonts w:ascii="Times New Roman" w:eastAsia="Times New Roman" w:hAnsi="Times New Roman" w:cs="Times New Roman"/>
          <w:color w:val="000000"/>
          <w:sz w:val="24"/>
        </w:rPr>
        <w:t xml:space="preserve">The studies showed that nurses play a key role and participate in </w:t>
      </w:r>
      <w:r>
        <w:rPr>
          <w:rFonts w:ascii="Times New Roman" w:eastAsia="Times New Roman" w:hAnsi="Times New Roman" w:cs="Times New Roman"/>
          <w:color w:val="000000"/>
          <w:sz w:val="24"/>
        </w:rPr>
        <w:t>all the</w:t>
      </w:r>
      <w:r w:rsidRPr="00F35A09">
        <w:rPr>
          <w:rFonts w:ascii="Times New Roman" w:eastAsia="Times New Roman" w:hAnsi="Times New Roman" w:cs="Times New Roman"/>
          <w:color w:val="000000"/>
          <w:sz w:val="24"/>
        </w:rPr>
        <w:t xml:space="preserve"> phases of the SCP</w:t>
      </w:r>
      <w:r>
        <w:rPr>
          <w:rFonts w:ascii="Times New Roman" w:eastAsia="Times New Roman" w:hAnsi="Times New Roman" w:cs="Times New Roman"/>
          <w:color w:val="000000"/>
          <w:sz w:val="24"/>
        </w:rPr>
        <w:t xml:space="preserve"> </w:t>
      </w:r>
      <w:r w:rsidRPr="00142883">
        <w:rPr>
          <w:rFonts w:ascii="Times New Roman" w:eastAsia="Times New Roman" w:hAnsi="Times New Roman" w:cs="Times New Roman"/>
          <w:color w:val="FF0000"/>
          <w:sz w:val="24"/>
        </w:rPr>
        <w:t>(design, delivery, monitoring and coordination)</w:t>
      </w:r>
      <w:r>
        <w:rPr>
          <w:rFonts w:ascii="Times New Roman" w:eastAsia="Times New Roman" w:hAnsi="Times New Roman" w:cs="Times New Roman"/>
          <w:color w:val="FF0000"/>
          <w:sz w:val="24"/>
        </w:rPr>
        <w:t xml:space="preserve"> with </w:t>
      </w:r>
      <w:r w:rsidRPr="00DC1AFC">
        <w:rPr>
          <w:rFonts w:ascii="Times New Roman" w:eastAsia="Times New Roman" w:hAnsi="Times New Roman" w:cs="Times New Roman"/>
          <w:color w:val="FF0000"/>
          <w:sz w:val="24"/>
        </w:rPr>
        <w:t xml:space="preserve">varying degrees of </w:t>
      </w:r>
      <w:r>
        <w:rPr>
          <w:rFonts w:ascii="Times New Roman" w:eastAsia="Times New Roman" w:hAnsi="Times New Roman" w:cs="Times New Roman"/>
          <w:color w:val="FF0000"/>
          <w:sz w:val="24"/>
        </w:rPr>
        <w:t>involvement and</w:t>
      </w:r>
      <w:r w:rsidRPr="00DC1AFC">
        <w:rPr>
          <w:rFonts w:ascii="Times New Roman" w:eastAsia="Times New Roman" w:hAnsi="Times New Roman" w:cs="Times New Roman"/>
          <w:color w:val="FF0000"/>
          <w:sz w:val="24"/>
        </w:rPr>
        <w:t xml:space="preserve"> responsibility</w:t>
      </w:r>
      <w:r>
        <w:rPr>
          <w:rFonts w:ascii="Times New Roman" w:eastAsia="Times New Roman" w:hAnsi="Times New Roman" w:cs="Times New Roman"/>
          <w:color w:val="FF0000"/>
          <w:sz w:val="24"/>
        </w:rPr>
        <w:t xml:space="preserve"> and in which design and </w:t>
      </w:r>
      <w:r w:rsidRPr="00142883">
        <w:rPr>
          <w:rFonts w:ascii="Times New Roman" w:eastAsia="Times New Roman" w:hAnsi="Times New Roman" w:cs="Times New Roman"/>
          <w:color w:val="FF0000"/>
          <w:sz w:val="24"/>
        </w:rPr>
        <w:t xml:space="preserve">delivery </w:t>
      </w:r>
      <w:r>
        <w:rPr>
          <w:rFonts w:ascii="Times New Roman" w:eastAsia="Times New Roman" w:hAnsi="Times New Roman" w:cs="Times New Roman"/>
          <w:color w:val="FF0000"/>
          <w:sz w:val="24"/>
        </w:rPr>
        <w:t>are the phases</w:t>
      </w:r>
      <w:r w:rsidRPr="00142883">
        <w:rPr>
          <w:rFonts w:ascii="Times New Roman" w:eastAsia="Times New Roman" w:hAnsi="Times New Roman" w:cs="Times New Roman"/>
          <w:color w:val="FF0000"/>
          <w:sz w:val="24"/>
        </w:rPr>
        <w:t xml:space="preserve"> </w:t>
      </w:r>
      <w:r>
        <w:rPr>
          <w:rFonts w:ascii="Times New Roman" w:eastAsia="Times New Roman" w:hAnsi="Times New Roman" w:cs="Times New Roman"/>
          <w:color w:val="FF0000"/>
          <w:sz w:val="24"/>
        </w:rPr>
        <w:t xml:space="preserve">with the highest nurse participation </w:t>
      </w:r>
      <w:r w:rsidRPr="00142883">
        <w:rPr>
          <w:rFonts w:ascii="Times New Roman" w:eastAsia="Times New Roman" w:hAnsi="Times New Roman" w:cs="Times New Roman"/>
          <w:color w:val="FF0000"/>
          <w:sz w:val="24"/>
        </w:rPr>
        <w:t>(18 out of 2</w:t>
      </w:r>
      <w:r>
        <w:rPr>
          <w:rFonts w:ascii="Times New Roman" w:eastAsia="Times New Roman" w:hAnsi="Times New Roman" w:cs="Times New Roman"/>
          <w:color w:val="FF0000"/>
          <w:sz w:val="24"/>
        </w:rPr>
        <w:t>2</w:t>
      </w:r>
      <w:r w:rsidRPr="00142883">
        <w:rPr>
          <w:rFonts w:ascii="Times New Roman" w:eastAsia="Times New Roman" w:hAnsi="Times New Roman" w:cs="Times New Roman"/>
          <w:color w:val="FF0000"/>
          <w:sz w:val="24"/>
        </w:rPr>
        <w:t xml:space="preserve"> studies).</w:t>
      </w:r>
      <w:r>
        <w:rPr>
          <w:rFonts w:ascii="Times New Roman" w:eastAsia="Times New Roman" w:hAnsi="Times New Roman" w:cs="Times New Roman"/>
          <w:color w:val="FF0000"/>
          <w:sz w:val="24"/>
        </w:rPr>
        <w:t xml:space="preserve"> </w:t>
      </w:r>
    </w:p>
    <w:p w14:paraId="11F02D38" w14:textId="54F45856" w:rsidR="00747058" w:rsidRPr="00F35A09" w:rsidRDefault="00FC5CC5" w:rsidP="00747058">
      <w:pPr>
        <w:spacing w:line="480" w:lineRule="auto"/>
        <w:jc w:val="both"/>
        <w:rPr>
          <w:rFonts w:ascii="Times New Roman" w:hAnsi="Times New Roman" w:cs="Times New Roman"/>
          <w:sz w:val="24"/>
          <w:szCs w:val="24"/>
        </w:rPr>
      </w:pPr>
      <w:r>
        <w:rPr>
          <w:rFonts w:ascii="Times New Roman" w:eastAsia="Times New Roman" w:hAnsi="Times New Roman" w:cs="Times New Roman"/>
          <w:color w:val="000000"/>
          <w:sz w:val="24"/>
          <w:lang w:val="en-US"/>
        </w:rPr>
        <w:t>T</w:t>
      </w:r>
      <w:r w:rsidR="00004BFB" w:rsidRPr="00F35A09">
        <w:rPr>
          <w:rFonts w:ascii="Times New Roman" w:eastAsia="Times New Roman" w:hAnsi="Times New Roman" w:cs="Times New Roman"/>
          <w:color w:val="000000"/>
          <w:sz w:val="24"/>
        </w:rPr>
        <w:t xml:space="preserve">he degree and type of participation are variable depending on </w:t>
      </w:r>
      <w:r w:rsidR="008866BD" w:rsidRPr="00F35A09">
        <w:rPr>
          <w:rFonts w:ascii="Times New Roman" w:eastAsia="Times New Roman" w:hAnsi="Times New Roman" w:cs="Times New Roman"/>
          <w:color w:val="000000"/>
          <w:sz w:val="24"/>
        </w:rPr>
        <w:t>how</w:t>
      </w:r>
      <w:r w:rsidR="00004BFB" w:rsidRPr="00F35A09">
        <w:rPr>
          <w:rFonts w:ascii="Times New Roman" w:eastAsia="Times New Roman" w:hAnsi="Times New Roman" w:cs="Times New Roman"/>
          <w:color w:val="000000"/>
          <w:sz w:val="24"/>
        </w:rPr>
        <w:t xml:space="preserve"> each centre</w:t>
      </w:r>
      <w:r w:rsidR="00DD63B5" w:rsidRPr="00F35A09">
        <w:rPr>
          <w:rFonts w:ascii="Times New Roman" w:eastAsia="Times New Roman" w:hAnsi="Times New Roman" w:cs="Times New Roman"/>
          <w:color w:val="000000"/>
          <w:sz w:val="24"/>
        </w:rPr>
        <w:t xml:space="preserve"> works</w:t>
      </w:r>
      <w:r w:rsidR="00004BFB" w:rsidRPr="00F35A09">
        <w:rPr>
          <w:rFonts w:ascii="Times New Roman" w:eastAsia="Times New Roman" w:hAnsi="Times New Roman" w:cs="Times New Roman"/>
          <w:color w:val="000000"/>
          <w:sz w:val="24"/>
        </w:rPr>
        <w:t xml:space="preserve">. The </w:t>
      </w:r>
      <w:r w:rsidR="008866BD" w:rsidRPr="00F35A09">
        <w:rPr>
          <w:rFonts w:ascii="Times New Roman" w:eastAsia="Times New Roman" w:hAnsi="Times New Roman" w:cs="Times New Roman"/>
          <w:color w:val="000000"/>
          <w:sz w:val="24"/>
        </w:rPr>
        <w:t>failure to establish</w:t>
      </w:r>
      <w:r w:rsidR="00004BFB" w:rsidRPr="00F35A09">
        <w:rPr>
          <w:rFonts w:ascii="Times New Roman" w:eastAsia="Times New Roman" w:hAnsi="Times New Roman" w:cs="Times New Roman"/>
          <w:color w:val="000000"/>
          <w:sz w:val="24"/>
        </w:rPr>
        <w:t xml:space="preserve"> a specific methodology for the design of the SCP generates plans </w:t>
      </w:r>
      <w:r w:rsidR="008866BD" w:rsidRPr="00F35A09">
        <w:rPr>
          <w:rFonts w:ascii="Times New Roman" w:eastAsia="Times New Roman" w:hAnsi="Times New Roman" w:cs="Times New Roman"/>
          <w:color w:val="000000"/>
          <w:sz w:val="24"/>
        </w:rPr>
        <w:t xml:space="preserve">that vary </w:t>
      </w:r>
      <w:r w:rsidR="00004BFB" w:rsidRPr="00F35A09">
        <w:rPr>
          <w:rFonts w:ascii="Times New Roman" w:eastAsia="Times New Roman" w:hAnsi="Times New Roman" w:cs="Times New Roman"/>
          <w:color w:val="000000"/>
          <w:sz w:val="24"/>
        </w:rPr>
        <w:t xml:space="preserve">according to each health centre, </w:t>
      </w:r>
      <w:r w:rsidR="008866BD" w:rsidRPr="00F35A09">
        <w:rPr>
          <w:rFonts w:ascii="Times New Roman" w:eastAsia="Times New Roman" w:hAnsi="Times New Roman" w:cs="Times New Roman"/>
          <w:color w:val="000000"/>
          <w:sz w:val="24"/>
        </w:rPr>
        <w:t xml:space="preserve">which </w:t>
      </w:r>
      <w:r w:rsidR="00004BFB" w:rsidRPr="00F35A09">
        <w:rPr>
          <w:rFonts w:ascii="Times New Roman" w:eastAsia="Times New Roman" w:hAnsi="Times New Roman" w:cs="Times New Roman"/>
          <w:color w:val="000000"/>
          <w:sz w:val="24"/>
        </w:rPr>
        <w:t xml:space="preserve">can </w:t>
      </w:r>
      <w:r w:rsidR="008866BD" w:rsidRPr="00F35A09">
        <w:rPr>
          <w:rFonts w:ascii="Times New Roman" w:eastAsia="Times New Roman" w:hAnsi="Times New Roman" w:cs="Times New Roman"/>
          <w:color w:val="000000"/>
          <w:sz w:val="24"/>
        </w:rPr>
        <w:t xml:space="preserve">lead to </w:t>
      </w:r>
      <w:r w:rsidR="00004BFB" w:rsidRPr="00F35A09">
        <w:rPr>
          <w:rFonts w:ascii="Times New Roman" w:eastAsia="Times New Roman" w:hAnsi="Times New Roman" w:cs="Times New Roman"/>
          <w:color w:val="000000"/>
          <w:sz w:val="24"/>
        </w:rPr>
        <w:t>confusing, long and difficult-to-understand plans</w:t>
      </w:r>
      <w:r w:rsidR="00606BFE">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04BFB" w:rsidRPr="00F35A09">
        <w:rPr>
          <w:rFonts w:ascii="Times New Roman" w:hAnsi="Times New Roman" w:cs="Times New Roman"/>
          <w:sz w:val="24"/>
          <w:szCs w:val="24"/>
        </w:rPr>
        <w:instrText>ADDIN CSL_CITATION {"citationItems":[{"id":"ITEM-1","itemData":{"DOI":"10.1007/s11764-013-0327-1","ISSN":"19322267","abstract":"PURPOSE: Previous studies have merely investigated oncology providers' a priori attitudes toward SCPs. The purpose of the current study was to longitudinally evaluate oncology providers' expectations and actual experiences with the use of an automatically generated Survivorship Care Plan (SCP) in daily clinical practice.\\n\\nMETHODS: Between April 2011 and October 2012, the participating oncology providers (i.e., gynecologists, gynecologic oncologists, oncology nurses) provided usual care or SCP care to 222 endometrial and 85 ovarian cancer patients included in the Registrationsystem Oncological GYnecology (ROGY) Care trial. All (n = 43) oncology providers in both arms were requested to complete a questionnaire before and after patient inclusion regarding their expectations and evaluation of SCP care.\\n\\nRESULTS: Before patient inclusion, 38 (88 %; 21 SCP, 17 usual care), and after patient inclusion, 35 (83 %; 20 SCP, 15 usual care) oncology providers returned the questionnaire. After patient inclusion, oncology providers were generally satisfied with the SCP (M = 7.1, SD = 1.3, with 1 = not at all-10 = very much) and motivated to keep using the SCP (M = 7.9, SD = 1.5). Most providers (64 %) encountered barriers. Twenty-five percent felt they used more time for consultations (M = 7.3 min, SD = 4.6). However, self-reported consultation time did not differ between before (M = 21.8 min, SD = 11.6) and after patient inclusion (M = 18.7, SD = 10.6; p = 0.22) or between SCP care (M = 18.5, SD = 10.3) and usual care (M = 22.0, SD = 12.2; p = 0.21).\\n\\nCONCLUSIONS: Oncology providers using the SCP were generally satisfied and motivated to keep using the SCP. However, the findings of the current study suggest that even when the SCP can be generated automatically, oncology providers still have difficulties with finding the time to discuss the SCP with their patients.\\n\\nIMPLICATIONS FOR CANCER SURVIVORS: If SCP care is indeed effective, overcoming the perceived barriers is needed before large-scale implementation in order for cancer survivors to fully benefit from the potential advantages of SCPs.","author":[{"dropping-particle":"","family":"Nicolaije","given":"Kim A H","non-dropping-particle":"","parse-names":false,"suffix":""},{"dropping-particle":"","family":"Ezendam","given":"Nicole P M","non-dropping-particle":"","parse-names":false,"suffix":""},{"dropping-particle":"","family":"Vos","given":"M. Caroline","non-dropping-particle":"","parse-names":false,"suffix":""},{"dropping-particle":"","family":"Pijnenborg","given":"Johanna M A","non-dropping-particle":"","parse-names":false,"suffix":""},{"dropping-particle":"V.","family":"Poll-Franse","given":"Lonneke","non-dropping-particle":"van de","parse-names":false,"suffix":""},{"dropping-particle":"","family":"Kruitwagen","given":"Roy F P M","non-dropping-particle":"","parse-names":false,"suffix":""}],"container-title":"Journal of Cancer Survivorship","id":"ITEM-1","issued":{"date-parts":[["2013"]]},"note":"NUMERO 3 DE LA REVISION; PRIMERO ROGY\n11 en referenciar","page":"248-259","title":"Oncology providers' evaluation of the use of an automatically generated cancer survivorship care plan: Longitudinal results from the ROGY Care trial","type":"article-journal","volume":"8"},"uris":["http://www.mendeley.com/documents/?uuid=1d1664ea-a4fb-4ee8-a6a5-9ed6e624fffe"]},{"id":"ITEM-2","itemData":{"DOI":"10.1007/s11764-014-0368-0","ISSN":"1932-2259","abstract":"Purpose This study assesses the effect of sending a Survivorship Care Plan (SCP) to primary care physicians (PCP) on the communication of the PCP with the medical specialist and the patient and to describe PCPs’ opinions regarding the SCP. Methods In a pragmatic cluster randomized controlled trial conducted in 12 hospitals, the PCP ofendometrial and ovarian cancer patients received usual information, while in addition the SCP-care arm received a copy of the patient’sSCP.Results A questionnaire was returned by 266 PCPs (76 %). One third of the PCPs in the SCP-care arm indicated having received an SCP. PCPs in the SCP-care arm were more likely to have had personal contact with the medical specialist (52 vs. 37 %, p=0.01) but were equally satisfied with the infor- mation as PCPs in the usual care arm (7.2 vs. 6.9 on a scale from 1 to 10, p=0.25). Of all PCPs, 82 % indicated they would want to receive an SCP in the future. A quarter of the PCPs who received an SCP reported that the SCP supported contact with the patient. However, the SCP was found too long. Conclusions Supplying an SCP to PCPs potentially has a positive effect on the communication between the PCP and the medical specialist. The SCP should be concise and focused on PCPs’ needs, such as contact information and tailored information on patient diagnosis, treatment, and possible consequences. Implications for Cancer Survivors In the light oftransition of cancer care to PCPs, survivors may benefit from improved information provision and communication","author":[{"dropping-particle":"","family":"Ezendam","given":"Nicole P. M.","non-dropping-particle":"","parse-names":false,"suffix":""},{"dropping-particle":"","family":"Nicolaije","given":"Kim A. H.","non-dropping-particle":"","parse-names":false,"suffix":""},{"dropping-particle":"","family":"Kruitwagen","given":"Roy F. P. M.","non-dropping-particle":"","parse-names":false,"suffix":""},{"dropping-particle":"","family":"Pijnenborg","given":"Johanna M. A.","non-dropping-particle":"","parse-names":false,"suffix":""},{"dropping-particle":"","family":"Vos","given":"M. Caroline","non-dropping-particle":"","parse-names":false,"suffix":""},{"dropping-particle":"","family":"Boll","given":"Dorry","non-dropping-particle":"","parse-names":false,"suffix":""},{"dropping-particle":"","family":"Bommel","given":"Marjo","non-dropping-particle":"van","parse-names":false,"suffix":""},{"dropping-particle":"V.","family":"Poll-Franse","given":"Lonneke","non-dropping-particle":"van de","parse-names":false,"suffix":""}],"container-title":"Journal of Cancer Survivorship","id":"ITEM-2","issued":{"date-parts":[["2014"]]},"note":"NUMERO 4 DE LA REVISION; ROGY\n13 EN REFERENCIAR","page":"595-602","title":"Survivorship Care Plans to inform the primary care physician: results from the ROGY care pragmatic cluster randomized controlled trial","type":"article-journal","volume":"8"},"uris":["http://www.mendeley.com/documents/?uuid=7c971c35-9ac8-4540-b26c-052cc1addff4"]},{"id":"ITEM-3","itemData":{"DOI":"10.1200/JCO.2014.60.3399","ISSN":"15277755","abstract":"PURPOSE: This study was conducted to longitudinally assess the impact of an automatically generated survivorship care plan (SCP) on patient-reported outcomes in routine clinical practice. Primary outcomes were patient satisfaction with information and care. Secondary outcomes included illness perceptions and health care use. METHODS: Twelve hospitals were randomly assigned to SCP care or usual care in a pragmatic, cluster randomized trial. Newly diagnosed patients with endometrial cancer completed questionnaires after diagnosis (n = 221; 75% response), 6 months (n = 158), and 12 months (n = 147). An SCP application was built in the Web-based ROGY (Registration System Oncological Gynecology). By clicking the SCP button, a patient-tailored SCP was generated. RESULTS: In the SCP care arm, 74% of patients received an SCP. They reported receiving more information about their treatment (mean [M] = 57, standard deviation [SD] = 20 v M = 47, SD = 24; P = .03), other services (M = 35, SD = 22 v M = 25, SD = 22; P = .03), and different places of care (M = 27, SD = 25 v M = 23, SD = 26; P = .04) than the usual care arm (scales, 0 to 100). However, there were no differences regarding satisfaction with information or care. Patients in the SCP care arm experienced more symptoms (M = 3.3, SD = 2.0 v M = 2.6, SD = 1.6; P = .03), were more concerned about their illness (M = 4.4, SD = 2.3 v M = 3.9, SD = 2.1; P = .03), were more affected emotionally (M = 4.0, SD = 2.2 v M = 3.7, SD = 2.2; P = .046), and reported more cancer-related contact with their primary care physician (M = 1.8, SD = 2.0 v M = 1.1, SD = 0.9; P = .003) than those in the usual care arm (scale, 1 to 10). These effects did not differ over time. CONCLUSION: The present trial showed no evidence of a benefit of SCPs on satisfaction with information and care. Furthermore, SCPs increased patients' concerns, emotional impact, experienced symptoms, and the amount of cancer-related contact with the primary care physician. Whether this may ultimately lead to more empowered patients should be investigated further.","author":[{"dropping-particle":"","family":"Nicolaije","given":"Kim A.H.","non-dropping-particle":"","parse-names":false,"suffix":""},{"dropping-particle":"","family":"Ezendam","given":"Nicole P.M.","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Boss","given":"Erik A.","non-dropping-particle":"","parse-names":false,"suffix":""},{"dropping-particle":"","family":"Hermans","given":"Ralph H.M.","non-dropping-particle":"","parse-names":false,"suffix":""},{"dropping-particle":"","family":"Engelhart","given":"Karin C.M.","non-dropping-particle":"","parse-names":false,"suffix":""},{"dropping-particle":"","family":"Haartsen","given":"Joke E.","non-dropping-particle":"","parse-names":false,"suffix":""},{"dropping-particle":"","family":"Pijlman","given":"Brenda M.","non-dropping-particle":"","parse-names":false,"suffix":""},{"dropping-particle":"","family":"Loon-Baelemans","given":"Ingrid E.A.M.","non-dropping-particle":"Van","parse-names":false,"suffix":""},{"dropping-particle":"","family":"Mertens","given":"Helena J.M.M.","non-dropping-particle":"","parse-names":false,"suffix":""},{"dropping-particle":"","family":"Nolting","given":"Willem E.","non-dropping-particle":"","parse-names":false,"suffix":""},{"dropping-particle":"","family":"Beek","given":"Johannes J.","non-dropping-particle":"Van","parse-names":false,"suffix":""},{"dropping-particle":"","family":"Roukema","given":"Jan A.","non-dropping-particle":"","parse-names":false,"suffix":""},{"dropping-particle":"","family":"Zijlstra","given":"Wobbe P.","non-dropping-particle":"","parse-names":false,"suffix":""},{"dropping-particle":"","family":"Kruitwagen","given":"Roy F.P.M.","non-dropping-particle":"","parse-names":false,"suffix":""},{"dropping-particle":"V.","family":"Poll-Franse","given":"Lonneke","non-dropping-particle":"Van De","parse-names":false,"suffix":""}],"container-title":"Journal of Clinical Oncology","id":"ITEM-3","issue":"31","issued":{"date-parts":[["2015"]]},"note":"NUMERO 5 DE LA REVISION. ROGY\n10 en referenciar","page":"3550-3559","title":"Impact of an automatically generated cancer survivorship care plan on patient-reported outcomes in routine clinical practice: Longitudinal outcomes of a pragmatic, cluster randomized trial","type":"article-journal","volume":"33"},"uris":["http://www.mendeley.com/documents/?uuid=3fc12b00-b5fd-4f09-8fda-cb2e79de37e5"]},{"id":"ITEM-4","itemData":{"DOI":"10.1007/s11764-017-0639-7","ISBN":"1176401706397","ISSN":"1932-2259","abstract":"Purpose The purpose ofthis paper was to assess the impact of survivorship care plan (SCP) provision and moderating factors on health care use following endometrial cancer treatment. Methods Women newly diagnosed with endometrial cancer were included in a pragmatic cluster randomized trial at 12 hospitals in the Netherlands and were randomly assigned to SCP or usual care (n = 221; 75% response). The SCP was generated using the web-based Registrationsystem Oncological GYnecology (ROGY) and provided tailored in- formation regarding disease, treatment, and possible late-ef- fects. Cancer-related use ofgeneral practitioner, specialist, and additional health care was collected through questionnaires after diagnosis and at 6-, 12-, and 24-month follow-up and compared using linear multilevel regression analyses. Results Women who received an SCP had more cancer- related primary care visits compared to the usual care arm during the first year after diagnosis (β =0.7, p &lt;0.01). At 6-month follow-up, women in the SCP group used more ad- ditional health care compared to women receiving usual care (24 vs. 11%, p = 0.04). Women with anxious symptoms (p = 0.03) and women who received radiotherapy (p =0.01) had a higher primary care use within the first year after treat- ment, when receiving an SCP. Conclusions The SCP increases primary health care con- sumption the first year after treatment, particularly in women treated with radiotherapy and women with anxious symptoms. Implications for cancer survivors These findings imply that the SCP enables women in need of supportive care to seek relevant care at an early stage after treatment. Whether this results in improved patient-reported outcomes in the long- term","author":[{"dropping-particle":"","family":"Jeppesen","given":"Mette Moustgaard","non-dropping-particle":"","parse-names":false,"suffix":""},{"dropping-particle":"","family":"Ezendam","given":"Nicole P. M.","non-dropping-particle":"","parse-names":false,"suffix":""},{"dropping-particle":"","family":"Pijnenborg","given":"Johanna M. A.","non-dropping-particle":"","parse-names":false,"suffix":""},{"dropping-particle":"","family":"Caroline Vos","given":"M.","non-dropping-particle":"","parse-names":false,"suffix":""},{"dropping-particle":"","family":"Boll","given":"Dorry","non-dropping-particle":"","parse-names":false,"suffix":""},{"dropping-particle":"","family":"Kruitwagen","given":"Roy F. P. M.","non-dropping-particle":"","parse-names":false,"suffix":""},{"dropping-particle":"","family":"Jensen","given":"Pernille Tine","non-dropping-particle":"","parse-names":false,"suffix":""},{"dropping-particle":"V.","family":"Poll-Franse","given":"Lonneke","non-dropping-particle":"van de","parse-names":false,"suffix":""}],"container-title":"Journal of Cancer Survivorship","id":"ITEM-4","issued":{"date-parts":[["2018"]]},"note":"NUMERO 6 DE LA REVISION. ROGY\n2 en referenciar en rdo","page":"18-27","title":"The impact of the survivorship care plan on health care use: 2-year follow-up results of the ROGY care trial","type":"article-journal","volume":"12"},"uris":["http://www.mendeley.com/documents/?uuid=79d5dfe4-dabe-43ac-bbaf-70476583ab8a"]},{"id":"ITEM-5","itemData":{"DOI":"10.1016/j.ygyno.2017.02.041","ISSN":"00908258","abstract":"Objective. The aim of this study was to assess the long-term impact of an automatically generated Survivor- ship Care Plan (SCP) on patient reported outcomes in ovarian cancer in routine clinical practice. Outcome mea- sures included satisfaction with information provision and care, illness perceptions and health care utilization. Methods. In this pragmatic cluster randomized trial, twelve hospitals in the South of the Netherlands were randomized to ‘SCP care’ or ‘usual care’. All newly diagnosed ovarian cancer patients in the ‘SCP care’ arm re- ceived an SCP that was automatically generated by the oncology provider, by clicking a button in the web- based Registrationsystem Oncological GYnecology (ROGY). Ovarian cancer patients (N= 174, mean age 63.3, SD = 11.4; all stages) completed questionnaires directly after initial treatment and after 6, 12 and 24 months. Results. First questionnaires were returned from 61 (67%) ovarian cancer patients in the ‘SCP care’ arm and 113 (72%) patients in the ‘usual care’ arm. In the ‘SCP care’ arm, 66% (N= 41) of the patients reported receipt of an SCP. No overall differences were observed between the trial arms on satisfaction with information provi- sion, satisfaction with care or health care utilization. Regarding illness perceptions, patients in the ‘SCP care’ arm had lower beliefs that the treatment would help to cure their disease (overall, 6.7 vs. 7.5, P b 0.01). Conclusions. SCPs did not increase satisfaction with information provision or care in ovarian cancer patients","author":[{"dropping-particle":"","family":"Rooij","given":"Belle H.","non-dropping-particle":"de","parse-names":false,"suffix":""},{"dropping-particle":"","family":"Ezendam","given":"Nicole P.M.","non-dropping-particle":"","parse-names":false,"suffix":""},{"dropping-particle":"","family":"Nicolaije","given":"Kim A.H","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Boss","given":"Erik A.","non-dropping-particle":"","parse-names":false,"suffix":""},{"dropping-particle":"","family":"Hermans","given":"Ralph H.M.","non-dropping-particle":"","parse-names":false,"suffix":""},{"dropping-particle":"","family":"Engelhart","given":"Karin C.M.","non-dropping-particle":"","parse-names":false,"suffix":""},{"dropping-particle":"","family":"Haartsen","given":"Joke E.","non-dropping-particle":"","parse-names":false,"suffix":""},{"dropping-particle":"","family":"Pijlman","given":"Brenda M.","non-dropping-particle":"","parse-names":false,"suffix":""},{"dropping-particle":"","family":"Loon-Baelemans","given":"Ingrid E.A.M.","non-dropping-particle":"van","parse-names":false,"suffix":""},{"dropping-particle":"","family":"Mertens","given":"Helena J.M.M.","non-dropping-particle":"","parse-names":false,"suffix":""},{"dropping-particle":"","family":"Nolting","given":"Willem E.","non-dropping-particle":""</w:instrText>
      </w:r>
      <w:r w:rsidR="00004BFB" w:rsidRPr="00BE2A1D">
        <w:rPr>
          <w:rFonts w:ascii="Times New Roman" w:hAnsi="Times New Roman" w:cs="Times New Roman"/>
          <w:sz w:val="24"/>
          <w:szCs w:val="24"/>
          <w:lang w:val="es-ES"/>
        </w:rPr>
        <w:instrText>,"parse-names":false,"suffix":""},{"dropping-particle":"","family":"Beek","given":"Johannes J.","non-dropping-particle":"van","parse-names":false,"suffix":""},{"dropping-particle":"","family":"Roukema","given":"Jan A.","non-dropping-particle":"","parse-names":false,"suffix":""},{"dropping-particle":"","family":"Kruitwagen","given":"Roy F.P.M.","non-dropping-particle":"","parse-names":false,"suffix":""},{"dropping-particle":"V.","family":"Poll-Franse","given":"Lonneke","non-dropping-particle":"van de","parse-names":false,"suffix":""}],"container-title":"Gynecologic Oncology","id":"ITEM-5","issued":{"date-parts":[["2017"]]},"note":"NUMERO 7 EN LA REVISION Y ULTIMO DE ROGY\n12 en referenciar","page":"319-328","title":"Effects of Survivorship Care Plans on patient reported outcomes in ovarian cancer during 2-year follow-up – The ROGY care trial","type":"article-journal","volume":"145"},"uris":["http://www.mendeley.com/documents/?uuid=b4c175e5-5771-4473-8b99-a08dbff2f46d"]}],"mendeley":{"formattedCitation":"(de Rooij et al., 2017; Ezendam et al., 2014; Jeppesen et al., 2018; Nicolaije et al., 2015, 2013)","plainTextFormattedCitation":"(de Rooij et al., 2017; Ezendam et al., 2014; Jeppesen et al., 2018; Nicolaije et al., 2015, 2013)","previouslyFormattedCitation":"(de Rooij et al., 2017; Ezendam et al., 2014; Jeppesen et al., 2018; Nicolaije et al., 2015, 2013)"},"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BE2A1D">
        <w:rPr>
          <w:rFonts w:ascii="Times New Roman" w:hAnsi="Times New Roman" w:cs="Times New Roman"/>
          <w:sz w:val="24"/>
          <w:szCs w:val="24"/>
          <w:lang w:val="es-ES"/>
        </w:rPr>
        <w:t>(de Rooij et al., 2017; Ezendam et al., 2014; Jeppesen et al., 2018; Nicolaije et al., 2015, 2013)</w:t>
      </w:r>
      <w:r w:rsidR="00004BFB" w:rsidRPr="00F35A09">
        <w:rPr>
          <w:rFonts w:ascii="Times New Roman" w:hAnsi="Times New Roman" w:cs="Times New Roman"/>
          <w:sz w:val="24"/>
          <w:szCs w:val="24"/>
        </w:rPr>
        <w:fldChar w:fldCharType="end"/>
      </w:r>
      <w:r w:rsidR="00004BFB" w:rsidRPr="00BE2A1D">
        <w:rPr>
          <w:rFonts w:ascii="Times New Roman" w:eastAsia="Times New Roman" w:hAnsi="Times New Roman" w:cs="Times New Roman"/>
          <w:color w:val="000000"/>
          <w:sz w:val="24"/>
          <w:lang w:val="es-ES"/>
        </w:rPr>
        <w:t xml:space="preserve">. </w:t>
      </w:r>
      <w:r w:rsidR="00004BFB" w:rsidRPr="00F35A09">
        <w:rPr>
          <w:rFonts w:ascii="Times New Roman" w:eastAsia="Times New Roman" w:hAnsi="Times New Roman" w:cs="Times New Roman"/>
          <w:color w:val="000000"/>
          <w:sz w:val="24"/>
        </w:rPr>
        <w:t xml:space="preserve">A global and strategic approach to </w:t>
      </w:r>
      <w:r w:rsidR="008866BD" w:rsidRPr="00F35A09">
        <w:rPr>
          <w:rFonts w:ascii="Times New Roman" w:eastAsia="Times New Roman" w:hAnsi="Times New Roman" w:cs="Times New Roman"/>
          <w:color w:val="000000"/>
          <w:sz w:val="24"/>
        </w:rPr>
        <w:t>SCPs</w:t>
      </w:r>
      <w:r w:rsidR="00004BFB" w:rsidRPr="00F35A09">
        <w:rPr>
          <w:rFonts w:ascii="Times New Roman" w:eastAsia="Times New Roman" w:hAnsi="Times New Roman" w:cs="Times New Roman"/>
          <w:color w:val="000000"/>
          <w:sz w:val="24"/>
        </w:rPr>
        <w:t xml:space="preserve"> would help standardize their design and </w:t>
      </w:r>
      <w:r w:rsidR="008866BD" w:rsidRPr="00F35A09">
        <w:rPr>
          <w:rFonts w:ascii="Times New Roman" w:eastAsia="Times New Roman" w:hAnsi="Times New Roman" w:cs="Times New Roman"/>
          <w:color w:val="000000"/>
          <w:sz w:val="24"/>
        </w:rPr>
        <w:t xml:space="preserve">allow explorations of </w:t>
      </w:r>
      <w:r w:rsidR="00004BFB" w:rsidRPr="00F35A09">
        <w:rPr>
          <w:rFonts w:ascii="Times New Roman" w:eastAsia="Times New Roman" w:hAnsi="Times New Roman" w:cs="Times New Roman"/>
          <w:color w:val="000000"/>
          <w:sz w:val="24"/>
        </w:rPr>
        <w:t>their effectiveness</w:t>
      </w:r>
      <w:r w:rsidR="008866BD" w:rsidRPr="00F35A09">
        <w:rPr>
          <w:rFonts w:ascii="Times New Roman" w:eastAsia="Times New Roman" w:hAnsi="Times New Roman" w:cs="Times New Roman"/>
          <w:color w:val="000000"/>
          <w:sz w:val="24"/>
        </w:rPr>
        <w:t xml:space="preserve">, which could result in plans with more appropriate content and length, thereby improving </w:t>
      </w:r>
      <w:r w:rsidR="00004BFB" w:rsidRPr="00F35A09">
        <w:rPr>
          <w:rFonts w:ascii="Times New Roman" w:eastAsia="Times New Roman" w:hAnsi="Times New Roman" w:cs="Times New Roman"/>
          <w:color w:val="000000"/>
          <w:sz w:val="24"/>
        </w:rPr>
        <w:t xml:space="preserve">management for </w:t>
      </w:r>
      <w:r w:rsidR="00E439DB">
        <w:rPr>
          <w:rFonts w:ascii="Times New Roman" w:eastAsia="Times New Roman" w:hAnsi="Times New Roman" w:cs="Times New Roman"/>
          <w:color w:val="000000"/>
          <w:sz w:val="24"/>
        </w:rPr>
        <w:t>nurses</w:t>
      </w:r>
      <w:r w:rsidR="00004BFB" w:rsidRPr="00F35A09">
        <w:rPr>
          <w:rFonts w:ascii="Times New Roman" w:eastAsia="Times New Roman" w:hAnsi="Times New Roman" w:cs="Times New Roman"/>
          <w:color w:val="000000"/>
          <w:sz w:val="24"/>
        </w:rPr>
        <w:t xml:space="preserve"> in any field.</w:t>
      </w:r>
    </w:p>
    <w:p w14:paraId="0EC59C7C" w14:textId="2D6826AC" w:rsidR="006B1604" w:rsidRDefault="00004BFB" w:rsidP="006B1604">
      <w:pPr>
        <w:spacing w:line="480" w:lineRule="auto"/>
        <w:jc w:val="both"/>
        <w:rPr>
          <w:rFonts w:ascii="Times New Roman" w:eastAsia="Times New Roman" w:hAnsi="Times New Roman" w:cs="Times New Roman"/>
          <w:color w:val="FF0000"/>
          <w:sz w:val="24"/>
          <w:lang w:val="es-ES"/>
        </w:rPr>
      </w:pPr>
      <w:r w:rsidRPr="00F35A09">
        <w:rPr>
          <w:rFonts w:ascii="Times New Roman" w:eastAsia="Times New Roman" w:hAnsi="Times New Roman" w:cs="Times New Roman"/>
          <w:color w:val="000000"/>
          <w:sz w:val="24"/>
        </w:rPr>
        <w:t xml:space="preserve">One of the objectives of the implementation of the SCP is to improve coordination </w:t>
      </w:r>
      <w:r w:rsidR="008866BD" w:rsidRPr="00F35A09">
        <w:rPr>
          <w:rFonts w:ascii="Times New Roman" w:eastAsia="Times New Roman" w:hAnsi="Times New Roman" w:cs="Times New Roman"/>
          <w:color w:val="000000"/>
          <w:sz w:val="24"/>
        </w:rPr>
        <w:t xml:space="preserve">among </w:t>
      </w:r>
      <w:r w:rsidRPr="00F35A09">
        <w:rPr>
          <w:rFonts w:ascii="Times New Roman" w:eastAsia="Times New Roman" w:hAnsi="Times New Roman" w:cs="Times New Roman"/>
          <w:color w:val="000000"/>
          <w:sz w:val="24"/>
        </w:rPr>
        <w:t>the different levels of care</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7600/jspfsm.67.137","ISSN":"0039-906X","author":[{"dropping-particle":"","family":"American Society of Clinical Oncology","given":"","non-dropping-particle":"","parse-names":false,"suffix":""}],"id":"ITEM-1","issued":{"date-parts":[["2017"]]},"publisher-place":"Alexandria","title":"Cancer Survivorship Care Plan","type":"report"},"uris":["http://www.mendeley.com/documents/?uuid=dfc87907-7a4c-4707-8b18-0142f30e631a"]}],"mendeley":{"formattedCitation":"(American Society of Clinical Oncology, 2017)","plainTextFormattedCitation":"(American Society of Clinical Oncology, 2017)","previouslyFormattedCitation":"(American Society of Clinical Oncology, 2017)"},"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American Society of Clinical Oncology, 2017)</w:t>
      </w:r>
      <w:r w:rsidRPr="00F35A09">
        <w:rPr>
          <w:rFonts w:ascii="Times New Roman" w:hAnsi="Times New Roman" w:cs="Times New Roman"/>
          <w:sz w:val="24"/>
          <w:szCs w:val="24"/>
        </w:rPr>
        <w:fldChar w:fldCharType="end"/>
      </w:r>
      <w:r w:rsidR="008866BD" w:rsidRPr="00F35A09">
        <w:rPr>
          <w:rFonts w:ascii="Times New Roman" w:eastAsia="Times New Roman" w:hAnsi="Times New Roman" w:cs="Times New Roman"/>
          <w:color w:val="000000"/>
          <w:sz w:val="24"/>
        </w:rPr>
        <w:t xml:space="preserve"> to ensure that the </w:t>
      </w:r>
      <w:r w:rsidR="00B3385F">
        <w:rPr>
          <w:rFonts w:ascii="Times New Roman" w:eastAsia="Times New Roman" w:hAnsi="Times New Roman" w:cs="Times New Roman"/>
          <w:color w:val="000000"/>
          <w:sz w:val="24"/>
        </w:rPr>
        <w:t>cancer survivor</w:t>
      </w:r>
      <w:r w:rsidR="00B3385F" w:rsidRPr="00F35A09">
        <w:rPr>
          <w:rFonts w:ascii="Times New Roman" w:eastAsia="Times New Roman" w:hAnsi="Times New Roman" w:cs="Times New Roman"/>
          <w:color w:val="000000"/>
          <w:sz w:val="24"/>
        </w:rPr>
        <w:t xml:space="preserve"> </w:t>
      </w:r>
      <w:r w:rsidRPr="00F35A09">
        <w:rPr>
          <w:rFonts w:ascii="Times New Roman" w:eastAsia="Times New Roman" w:hAnsi="Times New Roman" w:cs="Times New Roman"/>
          <w:color w:val="000000"/>
          <w:sz w:val="24"/>
        </w:rPr>
        <w:t xml:space="preserve">is not </w:t>
      </w:r>
      <w:r w:rsidR="00602E01">
        <w:rPr>
          <w:rFonts w:ascii="Times New Roman" w:eastAsia="Times New Roman" w:hAnsi="Times New Roman" w:cs="Times New Roman"/>
          <w:color w:val="000000"/>
          <w:sz w:val="24"/>
        </w:rPr>
        <w:t>“</w:t>
      </w:r>
      <w:r w:rsidRPr="00F35A09">
        <w:rPr>
          <w:rFonts w:ascii="Times New Roman" w:eastAsia="Times New Roman" w:hAnsi="Times New Roman" w:cs="Times New Roman"/>
          <w:color w:val="000000"/>
          <w:sz w:val="24"/>
        </w:rPr>
        <w:t>lost in the transition</w:t>
      </w:r>
      <w:r w:rsidR="00602E01">
        <w:rPr>
          <w:rFonts w:ascii="Times New Roman" w:eastAsia="Times New Roman" w:hAnsi="Times New Roman" w:cs="Times New Roman"/>
          <w:color w:val="000000"/>
          <w:sz w:val="24"/>
        </w:rPr>
        <w:t xml:space="preserve">” </w:t>
      </w:r>
      <w:r w:rsidRPr="00F35A09">
        <w:rPr>
          <w:rFonts w:ascii="Times New Roman" w:eastAsia="Times New Roman" w:hAnsi="Times New Roman" w:cs="Times New Roman"/>
          <w:color w:val="000000"/>
          <w:sz w:val="24"/>
        </w:rPr>
        <w:t>between the disease process and active treatment</w:t>
      </w:r>
      <w:r w:rsidR="008866BD" w:rsidRPr="00F35A09">
        <w:rPr>
          <w:rFonts w:ascii="Times New Roman" w:eastAsia="Times New Roman" w:hAnsi="Times New Roman" w:cs="Times New Roman"/>
          <w:color w:val="000000"/>
          <w:sz w:val="24"/>
        </w:rPr>
        <w:t xml:space="preserve"> or</w:t>
      </w:r>
      <w:r w:rsidRPr="00F35A09">
        <w:rPr>
          <w:rFonts w:ascii="Times New Roman" w:eastAsia="Times New Roman" w:hAnsi="Times New Roman" w:cs="Times New Roman"/>
          <w:color w:val="000000"/>
          <w:sz w:val="24"/>
        </w:rPr>
        <w:t xml:space="preserve"> in </w:t>
      </w:r>
      <w:r w:rsidR="008866BD" w:rsidRPr="00F35A09">
        <w:rPr>
          <w:rFonts w:ascii="Times New Roman" w:eastAsia="Times New Roman" w:hAnsi="Times New Roman" w:cs="Times New Roman"/>
          <w:color w:val="000000"/>
          <w:sz w:val="24"/>
        </w:rPr>
        <w:t xml:space="preserve">his or her </w:t>
      </w:r>
      <w:r w:rsidRPr="00F35A09">
        <w:rPr>
          <w:rFonts w:ascii="Times New Roman" w:eastAsia="Times New Roman" w:hAnsi="Times New Roman" w:cs="Times New Roman"/>
          <w:color w:val="000000"/>
          <w:sz w:val="24"/>
        </w:rPr>
        <w:t>new survivor status</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000875A2" w:rsidRPr="00F35A09">
        <w:rPr>
          <w:rFonts w:ascii="Times New Roman" w:hAnsi="Times New Roman" w:cs="Times New Roman"/>
          <w:sz w:val="24"/>
          <w:szCs w:val="24"/>
        </w:rPr>
        <w:instrText>ADDIN CSL_CITATION {"citationItems":[{"id":"ITEM-1","itemData":{"DOI":"10.17226/11613","ISBN":"978-0-309-10123-3","ISSN":"09205861","PMID":"5866221","abstract":"This report of the proceedings of a symposium held in conjunction with the release of the IOM report, From Cancer Patient to Cancer Survivor: Lost in Transition, represents an effort on the part of the American Society of Clinical Oncology (ASCO), the National Coalition for Cancer Survivorship (NCCS), and the Institute of Medicine (IOM) to further disseminate the findings and recommendations of the IOM report and to take the next step toward implementation of those recommendations. The symposium and this report serve as important vehicles to raise awareness, fill gaps that have existed in cancer patients' long-term care, and chart a course for quality care for cancer survivors and their families. More than 100 stakeholders in the cancer community, including survivors, advocates, healthcare providers, government officials, insurers and payers, and researchers participated in the symposium. This report culminates a series of work at the IOM focused on cancer survivorship. The idea to embark on a major study of cancer survivorship within the National Academies originated with the National Cancer Policy Board (NCPB). The NCPB was established in 1997 in the IOM and the National Research Council's Division of Earth and Life Studies at the request of the National Cancer Institute (NCI), the National Institutes of Health, and the President's Cancer Panel. The NCPB identified emerging policy issues in the nation's effort to combat cancer, and prepared reports that address those issues, including a series of reports on topics ranging from cancer prevention to end-of-life care.","author":[{"dropping-particle":"","family":"Hewitt","given":"Maria","non-dropping-particle":"","parse-names":false,"suffix":""},{"dropping-particle":"","family":"Greenfield","given":"Sheldon","non-dropping-particle":"","parse-names":false,"suffix":""},{"dropping-particle":"","family":"Stovall","given":"Ellen","non-dropping-particle":"","parse-names":false,"suffix":""}],"container-title":"From Cancer Patient to Cancer Survivor - Lost in Transition","editor":[{"dropping-particle":"","family":"Medicine","given":"Institute of and National research council","non-dropping-particle":"","parse-names":false,"suffix":""}],"id":"ITEM-1","issued":{"date-parts":[["2005"]]},"publisher-place":"Washington D. C","title":"From Cancer Patient to Cancer Survivor - Lost in Transition","type":"book"},"uris":["http://www.mendeley.com/documents/?uuid=50d60a25-00c6-4c27-a011-9a5701cdb4bd"]}],"mendeley":{"formattedCitation":"(Hewitt et al., 2005)","plainTextFormattedCitation":"(Hewitt et al., 2005)","previouslyFormattedCitation":"(Hewitt et al., 2005)"},"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Hewitt et al., 2005)</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w:t>
      </w:r>
      <w:r w:rsidR="00FC5CC5" w:rsidRPr="00FC5CC5">
        <w:rPr>
          <w:rFonts w:ascii="Times New Roman" w:eastAsia="Times New Roman" w:hAnsi="Times New Roman" w:cs="Times New Roman"/>
          <w:color w:val="FF0000"/>
          <w:sz w:val="24"/>
        </w:rPr>
        <w:t xml:space="preserve">In this review, only </w:t>
      </w:r>
      <w:r w:rsidRPr="00F35A09">
        <w:rPr>
          <w:rFonts w:ascii="Times New Roman" w:eastAsia="Times New Roman" w:hAnsi="Times New Roman" w:cs="Times New Roman"/>
          <w:color w:val="000000"/>
          <w:sz w:val="24"/>
        </w:rPr>
        <w:lastRenderedPageBreak/>
        <w:t xml:space="preserve">five articles </w:t>
      </w:r>
      <w:r w:rsidR="008866BD" w:rsidRPr="00F35A09">
        <w:rPr>
          <w:rFonts w:ascii="Times New Roman" w:eastAsia="Times New Roman" w:hAnsi="Times New Roman" w:cs="Times New Roman"/>
          <w:color w:val="000000"/>
          <w:sz w:val="24"/>
        </w:rPr>
        <w:t>that implemented</w:t>
      </w:r>
      <w:r w:rsidRPr="00F35A09">
        <w:rPr>
          <w:rFonts w:ascii="Times New Roman" w:eastAsia="Times New Roman" w:hAnsi="Times New Roman" w:cs="Times New Roman"/>
          <w:color w:val="000000"/>
          <w:sz w:val="24"/>
        </w:rPr>
        <w:t xml:space="preserve"> shared care models </w:t>
      </w:r>
      <w:r w:rsidR="008866BD" w:rsidRPr="00F35A09">
        <w:rPr>
          <w:rFonts w:ascii="Times New Roman" w:eastAsia="Times New Roman" w:hAnsi="Times New Roman" w:cs="Times New Roman"/>
          <w:color w:val="000000"/>
          <w:sz w:val="24"/>
        </w:rPr>
        <w:t>were found</w:t>
      </w:r>
      <w:r w:rsidRPr="00F35A09">
        <w:rPr>
          <w:rFonts w:ascii="Times New Roman" w:eastAsia="Times New Roman" w:hAnsi="Times New Roman" w:cs="Times New Roman"/>
          <w:color w:val="000000"/>
          <w:sz w:val="24"/>
        </w:rPr>
        <w:t>, since most of the design and implementation of SCP</w:t>
      </w:r>
      <w:r w:rsidR="008866BD" w:rsidRPr="00F35A09">
        <w:rPr>
          <w:rFonts w:ascii="Times New Roman" w:eastAsia="Times New Roman" w:hAnsi="Times New Roman" w:cs="Times New Roman"/>
          <w:color w:val="000000"/>
          <w:sz w:val="24"/>
        </w:rPr>
        <w:t>s</w:t>
      </w:r>
      <w:r w:rsidRPr="00F35A09">
        <w:rPr>
          <w:rFonts w:ascii="Times New Roman" w:eastAsia="Times New Roman" w:hAnsi="Times New Roman" w:cs="Times New Roman"/>
          <w:color w:val="000000"/>
          <w:sz w:val="24"/>
        </w:rPr>
        <w:t xml:space="preserve"> </w:t>
      </w:r>
      <w:r w:rsidR="008866BD" w:rsidRPr="00F35A09">
        <w:rPr>
          <w:rFonts w:ascii="Times New Roman" w:eastAsia="Times New Roman" w:hAnsi="Times New Roman" w:cs="Times New Roman"/>
          <w:color w:val="000000"/>
          <w:sz w:val="24"/>
        </w:rPr>
        <w:t>occurs</w:t>
      </w:r>
      <w:r w:rsidRPr="00F35A09">
        <w:rPr>
          <w:rFonts w:ascii="Times New Roman" w:eastAsia="Times New Roman" w:hAnsi="Times New Roman" w:cs="Times New Roman"/>
          <w:color w:val="000000"/>
          <w:sz w:val="24"/>
        </w:rPr>
        <w:t xml:space="preserve"> only in </w:t>
      </w:r>
      <w:r w:rsidR="00602E01">
        <w:rPr>
          <w:rFonts w:ascii="Times New Roman" w:eastAsia="Times New Roman" w:hAnsi="Times New Roman" w:cs="Times New Roman"/>
          <w:color w:val="000000"/>
          <w:sz w:val="24"/>
        </w:rPr>
        <w:t>the hospital setting</w:t>
      </w:r>
      <w:r w:rsidRPr="00F35A09">
        <w:rPr>
          <w:rFonts w:ascii="Times New Roman" w:eastAsia="Times New Roman" w:hAnsi="Times New Roman" w:cs="Times New Roman"/>
          <w:color w:val="000000"/>
          <w:sz w:val="24"/>
        </w:rPr>
        <w:t>. In addition, the few studies that present</w:t>
      </w:r>
      <w:r w:rsidR="008866BD" w:rsidRPr="00F35A09">
        <w:rPr>
          <w:rFonts w:ascii="Times New Roman" w:eastAsia="Times New Roman" w:hAnsi="Times New Roman" w:cs="Times New Roman"/>
          <w:color w:val="000000"/>
          <w:sz w:val="24"/>
        </w:rPr>
        <w:t>ed</w:t>
      </w:r>
      <w:r w:rsidRPr="00F35A09">
        <w:rPr>
          <w:rFonts w:ascii="Times New Roman" w:eastAsia="Times New Roman" w:hAnsi="Times New Roman" w:cs="Times New Roman"/>
          <w:color w:val="000000"/>
          <w:sz w:val="24"/>
        </w:rPr>
        <w:t xml:space="preserve"> shared models describe</w:t>
      </w:r>
      <w:r w:rsidR="008866BD" w:rsidRPr="00F35A09">
        <w:rPr>
          <w:rFonts w:ascii="Times New Roman" w:eastAsia="Times New Roman" w:hAnsi="Times New Roman" w:cs="Times New Roman"/>
          <w:color w:val="000000"/>
          <w:sz w:val="24"/>
        </w:rPr>
        <w:t>d</w:t>
      </w:r>
      <w:r w:rsidRPr="00F35A09">
        <w:rPr>
          <w:rFonts w:ascii="Times New Roman" w:eastAsia="Times New Roman" w:hAnsi="Times New Roman" w:cs="Times New Roman"/>
          <w:color w:val="000000"/>
          <w:sz w:val="24"/>
        </w:rPr>
        <w:t xml:space="preserve"> primary care professionals (nurses and family </w:t>
      </w:r>
      <w:r w:rsidR="008420C2">
        <w:rPr>
          <w:rFonts w:ascii="Times New Roman" w:eastAsia="Times New Roman" w:hAnsi="Times New Roman" w:cs="Times New Roman"/>
          <w:color w:val="000000"/>
          <w:sz w:val="24"/>
        </w:rPr>
        <w:t>physicians</w:t>
      </w:r>
      <w:r w:rsidRPr="00F35A09">
        <w:rPr>
          <w:rFonts w:ascii="Times New Roman" w:eastAsia="Times New Roman" w:hAnsi="Times New Roman" w:cs="Times New Roman"/>
          <w:color w:val="000000"/>
          <w:sz w:val="24"/>
        </w:rPr>
        <w:t xml:space="preserve">) </w:t>
      </w:r>
      <w:r w:rsidR="008866BD" w:rsidRPr="00F35A09">
        <w:rPr>
          <w:rFonts w:ascii="Times New Roman" w:eastAsia="Times New Roman" w:hAnsi="Times New Roman" w:cs="Times New Roman"/>
          <w:color w:val="000000"/>
          <w:sz w:val="24"/>
        </w:rPr>
        <w:t xml:space="preserve">as having a passive role </w:t>
      </w:r>
      <w:r w:rsidRPr="00F35A09">
        <w:rPr>
          <w:rFonts w:ascii="Times New Roman" w:eastAsia="Times New Roman" w:hAnsi="Times New Roman" w:cs="Times New Roman"/>
          <w:color w:val="000000"/>
          <w:sz w:val="24"/>
        </w:rPr>
        <w:t>in these plans</w:t>
      </w:r>
      <w:r w:rsidR="008866BD" w:rsidRPr="00F35A09">
        <w:rPr>
          <w:rFonts w:ascii="Times New Roman" w:eastAsia="Times New Roman" w:hAnsi="Times New Roman" w:cs="Times New Roman"/>
          <w:color w:val="000000"/>
          <w:sz w:val="24"/>
        </w:rPr>
        <w:t xml:space="preserve">, in which they were only involved in </w:t>
      </w:r>
      <w:r w:rsidRPr="00F35A09">
        <w:rPr>
          <w:rFonts w:ascii="Times New Roman" w:eastAsia="Times New Roman" w:hAnsi="Times New Roman" w:cs="Times New Roman"/>
          <w:color w:val="000000"/>
          <w:sz w:val="24"/>
        </w:rPr>
        <w:t>receiving information</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DOI":"10.1200/jop.2013.001142","ISSN":"1554-7477","PMID":"24326740","abstract":"Purpose: Survivorship care plans (SCPs) are recommended for patients who have completed primary treatment and are transitioning to routine follow-up care. However, SCPs may be costly, and their effectiveness is unproven. The study objective was to assess the cost effectiveness of an SCP for breast cancer survivors transitioning to routine follow-up care with their own primary care physician (PCP) using data from a recent randomized controlled trial (RCT). Methods: Resource use and utility data for 408 patients with breast cancer enrolled in the RCT comparing an SCP with standard care (no SCP) were used. The intervention group received a 30-minute educational session with a nurse and their SCP, and their PCPs received the SCP plus a full guideline on follow-up. Analysis assessed the societal costs and quality-adjusted life years (QALYs) for the intervention group and the control group over the 2-year follow-up of the RCT. Uncertainty concerning cost effectiveness was assessed through nonparametric bootstrapping and deterministic sensitivity analysis. Results: The no-SCP group had better outcomes than the SCP group: total costs per patient were lower for standard care (Canadian $698 v $765), and total QALYs were almost equivalent (1.42 for standard care v 1.41 for the SCP). The probability that the SCP was cost effective was 0.26 at a threshold value of a QALY of $50,000. A variety of sensitivity analyses did not change the conclusions of the analysis. Conclusion: This SCP would be costly to introduce and would not be a cost effective use of scarce health care resources. Copyright © 2013 by American Society of Clinical Oncology.","author":[{"dropping-particle":"","family":"Coyle","given":"Doug","non-dropping-particle":"","parse-names":false,"suffix":""},{"dropping-particle":"","family":"Grunfeld","given":"Eva","non-dropping-particle":"","parse-names":false,"suffix":""},{"dropping-particle":"","family":"Coyle","given":"Kathryn","non-dropping-particle":"","parse-names":false,"suffix":""},{"dropping-particle":"","family":"Pond","given":"Gregory","non-dropping-particle":"","parse-names":false,"suffix":""},{"dropping-particle":"","family":"Julian","given":"Jim A.","non-dropping-particle":"","parse-names":false,"suffix":""},{"dropping-particle":"","family":"Levine","given":"Mark N.","non-dropping-particle":"","parse-names":false,"suffix":""}],"container-title":"Journal of Oncology Practice","id":"ITEM-1","issue":"2","issued":{"date-parts":[["2014"]]},"note":"NUMERO 16 DE LA REVISION","page":"e86-e92","title":"Cost Effectiveness of a Survivorship Care Plan for Breast Cancer Survivors","type":"article-journal","volume":"10"},"uris":["http://www.mendeley.com/documents/?uuid=3be0fe1e-b85e-4021-acb9-17d76e96f148"]},{"id":"ITEM-2","itemData":{"DOI":"10.1007/s11764-017-0639-7","ISBN":"1176401706397","ISSN":"1932-2259","abstract":"Purpose The purpose ofthis paper was to assess the impact of survivorship care plan (SCP) provision and moderating factors on health care use following endometrial cancer treatment. Methods Women newly diagnosed with endometrial cancer were included in a pragmatic cluster randomized trial at 12 hospitals in the Netherlands and were randomly assigned to SCP or usual care (n = 221; 75% response). The SCP was generated using the web-based Registrationsystem Oncological GYnecology (ROGY) and provided tailored in- formation regarding disease, treatment, and possible late-ef- fects. Cancer-related use ofgeneral practitioner, specialist, and additional health care was collected through questionnaires after diagnosis and at 6-, 12-, and 24-month follow-up and compared using linear multilevel regression analyses. Results Women who received an SCP had more cancer- related primary care visits compared to the usual care arm during the first year after diagnosis (β =0.7, p &lt;0.01). At 6-month follow-up, women in the SCP group used more ad- ditional health care compared to women receiving usual care (24 vs. 11%, p = 0.04). Women with anxious symptoms (p = 0.03) and women who received radiotherapy (p =0.01) had a higher primary care use within the first year after treat- ment, when receiving an SCP. Conclusions The SCP increases primary health care con- sumption the first year after treatment, particularly in women treated with radiotherapy and women with anxious symptoms. Implications for cancer survivors These findings imply that the SCP enables women in need of supportive care to seek relevant care at an early stage after treatment. Whether this results in improved patient-reported outcomes in the long- term","author":[{"dropping-particle":"","family":"Jeppesen","given":"Mette Moustgaard","non-dropping-particle":"","parse-names":false,"suffix":""},{"dropping-particle":"","family":"Ezendam","given":"Nicole P. M.","non-dropping-particle":"","parse-names":false,"suffix":""},{"dropping-particle":"","family":"Pijnenborg","given":"Johanna M. A.","non-dropping-particle":"","parse-names":false,"suffix":""},{"dropping-particle":"","family":"Caroline Vos","given":"M.","non-dropping-particle":"","parse-names":false,"suffix":""},{"dropping-particle":"","family":"Boll","given":"Dorry","non-dropping-particle":"","parse-names":false,"suffix":""},{"dropping-particle":"","family":"Kruitwagen","given":"Roy F. P. M.","non-dropping-particle":"","parse-names":false,"suffix":""},{"dropping-particle":"","family":"Jensen","given":"Pernille Tine","non-dropping-particle":"","parse-names":false,"suffix":""},{"dropping-particle":"V.","family":"Poll-Franse","given":"Lonneke","non-dropping-particle":"van de","parse-names":false,"suffix":""}],"container-title":"Journal of Cancer Survivorship","id":"ITEM-2","issued":{"date-parts":[["2018"]]},"note":"NUMERO 6 DE LA REVISION. ROGY\n2 en referenciar en rdo","page":"18-27","title":"The impact of the survivorship care plan on health care use: 2-year follow-up results of the ROGY care trial","type":"article-journal","volume":"12"},"uris":["http://www.mendeley.com/documents/?uuid=79d5dfe4-dabe-43ac-bbaf-70476583ab8a"]},{"id":"ITEM-3","itemData":{"DOI":"10.1188/14.onf.447-448","ISSN":"0190-535X","PMID":"24969256","author":[{"dropping-particle":"","family":"DeGuzman","given":"Pam Baker","non-dropping-particle":"","parse-names":false,"suffix":""},{"dropping-particle":"","family":"Colliton","given":"Kaitlyn","non-dropping-particle":"","parse-names":false,"suffix":""},{"dropping-particle":"","family":"Nail","given":"Carmel J.","non-dropping-particle":"","parse-names":false,"suffix":""},{"dropping-particle":"","family":"Keim-Malpass","given":"Jessica","non-dropping-particle":"","parse-names":false,"suffix":""}],"container-title":"Clinical Journal of Oncology Nursing","id":"ITEM-3","issue":"6","issued":{"date-parts":[["2014"]]},"note":"NUMERO 1 DE LA REVISION\n7 en referenciar","page":"692-698","title":"Survivorship Care Plans. Rural, low-income breast cancer survivor perspectives","type":"article-journal","volume":"21"},"uris":["http://www.mendeley.com/documents/?uuid=eadbe763-2cda-4434-9f31-6fd1ee9eb506"]},{"id":"ITEM-4","itemData":{"DOI":"10.1188/16.onf.636-645","ISSN":"0190-535X","abstract":"Purpose/Objectives: To compare a structured cancer survivorship care plan (SCP) transition visit versus an SCP transition visit coupled with a coordinated follow-up visit from the primary care provider (PCP). Design: Pilot randomized, controlled study. Setting: REX Cancer Hospital, a community cancer center in Raleigh, North Carolina. Sample: 34 adults completing treatment with curative intent. Methods: Patients and PCPs completed measures at baseline and at six weeks. Wilcoxon signed rank and rank sum tests were used for comparisons of SCP only versus SCP with PCP follow-up visit, as well as between high- and low-activated patients. Main Research Variables: Confidence in survivorship information and survivor concerns. Findings: The intervention was feasible and acceptable to patients and their PCPs. All patients (N = 34) had less contradictory information about care after SCP receipt. PCPs reported improved confidence in patients, regardless of intervention arm. Highly activated or empowered patients benefited more and had increased confidence and fewer concerns about cancer care. Conclusions: The SCP interventions led to increased confidence in survivorship information, but some benefits were greater for highly activated patients. PCPs also had improved confidence in survivorship care after SCP receipt, whether or not they saw the patient in follow-up. A larger study is needed to further explore these findings and the changes over time. Implications for Nursing: Nurses can be instrumental in facilitating the development and delivery of SCP to survivors and PCPs.","author":[{"dropping-particle":"","family":"Mayer","given":"Deborah K.","non-dropping-particle":"","parse-names":false,"suffix":""},{"dropping-particle":"","family":"Deal","given":"Allison","non-dropping-particle":"","parse-names":false,"suffix":""},{"dropping-particle":"","family":"Crane","given":"Jeffrey","non-dropping-particle":"","parse-names":false,"suffix":""},{"dropping-particle":"","family":"Chen","given":"Ronald","non-dropping-particle":"","parse-names":false,"suffix":""},{"dropping-particle":"","family":"Asher","given":"Gary","non-dropping-particle":"","parse-names":false,"suffix":""},{"dropping-particle":"","family":"Hanson","given":"Laura","non-dropping-particle":"","parse-names":false,"suffix":""},{"dropping-particle":"","family":"Wheeler","given":"Stephanie","non-dropping-particle":"","parse-names":false,"suffix":""},{"dropping-particle":"","family":"Gerstel","given":"Adrian","non-dropping-particle":"","parse-names":false,"suffix":""},{"dropping-particle":"","family":"Green","given":"Melissa","non-dropping-particle":"","parse-names":false,"suffix":""},{"dropping-particle":"","family":"Birken","given":"Sarah","non-dropping-particle":"","parse-names":false,"suffix":""},{"dropping-particle":"","family":"Rosenstein","given":"Donald","non-dropping-particle":"","parse-names":false,"suffix":""}],"container-title":"Oncology Nursing Forum","id":"ITEM-4","issue":"5","issued":{"date-parts":[["2016"]]},"note":"NUMERO 2 DE LA REVISION\n1 en referenciar en rdos","page":"636-645","title":"Using Survivorship Care Plans to Enhance Communication and Cancer Care Coordination: Results of a Pilot Study","type":"article-journal","volume":"43"},"uris":["http://www.mendeley.com/documents/?uuid=f9c11d15-83e3-4ae4-a0ba-dd76d387a534"]},{"id":"ITEM-5","itemData":{"DOI":"10.1016/j.ejon.2017.06.003","ISSN":"14623889","abstract":"Purpose: This study evaluates the feasibility and acceptability of a Self-Management Survivorship Care Planning (SM-SCP) intervention in colorectal and lung cancer survivors. Methods: This is a single-group, pre- and post-mixed methods study of an advance practice nurse-driven survivorship care intervention that integrates a survivorship care plan with self-management skills coaching. Colorectal and lung cancer survivors with stage I-III disease were enrolled at 3e6 months after completing treatments, and the intervention was administered in one in-person or telephone session. Survivor outcome measures included depression, anxiety, self-efficacy, QOL, and satisfaction. Paired t- tests were used for exploratory evaluations of pre-to post-intervention score changes. Content analysis was conducted to analyze the qualitative data to describe survivors’ experience with the intervention. Results: Thirty participants (15 colorectal, 15 lung) enrolled and completed the study (73% retention). It took an average of 40 min to complete the TS/CP and 34.2 min to deliver the intervention. Exploratory analysis revealed significant differences from baseline to post-intervention in depression, anxiety, self- efficacy, physical functioning, role limitations-physical, pain, general health, health transition, physical health summary, and total QOL. Three qualitative themes emerged: 1) Feeling empowered about having a plan; 2) Struggling with psychosocial concerns; and 3) Suggestions for intervention content and delivery. Conclusions: The SM-SCP intervention was feasible and acceptable for colorectal and lung cancer sur- vivors after treatment completion. Survivorship care interventions have potential to fulfill the unmet needs of colorectal and lung cancer survivors. Their effectiveness might be greater by integrating conceptually-based models of care, such as self-management skills building.","author":[{"dropping-particle":"","family":"Reb","given":"Anne","non-dropping-particle":"","parse-names":false,"suffix":""},{"dropping-particle":"","family":"Ruel","given":"Nora","non-dropping-particle":"","parse-names":false,"suffix":""},{"dropping-particle":"","family":"Fakih","given":"Marwan","non-dropping-particle":"","parse-names":false,"suffix":""},{"dropping-particle":"","family":"Lai","given":"Lily","non-dropping-particle":"","parse-names":false,"suffix":""},{"dropping-particle":"","family":"Salgia","given":"Ravi","non-dropping-particle":"","parse-names":false,"suffix":""},{"dropping-particle":"","family":"Ferrell","given":"Betty","non-dropping-particle":"","parse-names":false,"suffix":""},{</w:instrText>
      </w:r>
      <w:r w:rsidR="00261896" w:rsidRPr="00BE2A1D">
        <w:rPr>
          <w:rFonts w:ascii="Times New Roman" w:hAnsi="Times New Roman" w:cs="Times New Roman"/>
          <w:sz w:val="24"/>
          <w:szCs w:val="24"/>
          <w:lang w:val="es-ES"/>
        </w:rPr>
        <w:instrText>"dropping-particle":"","family":"Sampath","given":"Sagus","non-dropping-particle":"","parse-names":false,"suffix":""},{"dropping-particle":"","family":"Kim","given":"Jae Y.","non-dropping-particle":"","parse-names":false,"suffix":""},{"dropping-particle":"","family":"Raz","given":"Dan J.","non-dropping-particle":"","parse-names":false,"suffix":""},{"dropping-particle":"","family":"Sun","given":"Virginia","non-dropping-particle":"","parse-names":false,"suffix":""}],"container-title":"European Journal of Oncology Nursing","id":"ITEM-5","issued":{"date-parts":[["2017"]]},"note":"NUERO 8 DE LA REVISION; E VECES COMO REB, OTRAS COMO FERRELL\nquinto en referenciar; 20","page":"125-134","title":"Empowering survivors after colorectal and lung cancer treatment: Pilot study of a Self-Management Survivorship Care Planning intervention","type":"article-journal","volume":"29"},"uris":["http://www.mendeley.com/documents/?uuid=4fc4f84e-ad1c-4c16-b4a3-e4898e2ce5d5"]}],"mendeley":{"formattedCitation":"(Coyle et al., 2014; DeGuzman et al., 2014; Jeppesen et al., 2018; Mayer et al., 2016; Reb et al., 2017)","plainTextFormattedCitation":"(Coyle et al., 2014; DeGuzman et al., 2014; Jeppesen et al., 2018; Mayer et al., 2016; Reb et al., 2017)","previouslyFormattedCitation":"(Coyle et al., 2014; DeGuzman et al., 2014; Jeppesen et al., 2018; Mayer et al., 2016; Reb et al., 2017)"},"properties":{"noteIndex":0},"schema":"https://github.com/citation-style-language/schema/raw/master/csl-citation.json"}</w:instrText>
      </w:r>
      <w:r w:rsidRPr="00F35A09">
        <w:rPr>
          <w:rFonts w:ascii="Times New Roman" w:hAnsi="Times New Roman" w:cs="Times New Roman"/>
          <w:sz w:val="24"/>
          <w:szCs w:val="24"/>
        </w:rPr>
        <w:fldChar w:fldCharType="separate"/>
      </w:r>
      <w:r w:rsidR="003C47DB" w:rsidRPr="00BE2A1D">
        <w:rPr>
          <w:rFonts w:ascii="Times New Roman" w:hAnsi="Times New Roman" w:cs="Times New Roman"/>
          <w:sz w:val="24"/>
          <w:szCs w:val="24"/>
          <w:lang w:val="es-ES"/>
        </w:rPr>
        <w:t>(Coyle et al., 2014; DeGuzman et al., 2014; Jeppesen et al., 2018; Mayer et al., 2016; Reb et al., 2017)</w:t>
      </w:r>
      <w:r w:rsidRPr="00F35A09">
        <w:rPr>
          <w:rFonts w:ascii="Times New Roman" w:hAnsi="Times New Roman" w:cs="Times New Roman"/>
          <w:sz w:val="24"/>
          <w:szCs w:val="24"/>
        </w:rPr>
        <w:fldChar w:fldCharType="end"/>
      </w:r>
      <w:r w:rsidRPr="00BE2A1D">
        <w:rPr>
          <w:rFonts w:ascii="Times New Roman" w:eastAsia="Times New Roman" w:hAnsi="Times New Roman" w:cs="Times New Roman"/>
          <w:color w:val="000000"/>
          <w:sz w:val="24"/>
          <w:lang w:val="es-ES"/>
        </w:rPr>
        <w:t xml:space="preserve">. </w:t>
      </w:r>
      <w:r w:rsidRPr="00F35A09">
        <w:rPr>
          <w:rFonts w:ascii="Times New Roman" w:eastAsia="Times New Roman" w:hAnsi="Times New Roman" w:cs="Times New Roman"/>
          <w:color w:val="000000"/>
          <w:sz w:val="24"/>
        </w:rPr>
        <w:t xml:space="preserve">This fact is directly related to the difficulties </w:t>
      </w:r>
      <w:r w:rsidR="008866BD" w:rsidRPr="00F35A09">
        <w:rPr>
          <w:rFonts w:ascii="Times New Roman" w:eastAsia="Times New Roman" w:hAnsi="Times New Roman" w:cs="Times New Roman"/>
          <w:color w:val="000000"/>
          <w:sz w:val="24"/>
        </w:rPr>
        <w:t>of ensuring smooth</w:t>
      </w:r>
      <w:r w:rsidRPr="00F35A09">
        <w:rPr>
          <w:rFonts w:ascii="Times New Roman" w:eastAsia="Times New Roman" w:hAnsi="Times New Roman" w:cs="Times New Roman"/>
          <w:color w:val="000000"/>
          <w:sz w:val="24"/>
        </w:rPr>
        <w:t xml:space="preserve"> transitions from specialized care to primary care</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089/acm.2018.0383","ISSN":"15577708","PMID":"30870027","abstract":"Background: This article describes the development of an integrative survivorship program at an urban National Cancer Institute-designated comprehensive cancer center with three closely linked components: a Survivorship Clinic with dedicated staff, a network of Support Services including Wellness, and an Integrative Medicine Program. Development: We first defined the parameters of survivorship care and developed a patient-centric model that determined the optimal timeframes for transitioning these patients from the oncology clinic to a centralized survivorship clinic. Survivorship care includes the development of a survivorship care plan (SCP) for each patient at their initial visit to the program. Quality-of-life assessments are used in real time to guide clinical decision making to referrals to supportive care services, including educational events, expert consultations, and treatment using integrative and complementary therapies, access to legal services, community resource information, and support group activities for cancer survivors and caregivers. Integrative therapies were added to support the needs of this new program, including recruiting a nutritionist and acupuncturist, and developing a yoga, mindfulness, and Reiki program. Population served: As of June 2018, 908 people have accessed our survivorship clinic, receiving a complete clinical assessment and SCP. Patients are routinely referred to support services based on the individual needs and ongoing symptoms from treatment. The majority of referrals are made to acupuncture, Healing Touch or Reiki, nutrition, psychosocial oncology, and yoga. Conclusions: Developing a successful integrative survivorship program requires some essential features, including institutional support, strong leadership, a clear vision of how the clinical program will function, a dedicated team that is willing to do what it takes to get the program off the ground, and clinical oncology champions to refer patients into the program. With the development of this program, this multimodal approach to patient-centric care is maintained throughout the spectrum of care, from diagnosis to survivorship.","author":[{"dropping-particle":"","family":"Glaser","given":"Kathryn M.","non-dropping-particle":"","parse-names":false,"suffix":""},{"dropping-particle":"","family":"McDaniel","given":"Douglas C.","non-dropping-particle":"","parse-names":false,"suffix":""},{"dropping-particle":"","family":"Hess","given":"Suzanne M.","non-dropping-particle":"","parse-names":false,"suffix":""},{"dropping-particle":"","family":"Flores","given":"Tessa Faye","non-dropping-particle":"","parse-names":false,"suffix":""},{"dropping-particle":"","family":"Rokitka","given":"Denise A.","non-dropping-particle":"","parse-names":false,"suffix":""},{"dropping-particle":"","family":"Reid","given":"Mary E.","non-dropping-particle":"","parse-names":false,"suffix":""}],"container-title":"Journal of Alternative and Complementary Medicine","id":"ITEM-1","issue":"S1","issued":{"date-parts":[["2019"]]},"page":"S106-S111","title":"Implementing an Integrative Survivorship Program at a Comprehensive Cancer Center: A Multimodal Approach to Life after Cancer","type":"article-journal","volume":"25"},"uris":["http://www.mendeley.com/documents/?uuid=3cb8365a-1e02-41de-a927-86296758aaa3"]}],"mendeley":{"formattedCitation":"(Glaser et al., 2019)","plainTextFormattedCitation":"(Glaser et al., 2019)","previouslyFormattedCitation":"(Glaser et al., 2019)"},"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Glaser et al., 2019)</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This difficulty of transition </w:t>
      </w:r>
      <w:r w:rsidR="008866BD" w:rsidRPr="00F35A09">
        <w:rPr>
          <w:rFonts w:ascii="Times New Roman" w:eastAsia="Times New Roman" w:hAnsi="Times New Roman" w:cs="Times New Roman"/>
          <w:color w:val="000000"/>
          <w:sz w:val="24"/>
        </w:rPr>
        <w:t xml:space="preserve">occurs </w:t>
      </w:r>
      <w:r w:rsidRPr="00F35A09">
        <w:rPr>
          <w:rFonts w:ascii="Times New Roman" w:eastAsia="Times New Roman" w:hAnsi="Times New Roman" w:cs="Times New Roman"/>
          <w:color w:val="000000"/>
          <w:sz w:val="24"/>
        </w:rPr>
        <w:t xml:space="preserve">in different medical specialties and </w:t>
      </w:r>
      <w:r w:rsidR="008866BD" w:rsidRPr="00F35A09">
        <w:rPr>
          <w:rFonts w:ascii="Times New Roman" w:eastAsia="Times New Roman" w:hAnsi="Times New Roman" w:cs="Times New Roman"/>
          <w:color w:val="000000"/>
          <w:sz w:val="24"/>
        </w:rPr>
        <w:t xml:space="preserve">in </w:t>
      </w:r>
      <w:r w:rsidRPr="00F35A09">
        <w:rPr>
          <w:rFonts w:ascii="Times New Roman" w:eastAsia="Times New Roman" w:hAnsi="Times New Roman" w:cs="Times New Roman"/>
          <w:color w:val="000000"/>
          <w:sz w:val="24"/>
        </w:rPr>
        <w:t xml:space="preserve">care for chronic processes, although the impact on </w:t>
      </w:r>
      <w:r w:rsidR="00B3385F">
        <w:rPr>
          <w:rFonts w:ascii="Times New Roman" w:eastAsia="Times New Roman" w:hAnsi="Times New Roman" w:cs="Times New Roman"/>
          <w:color w:val="000000"/>
          <w:sz w:val="24"/>
        </w:rPr>
        <w:t>cancer survivors</w:t>
      </w:r>
      <w:r w:rsidR="00B3385F" w:rsidRPr="00F35A09">
        <w:rPr>
          <w:rFonts w:ascii="Times New Roman" w:eastAsia="Times New Roman" w:hAnsi="Times New Roman" w:cs="Times New Roman"/>
          <w:color w:val="000000"/>
          <w:sz w:val="24"/>
        </w:rPr>
        <w:t xml:space="preserve"> </w:t>
      </w:r>
      <w:r w:rsidRPr="00F35A09">
        <w:rPr>
          <w:rFonts w:ascii="Times New Roman" w:eastAsia="Times New Roman" w:hAnsi="Times New Roman" w:cs="Times New Roman"/>
          <w:color w:val="000000"/>
          <w:sz w:val="24"/>
        </w:rPr>
        <w:t xml:space="preserve">is greater, in part </w:t>
      </w:r>
      <w:r w:rsidR="008866BD" w:rsidRPr="00F35A09">
        <w:rPr>
          <w:rFonts w:ascii="Times New Roman" w:eastAsia="Times New Roman" w:hAnsi="Times New Roman" w:cs="Times New Roman"/>
          <w:color w:val="000000"/>
          <w:sz w:val="24"/>
        </w:rPr>
        <w:t xml:space="preserve">because of </w:t>
      </w:r>
      <w:r w:rsidRPr="00F35A09">
        <w:rPr>
          <w:rFonts w:ascii="Times New Roman" w:eastAsia="Times New Roman" w:hAnsi="Times New Roman" w:cs="Times New Roman"/>
          <w:color w:val="000000"/>
          <w:sz w:val="24"/>
        </w:rPr>
        <w:t>the emotional burden of the disease itself</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007/s11764-015-0443-1","ISSN":"1932-2259","abstract":"Purpose Prevailing wisdom suggests that implementation of a survivorship care plan (SCP) will address deficits in survi- vorship care planning and delivery for cancer patients. Here, we present 24-month results of a randomized clinical trial on health service and patient-reported outcomes among breast cancer patients transferred to their primary care physician for follow-up care. The 24-month assessments represent the long- term benefit and sustainability of the implantation of a SCP. Methods In all, 408 patients with early-stage breast cancer were randomized to the SCP or control group. Patient self- completed questionnaires, supplemented with telephone inter- views, during the 24-month study period assessed health ser- vice and patient-reported outcomes. The primary outcome was cancer-specific distress. Secondary outcomes included health-related quality of life, patient satisfaction, continuity and coordination of care, and health service outcomes such as adherence to guidelines. Results Over the course of 24 months, there were no differ- ences between both groups in health service and patient- reported outcomes. Women from Quebec compared to those from Western Canada (p&lt;0.001), women within 2 years of completion ofprimary treatment compared to a longer period (p=0.013), and those with a higher SF-36 mental component score compared to a lower score (p=0.044) were positively associated with adherence to guidelines. Conclusion The implementation ofa SCP in the transition of survivorship care from cancer center to primary care did not","author":[{"dropping-particle":"","family":"Boekhout","given":"Annelies H.","non-dropping-particle":"","parse-names":false,"suffix":""},{"dropping-particle":"","family":"Maunsell","given":"Elizabeth","non-dropping-particle":"","parse-names":false,"suffix":""},{"dropping-particle":"","family":"Pond","given":"Gregory R.","non-dropping-particle":"","parse-names":false,"suffix":""},{"dropping-particle":"","family":"Julian","given":"Jim A.","non-dropping-particle":"","parse-names":false,"suffix":""},{"dropping-particle":"","family":"Coyle","given":"Doug","non-dropping-particle":"","parse-names":false,"suffix":""},{"dropping-particle":"","family":"Levine","given":"Mark N.","non-dropping-particle":"","parse-names":false,"suffix":""},{"dropping-particle":"","family":"Grunfeld","given":"Eva","non-dropping-particle":"","parse-names":false,"suffix":""}],"container-title":"Journal of Cancer Survivorship","id":"ITEM-1","issued":{"date-parts":[["2015"]]},"note":"NUMERO 12 DE LA REVISION\n15 en referenciar","page":"683-691","title":"A survivorship care plan for breast cancer survivors: extended results of a randomized clinical trial","type":"article-journal","volume":"9"},"uris":["http://www.mendeley.com/documents/?uuid=91c7ec30-9af1-4d80-8d06-e2fbd9d27efe"]}],"mendeley":{"formattedCitation":"(Boekhout et al., 2015)","plainTextFormattedCitation":"(Boekhout et al., 2015)","previouslyFormattedCitation":"(Boekhout et al., 2015)"},"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Boekhout et al., 2015)</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To improve the coordination and transition of care, </w:t>
      </w:r>
      <w:r w:rsidR="008866BD" w:rsidRPr="00F35A09">
        <w:rPr>
          <w:rFonts w:ascii="Times New Roman" w:eastAsia="Times New Roman" w:hAnsi="Times New Roman" w:cs="Times New Roman"/>
          <w:color w:val="000000"/>
          <w:sz w:val="24"/>
        </w:rPr>
        <w:t xml:space="preserve">studies have proposed that </w:t>
      </w:r>
      <w:r w:rsidRPr="00F35A09">
        <w:rPr>
          <w:rFonts w:ascii="Times New Roman" w:eastAsia="Times New Roman" w:hAnsi="Times New Roman" w:cs="Times New Roman"/>
          <w:color w:val="000000"/>
          <w:sz w:val="24"/>
        </w:rPr>
        <w:t xml:space="preserve">nurses with advanced practice roles in oncology </w:t>
      </w:r>
      <w:r w:rsidR="008866BD" w:rsidRPr="00F35A09">
        <w:rPr>
          <w:rFonts w:ascii="Times New Roman" w:eastAsia="Times New Roman" w:hAnsi="Times New Roman" w:cs="Times New Roman"/>
          <w:color w:val="000000"/>
          <w:sz w:val="24"/>
        </w:rPr>
        <w:t>serve</w:t>
      </w:r>
      <w:r w:rsidRPr="00F35A09">
        <w:rPr>
          <w:rFonts w:ascii="Times New Roman" w:eastAsia="Times New Roman" w:hAnsi="Times New Roman" w:cs="Times New Roman"/>
          <w:color w:val="000000"/>
          <w:sz w:val="24"/>
        </w:rPr>
        <w:t xml:space="preserve"> as coordinators of the plans</w:t>
      </w:r>
      <w:r w:rsidR="00606BFE">
        <w:rPr>
          <w:rFonts w:ascii="Times New Roman" w:eastAsia="Times New Roman" w:hAnsi="Times New Roman" w:cs="Times New Roman"/>
          <w:color w:val="000000"/>
          <w:sz w:val="24"/>
        </w:rPr>
        <w:t xml:space="preserve"> </w:t>
      </w:r>
      <w:r w:rsidRPr="00F35A09">
        <w:rPr>
          <w:rFonts w:ascii="Times New Roman" w:hAnsi="Times New Roman" w:cs="Times New Roman"/>
          <w:sz w:val="24"/>
          <w:szCs w:val="24"/>
        </w:rPr>
        <w:fldChar w:fldCharType="begin" w:fldLock="1"/>
      </w:r>
      <w:r w:rsidRPr="00F35A09">
        <w:rPr>
          <w:rFonts w:ascii="Times New Roman" w:hAnsi="Times New Roman" w:cs="Times New Roman"/>
          <w:sz w:val="24"/>
          <w:szCs w:val="24"/>
        </w:rPr>
        <w:instrText>ADDIN CSL_CITATION {"citationItems":[{"id":"ITEM-1","itemData":{"DOI":"10.1188/16.onf.710-719","ISSN":"0190-535X","abstract":"PURPOSE/OBJECTIVES: To examine symptom and quality-of-life (QOL) trajectories in breast cancer and lymphoma survivors enrolled in a survivorship navigation intervention and to explore patient, caregiver, and primary care provider (PCP) satisfaction with receipt of a survivorship care plan (SCP). ., DESIGN: Prospective, cohort, longitudinal.., SETTING: The Billings Clinic, an integrated cancer center in Montana. ., SAMPLE: 67 patients with breast cancer or lymphoma who recently completed cancer treatment, along with 39 of their caregivers and 23 PCPs. ., METHODS: Data collection at one, three, and six months by the Functional Assessment of Cancer Therapy-General and satisfaction surveys.., MAIN RESEARCH VARIABLES: Symptoms, QOL, and satisfaction with the survivorship navigator and the SCP.., FINDINGS: Symptoms persisted six months following treatment. Symptoms and QOL indicators with worst intensity were energy, sleep, coping, and satisfaction with sex life. Patients with more comorbidities reported worse QOL, telephoned the survivorship navigator more often, and were more satisfied with the SCP. Patients with lymphoma reported higher QOL, but it was not significantly different from patients with breast cancer. Patients were significantly more satisfied than caregivers with the SCP at time 1. PCPs were highly satisfied with the SCP.., CONCLUSIONS: Some symptoms persist, even when cancer treatment has ended. Patients with comorbidities are at higher risk for more severe symptoms and worse QOL and may benefit from ongoing support. SCPs can facilitate patients' transition to primary care following cancer treatment. ., IMPLICATIONS FOR NURSING: Healthcare professionals who care for breast cancer survivors need to routinely assess them for the presence of comorbid conditions. Obese breast cancer survivors may benefit from weight reduction interventions to possibly decrease their risk of developing lymphedema and improve their overall health status.","author":[{"dropping-particle":"","family":"Brant","given":"Jeannine","non-dropping-particle":"","parse-names":false,"suffix":""},{"dropping-particle":"","family":"Blaseg","given":"Karyl","non-dropping-particle":"","parse-names":false,"suffix":""},{"dropping-particle":"","family":"Aders","given":"Kathy","non-dropping-particle":"","parse-names":false,"suffix":""},{"dropping-particle":"","family":"Oliver","given":"Dona","non-dropping-particle":"","parse-names":false,"suffix":""},{"dropping-particle":"","family":"Gray, EvanDudley","given":"William","non-dropping-particle":"","parse-names":false,"suffix":""}],"container-title":"Oncology Nursing Forum","id":"ITEM-1","issue":"6","issued":{"date-parts":[["2016"]]},"note":"NUMERO 15 DE LA REVISION\ntercero en referenciar en la revision, 18","page":"710-719","title":"Navigating the Transition From Cancer Care to Primary Care: Assistance of a Survivorship Care Plan","type":"article-journal","volume":"43"},"uris":["http://www.mendeley.com/documents/?uuid=64643dfa-b2a5-49b1-9464-19b338f11ed0"]},{"id":"ITEM-2","itemData":{"DOI":"10.1007/s11764-015-0443-1","ISSN":"1932-2259","abstract":"Purpose Prevailing wisdom suggests that implementation of a survivorship care plan (SCP) will address deficits in survi- vorship care planning and delivery for cancer patients. Here, we present 24-month results of a randomized clinical trial on health service and patient-reported outcomes among breast cancer patients transferred to their primary care physician for follow-up care. The 24-month assessments represent the long- term benefit and sustainability of the implantation of a SCP. Methods In all, 408 patients with early-stage breast cancer were randomized to the SCP or control group. Patient self- completed questionnaires, supplemented with telephone inter- views, during the 24-month study period assessed health ser- vice and patient-reported outcomes. The primary outcome was cancer-specific distress. Secondary outcomes included health-related quality of life, patient satisfaction, continuity and coordination of care, and health service outcomes such as adherence to guidelines. Results Over the course of 24 months, there were no differ- ences between both groups in health service and patient- reported outcomes. Women from Quebec compared to those from Western Canada (p&lt;0.001), women within 2 years of completion ofprimary treatment compared to a longer period (p=0.013), and those with a higher SF-36 mental component score compared to a lower score (p=0.044) were positively associated with adherence to guidelines. Conclusion The implementation ofa SCP in the transition of survivorship care from cancer center to primary care did not","author":[{"dropping-particle":"","family":"Boekhout","given":"Annelies H.","non-dropping-particle":"","parse-names":false,"suffix":""},{"dropping-particle":"","family":"Maunsell","given":"Elizabeth","non-dropping-particle":"","parse-names":false,"suffix":""},{"dropping-particle":"","family":"Pond","given":"Gregory R.","non-dropping-particle":"","parse-names":false,"suffix":""},{"dropping-particle":"","family":"Julian","given":"Jim A.","non-dropping-particle":"","parse-names":false,"suffix":""},{"dropping-particle":"","family":"Coyle","given":"Doug","non-dropping-particle":"","parse-names":false,"suffix":""},{"dropping-particle":"","family":"Levine","given":"Mark N.","non-dropping-particle":"","parse-names":false,"suffix":""},{"dropping-particle":"","family":"Grunfeld","given":"Eva","non-dropping-particle":"","parse-names":false,"suffix":""}],"container-title":"Journal of Cancer Survivorship","id":"ITEM-2","issued":{"date-parts":[["2015"]]},"note":"NUMERO 12 DE LA REVISION\n15 en referenciar","page":"683-691","title":"A survivorship care plan for breast cancer survivors: extended results of a randomized clinical trial","type":"article-journal","volume":"9"},"uris":["http://www.mendeley.com/documents/?uuid=91c7ec30-9af1-4d80-8d06-e2fbd9d27efe"]},{"id":"ITEM-3","itemData":{"DOI":"10.1007/s11764-017-0639-7","ISBN":"1176401706397","ISSN":"1932-2259","abstract":"Purpose The purpose ofthis paper was to assess the impact of survivorship care plan (SCP) provision and moderating factors on health care use following endometrial cancer treatment. Methods Women newly diagnosed with endometrial cancer were included in a pragmatic cluster randomized trial at 12 hospitals in the Netherlands and were randomly assigned to SCP or usual care (n = 221; 75% response). The SCP was generated using the web-based Registrationsystem Oncological GYnecology (ROGY) and provided tailored in- formation regarding disease, treatment, and possible late-ef- fects. Cancer-related use ofgeneral practitioner, specialist, and additional health care was collected through questionnaires after diagnosis and at 6-, 12-, and 24-month follow-up and compared using linear multilevel regression analyses. Results Women who received an SCP had more cancer- related primary care visits compared to the usual care arm during the first year after diagnosis (β =0.7, p &lt;0.01). At 6-month follow-up, women in the SCP group used more ad- ditional health care compared to women receiving usual care (24 vs. 11%, p = 0.04). Women with anxious symptoms (p = 0.03) and women who received radiotherapy (p =0.01) had a higher primary care use within the first year after treat- ment, when receiving an SCP. Conclusions The SCP increases primary health care con- sumption the first year after treatment, particularly in women treated with radiotherapy and women with anxious symptoms. Implications for cancer survivors These findings imply that the SCP enables women in need of supportive care to seek relevant care at an early stage after treatment. Whether this results in improved patient-reported outcomes in the long- term","author":[{"dropping-particle":"","family":"Jeppesen","given":"Mette Moustgaard","non-dropping-particle":"","parse-names":false,"suffix":""},{"dropping-particle":"","family":"Ezendam","given":"Nicole P. M.","non-dropping-particle":"","parse-names":false,"suffix":""},{"dropping-particle":"","family":"Pijnenborg","given":"Johanna M. A.","non-dropping-particle":"","parse-names":false,"suffix":""},{"dropping-particle":"","family":"Caroline Vos","given":"M.","non-dropping-particle":"","parse-names":false,"suffix":""},{"dropping-particle":"","family":"Boll","given":"Dorry","non-dropping-particle":"","parse-names":false,"suffix":""},{"dropping-particle":"","family":"Kruitwagen","given":"Roy F. P. M.","non-dropping-particle":"","parse-names":false,"suffix":""},{"dropping-particle":"","family":"Jensen","given":"Pernille Tine","non-dropping-particle":"","parse-names":false,"suffix":""},{"dropping-particle":"V.","family":"Poll-Franse","given":"Lonneke","non-dropping-particle":"van de","parse-names":false,"suffix":""}],"container-title":"Journal of Cancer Survivorship","id":"ITEM-3","issued":{"date-parts":[["2018"]]},"note":"NUMERO 6 DE LA REVISION. ROGY\n2 en referenciar en rdo","page":"18-27","title":"The impact of the survivorship care plan on health care use: 2-year follow-up results of the ROGY care trial","type":"article-journal","volume":"12"},"uris":["http://www.mendeley.com/documents/?uuid=79d5dfe4-dabe-43ac-bbaf-70476583ab8a"]},{"id":"ITEM-4","itemData":{"DOI":"10.1007/s11764-014-0368-0","ISSN":"1932-2259","abstract":"Purpose This study assesses the effect of sending a Survivorship Care Plan (SCP) to primary care physicians (PCP) on the communication of the PCP with the medical specialist and the patient and to describe PCPs’ opinions regarding the SCP. Methods In a pragmatic cluster randomized controlled trial conducted in 12 hospitals, the PCP ofendometrial and ovarian cancer patients received usual information, while in addition the SCP-care arm received a copy of the patient’sSCP.Results A questionnaire was returned by 266 PCPs (76 %). One third of the PCPs in the SCP-care arm indicated having received an SCP. PCPs in the SCP-care arm were more likely to have had personal contact with the medical specialist (52 vs. 37 %, p=0.01) but were equally satisfied with the infor- mation as PCPs in the usual care arm (7.2 vs. 6.9 on a scale from 1 to 10, p=0.25). Of all PCPs, 82 % indicated they would want to receive an SCP in the future. A quarter of the PCPs who received an SCP reported that the SCP supported contact with the patient. However, the SCP was found too long. Conclusions Supplying an SCP to PCPs potentially has a positive effect on the communication between the PCP and the medical specialist. The SCP should be concise and focused on PCPs’ needs, such as contact information and tailored information on patient diagnosis, treatment, and possible consequences. Implications for Cancer Survivors In the light oftransition of cancer care to PCPs, survivors may benefit from improved information provision and communication","author":[{"dropping-particle":"","family":"Ezendam","given":"Nicole P. M.","non-dropping-particle":"","parse-names":false,"suffix":""},{"dropping-particle":"","family":"Nicolaije","given":"Kim A. H.","non-dropping-particle":"","parse-names":false,"suffix":""},{"dropping-particle":"","family":"Kruitwagen","given":"Roy F. P. M.","non-dropping-particle":"","parse-names":false,"suffix":""},{"dropping-particle":"","family":"Pijnenborg","given":"Johanna M. A.","non-dropping-particle":"","parse-names":false,"suffix":""},{"dropping-particle":"","family":"Vos","given":"M. Caroline","non-dropping-particle":"","parse-names":false,"suffix":""},{"dropping-particle":"","family":"Boll","given":"Dorry","non-dropping-particle":"","parse-names":false,"suffix":""},{"dropping-particle":"","family":"Bommel","given":"Marjo","non-dropping-particle":"van","parse-names":false,"suffix":""},{"dropping-particle":"V.","family":"Poll-Franse","given":"Lonneke","non-dropping-particle":"van de","parse-names":false,"suffix":""}],"container-title":"Journal of Cancer Survivorship","id":"ITEM-4","issued":{"date-parts":[["2014"]]},"note":"NUMERO 4 DE LA REVISION; ROGY\n13 EN REFERENCIAR","page":"595-602","title":"Survivorship Care Plans to inform the primary care physician: results from the ROGY care pragmatic cluster randomized controlled trial","type":"article-journal","volume":"8"},"uris":["http://www.mendeley.com/documents/?uuid=7c971c35-9ac8-4540-b26c-052cc1addff4"]}],"mendeley":{"formattedCitation":"(Boekhout et al., 2015; Brant et al., 2016; Ezendam et al., 2014; Jeppesen et al., 2018)","plainTextFormattedCitation":"(Boekhout et al., 2015; Brant et al., 2016; Ezendam et al., 2014; Jeppesen et al., 2018)","previouslyFormattedCitation":"(Boekhout et al., 2015; Brant et al., 2016; Ezendam et al., 2014; Jeppesen et al., 2018)"},"properties":{"noteIndex":0},"schema":"https://github.com/citation-style-language/schema/raw/master/csl-citation.json"}</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szCs w:val="24"/>
        </w:rPr>
        <w:t>(Boekhout et al., 2015; Brant et al., 2016; Ezendam et al., 2014; Jeppesen et al., 2018)</w:t>
      </w:r>
      <w:r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w:t>
      </w:r>
      <w:r w:rsidR="001D318C" w:rsidRPr="001D318C">
        <w:t xml:space="preserve"> </w:t>
      </w:r>
      <w:r w:rsidR="008420C2" w:rsidRPr="008420C2">
        <w:rPr>
          <w:rFonts w:ascii="Times New Roman" w:eastAsia="Times New Roman" w:hAnsi="Times New Roman" w:cs="Times New Roman"/>
          <w:color w:val="FF0000"/>
          <w:sz w:val="24"/>
        </w:rPr>
        <w:t>A coordination role which provides continuity and com</w:t>
      </w:r>
      <w:r w:rsidR="008420C2">
        <w:rPr>
          <w:rFonts w:ascii="Times New Roman" w:eastAsia="Times New Roman" w:hAnsi="Times New Roman" w:cs="Times New Roman"/>
          <w:color w:val="FF0000"/>
          <w:sz w:val="24"/>
        </w:rPr>
        <w:t xml:space="preserve">prehensive cancer care, in particular at the transition from the specialist to the survivorship program in primary care, may be a required component of the survivorship model based on shared care. </w:t>
      </w:r>
      <w:r w:rsidR="001D318C">
        <w:rPr>
          <w:rFonts w:ascii="Times New Roman" w:eastAsia="Times New Roman" w:hAnsi="Times New Roman" w:cs="Times New Roman"/>
          <w:color w:val="FF0000"/>
          <w:sz w:val="24"/>
        </w:rPr>
        <w:t>As</w:t>
      </w:r>
      <w:r w:rsidR="001D318C" w:rsidRPr="001D318C">
        <w:rPr>
          <w:rFonts w:ascii="Times New Roman" w:eastAsia="Times New Roman" w:hAnsi="Times New Roman" w:cs="Times New Roman"/>
          <w:color w:val="FF0000"/>
          <w:sz w:val="24"/>
        </w:rPr>
        <w:t xml:space="preserve"> experts in the delivery of holistic care, oncology advanced practice nurses are key professionals to address the physical and psychosocial needs of cancer survivors and are positioned to plan, deliver and </w:t>
      </w:r>
      <w:r w:rsidR="008420C2">
        <w:rPr>
          <w:rFonts w:ascii="Times New Roman" w:eastAsia="Times New Roman" w:hAnsi="Times New Roman" w:cs="Times New Roman"/>
          <w:color w:val="FF0000"/>
          <w:sz w:val="24"/>
        </w:rPr>
        <w:t>coordinate</w:t>
      </w:r>
      <w:r w:rsidR="001D318C" w:rsidRPr="001D318C">
        <w:rPr>
          <w:rFonts w:ascii="Times New Roman" w:eastAsia="Times New Roman" w:hAnsi="Times New Roman" w:cs="Times New Roman"/>
          <w:color w:val="FF0000"/>
          <w:sz w:val="24"/>
        </w:rPr>
        <w:t xml:space="preserve"> survivorship care plans through innovative models (Corcoran, Dunne &amp; McCabe, 2015).</w:t>
      </w:r>
      <w:r w:rsidR="00D5107E">
        <w:rPr>
          <w:rFonts w:ascii="Times New Roman" w:eastAsia="Times New Roman" w:hAnsi="Times New Roman" w:cs="Times New Roman"/>
          <w:color w:val="FF0000"/>
          <w:sz w:val="24"/>
        </w:rPr>
        <w:t xml:space="preserve"> </w:t>
      </w:r>
      <w:r w:rsidR="00D5107E" w:rsidRPr="00D5107E">
        <w:rPr>
          <w:rFonts w:ascii="Times New Roman" w:eastAsia="Times New Roman" w:hAnsi="Times New Roman" w:cs="Times New Roman"/>
          <w:color w:val="FF0000"/>
          <w:sz w:val="24"/>
        </w:rPr>
        <w:t xml:space="preserve">Besides, nurses have the support of the multidisciplinary team and the trust of the cancer survivor </w:t>
      </w:r>
      <w:r w:rsidR="00D5107E" w:rsidRPr="00D5107E">
        <w:rPr>
          <w:rFonts w:ascii="Times New Roman" w:hAnsi="Times New Roman" w:cs="Times New Roman"/>
          <w:color w:val="FF0000"/>
          <w:sz w:val="24"/>
          <w:szCs w:val="24"/>
        </w:rPr>
        <w:fldChar w:fldCharType="begin" w:fldLock="1"/>
      </w:r>
      <w:r w:rsidR="00D5107E" w:rsidRPr="00D5107E">
        <w:rPr>
          <w:rFonts w:ascii="Times New Roman" w:hAnsi="Times New Roman" w:cs="Times New Roman"/>
          <w:color w:val="FF0000"/>
          <w:sz w:val="24"/>
          <w:szCs w:val="24"/>
        </w:rPr>
        <w:instrText>ADDIN CSL_CITATION {"citationItems":[{"id":"ITEM-1","itemData":{"DOI":"10.1188/16.onf.710-719","ISSN":"0190-535X","abstract":"PURPOSE/OBJECTIVES: To examine symptom and quality-of-life (QOL) trajectories in breast cancer and lymphoma survivors enrolled in a survivorship navigation intervention and to explore patient, caregiver, and primary care provider (PCP) satisfaction with receipt of a survivorship care plan (SCP). ., DESIGN: Prospective, cohort, longitudinal.., SETTING: The Billings Clinic, an integrated cancer center in Montana. ., SAMPLE: 67 patients with breast cancer or lymphoma who recently completed cancer treatment, along with 39 of their caregivers and 23 PCPs. ., METHODS: Data collection at one, three, and six months by the Functional Assessment of Cancer Therapy-General and satisfaction surveys.., MAIN RESEARCH VARIABLES: Symptoms, QOL, and satisfaction with the survivorship navigator and the SCP.., FINDINGS: Symptoms persisted six months following treatment. Symptoms and QOL indicators with worst intensity were energy, sleep, coping, and satisfaction with sex life. Patients with more comorbidities reported worse QOL, telephoned the survivorship navigator more often, and were more satisfied with the SCP. Patients with lymphoma reported higher QOL, but it was not significantly different from patients with breast cancer. Patients were significantly more satisfied than caregivers with the SCP at time 1. PCPs were highly satisfied with the SCP.., CONCLUSIONS: Some symptoms persist, even when cancer treatment has ended. Patients with comorbidities are at higher risk for more severe symptoms and worse QOL and may benefit from ongoing support. SCPs can facilitate patients' transition to primary care following cancer treatment. ., IMPLICATIONS FOR NURSING: Healthcare professionals who care for breast cancer survivors need to routinely assess them for the presence of comorbid conditions. Obese breast cancer survivors may benefit from weight reduction interventions to possibly decrease their risk of developing lymphedema and improve their overall health status.","author":[{"dropping-particle":"","family":"Brant","given":"Jeannine","non-dropping-particle":"","parse-names":false,"suffix":""},{"dropping-particle":"","family":"Blaseg","given":"Karyl","non-dropping-particle":"","parse-names":false,"suffix":""},{"dropping-particle":"","family":"Aders","given":"Kathy","non-dropping-particle":"","parse-names":false,"suffix":""},{"dropping-particle":"","family":"Oliver","given":"Dona","non-dropping-particle":"","parse-names":false,"suffix":""},{"dropping-particle":"","family":"Gray, EvanDudley","given":"William","non-dropping-particle":"","parse-names":false,"suffix":""}],"container-title":"Oncology Nursing Forum","id":"ITEM-1","issue":"6","issued":{"date-parts":[["2016"]]},"note":"NUMERO 15 DE LA REVISION\ntercero en referenciar en la revision, 18","page":"710-719","title":"Navigating the Transition From Cancer Care to Primary Care: Assistance of a Survivorship Care Plan","type":"article-journal","volume":"43"},"uris":["http://www.mendeley.com/documents/?uuid=64643dfa-b2a5-49b1-9464-19b338f11ed0"]},{"id":"ITEM-2","itemData":{"DOI":"10.1016/j.ygyno.2017.02.041","ISSN":"00908258","abstract":"Objective. The aim of this study was to assess the long-term impact of an automatically generated Survivor- ship Care Plan (SCP) on patient reported outcomes in ovarian cancer in routine clinical practice. Outcome mea- sures included satisfaction with information provision and care, illness perceptions and health care utilization. Methods. In this pragmatic cluster randomized trial, twelve hospitals in the South of the Netherlands were randomized to ‘SCP care’ or ‘usual care’. All newly diagnosed ovarian cancer patients in the ‘SCP care’ arm re- ceived an SCP that was automatically generated by the oncology provider, by clicking a button in the web- based Registrationsystem Oncological GYnecology (ROGY). Ovarian cancer patients (N= 174, mean age 63.3, SD = 11.4; all stages) completed questionnaires directly after initial treatment and after 6, 12 and 24 months. Results. First questionnaires were returned from 61 (67%) ovarian cancer patients in the ‘SCP care’ arm and 113 (72%) patients in the ‘usual care’ arm. In the ‘SCP care’ arm, 66% (N= 41) of the patients reported receipt of an SCP. No overall differences were observed between the trial arms on satisfaction with information provi- sion, satisfaction with care or health care utilization. Regarding illness perceptions, patients in the ‘SCP care’ arm had lower beliefs that the treatment would help to cure their disease (overall, 6.7 vs. 7.5, P b 0.01). Conclusions. SCPs did not increase satisfaction with information provision or care in ovarian cancer patients","author":[{"dropping-particle":"","family":"Rooij","given":"Belle H.","non-dropping-particle":"de","parse-names":false,"suffix":""},{"dropping-particle":"","family":"Ezendam","given":"Nicole P.M.","non-dropping-particle":"","parse-names":false,"suffix":""},{"dropping-particle":"","family":"Nicolaije","given":"Kim A.H","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Boss","given":"Erik A.","non-dropping-particle":"","parse-names":false,"suffix":""},{"dropping-particle":"","family":"Hermans","given":"Ralph H.M.","non-dropping-particle":"","parse-names":false,"suffix":""},{"dropping-particle":"","family":"Engelhart","given":"Karin C.M.","non-dropping-particle":"","parse-names":false,"suffix":""},{"dropping-particle":"","family":"Haartsen","given":"Joke E.","non-dropping-particle":"","parse-names":false,"suffix":""},{"dropping-particle":"","family":"Pijlman","given":"Brenda M.","non-dropping-particle":"","parse-names":false,"suffix":""},{"dropping-particle":"","family":"Loon-Baelemans","given":"Ingrid E.A.M.","non-dropping-particle":"van","parse-names":false,"suffix":""},{"dropping-particle":"","family":"Mertens","given":"Helena J.M.M.","non-dropping-particle":"","parse-names":false,"suffix":""},{"dropping-particle":"","family":"Nolting","given":"Willem E.","non-dropping-particle":"","parse-names":false,"suffix":""},{"dropping-particle":"","family":"Beek","given":"Johannes J.","non-dropping-particle":"van","parse-names":false,"suffix":""},{"dropping-particle":"","family":"Roukema","given":"Jan A.","non-dropping-particle":"","parse-names":false,"suffix":""},{"dropping-particle":"","family":"Kruitwagen","given":"Roy F.P.M.","non-dropping-particle":"","parse-names":false,"suffix":""},{"dropping-particle":"V.","family":"Poll-Franse","given":"Lonneke","non-dropping-particle":"van de","parse-names":false,"suffix":""}],"container-title":"Gynecologic Oncology","id":"ITEM-2","issued":{"date-parts":[["2017"]]},"note":"NUMERO 7 EN LA REVISION Y ULTIMO DE ROGY\n12 en referenciar","page":"319-328","title":"Effects of Survivorship Care Plans on patient reported outcomes in ovarian cancer during 2-year follow-up – The ROGY care trial","type":"article-journal","volume":"145"},"uris":["http://www.mendeley.com/documents/?uuid=b4c175e5-5771-4473-8b99-a08dbff2f46d"]},{"id":"ITEM-3","itemData":{"DOI":"10.1097/NCC.0000000000000329","ISBN":"0000000000000","ISSN":"15389804","abstract":"In 2005, the Institute of Medicine recommended that all cancer patients receive a survivorship care plan (SCP). Despite widespread support, few centers have routinely implemented them. Understanding of their impact is limited.\nThe aims of this study were to examine the impact of SCP delivery on patients and healthcare professionals at an Australian comprehensive cancer center and determine enablers and barriers to implementation.\nSix groups were surveyed: (1) patients who had received SCPs; (2) nurse coordinators using SCPs, (3) general practitioners (primary care, GPs) of patients who had received SCPs, (4) clinical service chairs, (5) heads of allied health, and (6) nurse coordinators not using SCPs (nonengaged nurse coordinators). Groups 1 to 3 completed written questionnaires. Groups 4 to 6 participated in semistructured interviews.\nFifty patients, 7 nurse coordinators, 18 GPs, 7 clinical service chairs, 4 heads of allied health, and 8 nonengaged nurse coordinators participated. Eighty-seven percent of patients considered the SCP to be very or somewhat useful; 50% felt it helped them understand their cancer experience. All engaged nurse coordinators reported SCPs to be very or somewhat useful, and 86% believed SCPs improved communication with GPs. General practitioners felt SCPs were very or somewhat useful (67%) and wished to receive SCPs for future patients (83%). Organizational and clinical leadership, multidisciplinary engagement, resourcing, and timing of SCP delivery were considered critical enablers.\nPatients and healthcare professionals support the use of SCPs; however, they are resource intensive and require significant organizational support.\nNurses are instrumental to SCP implementation. Attention to enablers and barriers is important for successful implementation.","author":[{"dropping-particle":"","family":"Nolte","given":"Linda","non-dropping-particle":"","parse-names":false,"suffix":""},{"dropping-particle":"","family":"Kinnane","given":"Nicole","non-dropping-particle":"","parse-names":false,"suffix":""},{"dropping-particle":"","family":"Lai-Kwon","given":"Julia","non-dropping-particle":"","parse-names":false,"suffix":""},{"dropping-particle":"","family":"Gates","given":"Priscilla","non-dropping-particle":"","parse-names":false,"suffix":""},{"dropping-particle":"","family":"Shilkin","given":"Pauline","non-dropping-particle":"","parse-names":false,"suffix":""},{"dropping-particle":"","family":"Jefford","given":"Michael","non-dropping-particle":"","parse-names":false,"suffix":""}],"container-title":"Cancer Nursing","id":"ITEM-3","issue":"6","issued":{"date-parts":[["2016"]]},"note":"NUMERO 14 DE LA REVISION\n8 en refencias","page":"E26-E35","title":"The impact of survivorship care planning on patients, general practitioners, and hospital-based staff","type":"article-journal","volume":"39"},"uris":["http://www.mendeley.com/documents/?uuid=8371afed-c587-4757-a816-c209daae9613"]},{"id":"ITEM-4","itemData":{"DOI":"10.1016/j.ejon.2017.06.003","ISSN":"14623889","abstract":"Purpose: This study evaluates the feasibility and acceptability of a Self-Management Survivorship Care Planning (SM-SCP) intervention in colorectal and lung cancer survivors. Methods: This is a single-group, pre- and post-mixed methods study of an advance practice nurse-driven survivorship care intervention that integrates a survivorship care plan with self-management skills coaching. Colorectal and lung cancer survivors with stage I-III disease were enrolled at 3e6 months after completing treatments, and the intervention was administered in one in-person or telephone session. Survivor outcome measures included depression, anxiety, self-efficacy, QOL, and satisfaction. Paired t- tests were used for exploratory evaluations of pre-to post-intervention score changes. Content analysis was conducted to analyze the qualitative data to describe survivors’ experience with the intervention. Results: Thirty participants (15 colorectal, 15 lung) enrolled and completed the study (73% retention). It took an average of 40 min to complete the TS/CP and 34.2 min to deliver the intervention. Exploratory analysis revealed significant differences from baseline to post-intervention in depression, anxiety, self- efficacy, physical functioning, role limitations-physical, pain, general health, health transition, physical health summary, and total QOL. Three qualitative themes emerged: 1) Feeling empowered about having a plan; 2) Struggling with psychosocial concerns; and 3) Suggestions for intervention content and delivery. Conclusions: The SM-SCP intervention was feasible and acceptable for colorectal and lung cancer sur- vivors after treatment completion. Survivorship care interventions have potential to fulfill the unmet needs of colorectal and lung cancer survivors. Their effectiveness might be greater by integrating conceptually-based models of care, such as self-management skills building.","author":[{"dropping-particle":"","family":"Reb","given":"Anne","non-dropping-particle":"","parse-names":false,"suffix":""},{"dropping-particle":"","family":"Ruel","given":"Nora","non-dropping-particle":"","parse-names":false,"suffix":""},{"dropping-particle":"","family":"Fakih","given":"Marwan","non-dropping-particle":"","parse-names":false,"suffix":""},{"dropping-particle":"","family":"Lai","given":"Lily","non-dropping-particle":"","parse-names":false,"suffix":""},{"dropping-particle":"","family":"Salgia","given":"Ravi","non-dropping-particle":"","parse-names":false,"suffix":""},{"dropping-particle":"","family":"Ferrell","given":</w:instrText>
      </w:r>
      <w:r w:rsidR="00D5107E" w:rsidRPr="00D5107E">
        <w:rPr>
          <w:rFonts w:ascii="Times New Roman" w:hAnsi="Times New Roman" w:cs="Times New Roman"/>
          <w:color w:val="FF0000"/>
          <w:sz w:val="24"/>
          <w:szCs w:val="24"/>
          <w:lang w:val="es-ES"/>
        </w:rPr>
        <w:instrText>"Betty","non-dropping-particle":"","</w:instrText>
      </w:r>
      <w:r w:rsidR="00D5107E" w:rsidRPr="006B1604">
        <w:rPr>
          <w:rFonts w:ascii="Times New Roman" w:hAnsi="Times New Roman" w:cs="Times New Roman"/>
          <w:color w:val="FF0000"/>
          <w:sz w:val="24"/>
          <w:szCs w:val="24"/>
          <w:lang w:val="es-ES"/>
        </w:rPr>
        <w:instrText>parse-names":false,"suffix":""},{"dropping-particle":"","family":"Sampath","given":"Sagus","non-dropping-particle":"","parse-names":false,"suffix":""},{"dropping-particle":"","family":"Kim","given":"Jae Y.","non-dropping-particle":"","parse-names":false,"suffix":""},{"dropping-particle":"","family":"Raz","given":"Dan J.","non-dropping-particle":"","parse-names":false,"suffix":""},{"dropping-particle":"","family":"Sun","given":"Virginia","non-dropping-particle":"","parse-names":false,"suffix":""}],"container-title":"European Journal of Oncology Nursing","id":"ITEM-4","issued":{"date-parts":[["2017"]]},"note":"NUERO 8 DE LA REVISION; E VECES COMO REB, OTRAS COMO FERRELL\nquinto en referenciar; 20","page":"125-134","title":"Empowering survivors after colorectal and lung cancer treatment: Pilot study of a Self-Management Survivorship Care Planning intervention","type":"article-journal","volume":"29"},"uris":["http://www.mendeley.com/documents/?uuid=4fc4f84e-ad1c-4c16-b4a3-e4898e2ce5d5"]}],"mendeley":{"formattedCitation":"(Brant et al., 2016; de Rooij et al., 2017; Nolte et al., 2016; Reb et al., 2017)","plainTextFormattedCitation":"(Brant et al., 2016; de Rooij et al., 2017; Nolte et al., 2016; Reb et al., 2017)","previouslyFormattedCitation":"(Brant et al., 2016; de Rooij et al., 2017; Nolte et al., 2016; Reb et al., 2017)"},"properties":{"noteIndex":0},"schema":"https://github.com/citation-style-language/schema/raw/master/csl-citation.json"}</w:instrText>
      </w:r>
      <w:r w:rsidR="00D5107E" w:rsidRPr="00D5107E">
        <w:rPr>
          <w:rFonts w:ascii="Times New Roman" w:hAnsi="Times New Roman" w:cs="Times New Roman"/>
          <w:color w:val="FF0000"/>
          <w:sz w:val="24"/>
          <w:szCs w:val="24"/>
        </w:rPr>
        <w:fldChar w:fldCharType="separate"/>
      </w:r>
      <w:r w:rsidR="00D5107E" w:rsidRPr="006B1604">
        <w:rPr>
          <w:rFonts w:ascii="Times New Roman" w:hAnsi="Times New Roman" w:cs="Times New Roman"/>
          <w:color w:val="FF0000"/>
          <w:sz w:val="24"/>
          <w:szCs w:val="24"/>
          <w:lang w:val="es-ES"/>
        </w:rPr>
        <w:t xml:space="preserve">(Brant et al., 2016; de Rooij et al., 2017; </w:t>
      </w:r>
      <w:r w:rsidR="006B1604" w:rsidRPr="006B1604">
        <w:rPr>
          <w:rFonts w:ascii="Times New Roman" w:eastAsia="Times New Roman" w:hAnsi="Times New Roman" w:cs="Times New Roman"/>
          <w:color w:val="FF0000"/>
          <w:sz w:val="24"/>
          <w:lang w:val="es-ES"/>
        </w:rPr>
        <w:t>Lawn, Fallon-Ferguson, &amp; Koczwara, 2017</w:t>
      </w:r>
      <w:r w:rsidR="006B1604">
        <w:rPr>
          <w:rFonts w:ascii="Times New Roman" w:eastAsia="Times New Roman" w:hAnsi="Times New Roman" w:cs="Times New Roman"/>
          <w:color w:val="FF0000"/>
          <w:sz w:val="24"/>
          <w:lang w:val="es-ES"/>
        </w:rPr>
        <w:t xml:space="preserve">; </w:t>
      </w:r>
      <w:r w:rsidR="00D5107E" w:rsidRPr="006B1604">
        <w:rPr>
          <w:rFonts w:ascii="Times New Roman" w:hAnsi="Times New Roman" w:cs="Times New Roman"/>
          <w:color w:val="FF0000"/>
          <w:sz w:val="24"/>
          <w:szCs w:val="24"/>
          <w:lang w:val="es-ES"/>
        </w:rPr>
        <w:t>Miller, 2008; Nolte et al., 2016; Reb et al., 2017)</w:t>
      </w:r>
      <w:r w:rsidR="00D5107E" w:rsidRPr="00D5107E">
        <w:rPr>
          <w:rFonts w:ascii="Times New Roman" w:hAnsi="Times New Roman" w:cs="Times New Roman"/>
          <w:color w:val="FF0000"/>
          <w:sz w:val="24"/>
          <w:szCs w:val="24"/>
        </w:rPr>
        <w:fldChar w:fldCharType="end"/>
      </w:r>
      <w:r w:rsidR="00D5107E" w:rsidRPr="006B1604">
        <w:rPr>
          <w:rFonts w:ascii="Times New Roman" w:eastAsia="Times New Roman" w:hAnsi="Times New Roman" w:cs="Times New Roman"/>
          <w:color w:val="FF0000"/>
          <w:sz w:val="24"/>
          <w:lang w:val="es-ES"/>
        </w:rPr>
        <w:t>.</w:t>
      </w:r>
      <w:r w:rsidR="006B1604" w:rsidRPr="006B1604">
        <w:rPr>
          <w:rFonts w:ascii="Times New Roman" w:eastAsia="Times New Roman" w:hAnsi="Times New Roman" w:cs="Times New Roman"/>
          <w:color w:val="FF0000"/>
          <w:sz w:val="24"/>
          <w:lang w:val="es-ES"/>
        </w:rPr>
        <w:t xml:space="preserve"> </w:t>
      </w:r>
    </w:p>
    <w:p w14:paraId="0FA04E8F" w14:textId="5CDAB473" w:rsidR="005178DE" w:rsidRPr="00A408BE" w:rsidRDefault="005178DE" w:rsidP="006B1604">
      <w:pPr>
        <w:spacing w:line="480" w:lineRule="auto"/>
        <w:jc w:val="both"/>
        <w:rPr>
          <w:rFonts w:ascii="Times New Roman" w:eastAsia="Times New Roman" w:hAnsi="Times New Roman" w:cs="Times New Roman"/>
          <w:b/>
          <w:bCs/>
          <w:color w:val="FF0000"/>
          <w:sz w:val="24"/>
          <w:lang w:val="en-US"/>
        </w:rPr>
      </w:pPr>
      <w:r w:rsidRPr="00A408BE">
        <w:rPr>
          <w:rFonts w:ascii="Times New Roman" w:eastAsia="Times New Roman" w:hAnsi="Times New Roman" w:cs="Times New Roman"/>
          <w:b/>
          <w:bCs/>
          <w:color w:val="FF0000"/>
          <w:sz w:val="24"/>
          <w:lang w:val="en-US"/>
        </w:rPr>
        <w:t xml:space="preserve">4.2. </w:t>
      </w:r>
      <w:r w:rsidR="00A408BE">
        <w:rPr>
          <w:rFonts w:ascii="Times New Roman" w:eastAsia="Times New Roman" w:hAnsi="Times New Roman" w:cs="Times New Roman"/>
          <w:b/>
          <w:bCs/>
          <w:color w:val="FF0000"/>
          <w:sz w:val="24"/>
          <w:lang w:val="en-US"/>
        </w:rPr>
        <w:t>Expanding nurses´ role in SCP to primary care</w:t>
      </w:r>
      <w:r w:rsidRPr="00A408BE">
        <w:rPr>
          <w:rFonts w:ascii="Times New Roman" w:eastAsia="Times New Roman" w:hAnsi="Times New Roman" w:cs="Times New Roman"/>
          <w:b/>
          <w:bCs/>
          <w:color w:val="FF0000"/>
          <w:sz w:val="24"/>
          <w:lang w:val="en-US"/>
        </w:rPr>
        <w:t xml:space="preserve"> </w:t>
      </w:r>
    </w:p>
    <w:p w14:paraId="08239E70" w14:textId="5683DE4B" w:rsidR="00284243" w:rsidRDefault="005178DE" w:rsidP="00747058">
      <w:pPr>
        <w:spacing w:line="480" w:lineRule="auto"/>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lastRenderedPageBreak/>
        <w:t>For</w:t>
      </w:r>
      <w:r w:rsidR="00004BFB" w:rsidRPr="00F35A09">
        <w:rPr>
          <w:rFonts w:ascii="Times New Roman" w:eastAsia="Times New Roman" w:hAnsi="Times New Roman" w:cs="Times New Roman"/>
          <w:color w:val="000000"/>
          <w:sz w:val="24"/>
        </w:rPr>
        <w:t xml:space="preserve"> good </w:t>
      </w:r>
      <w:r w:rsidR="00602E01">
        <w:rPr>
          <w:rFonts w:ascii="Times New Roman" w:eastAsia="Times New Roman" w:hAnsi="Times New Roman" w:cs="Times New Roman"/>
          <w:color w:val="000000"/>
          <w:sz w:val="24"/>
        </w:rPr>
        <w:t xml:space="preserve">cancer </w:t>
      </w:r>
      <w:r w:rsidR="00360C81" w:rsidRPr="00F35A09">
        <w:rPr>
          <w:rFonts w:ascii="Times New Roman" w:eastAsia="Times New Roman" w:hAnsi="Times New Roman" w:cs="Times New Roman"/>
          <w:color w:val="000000"/>
          <w:sz w:val="24"/>
        </w:rPr>
        <w:t>survivorship care</w:t>
      </w:r>
      <w:r w:rsidR="00004BFB" w:rsidRPr="00F35A09">
        <w:rPr>
          <w:rFonts w:ascii="Times New Roman" w:eastAsia="Times New Roman" w:hAnsi="Times New Roman" w:cs="Times New Roman"/>
          <w:color w:val="000000"/>
          <w:sz w:val="24"/>
        </w:rPr>
        <w:t xml:space="preserve">, specific training is needed to develop </w:t>
      </w:r>
      <w:r w:rsidR="008866BD" w:rsidRPr="00F35A09">
        <w:rPr>
          <w:rFonts w:ascii="Times New Roman" w:eastAsia="Times New Roman" w:hAnsi="Times New Roman" w:cs="Times New Roman"/>
          <w:color w:val="000000"/>
          <w:sz w:val="24"/>
        </w:rPr>
        <w:t>nurses’ role in coordinating the</w:t>
      </w:r>
      <w:r w:rsidR="00004BFB" w:rsidRPr="00F35A09">
        <w:rPr>
          <w:rFonts w:ascii="Times New Roman" w:eastAsia="Times New Roman" w:hAnsi="Times New Roman" w:cs="Times New Roman"/>
          <w:color w:val="000000"/>
          <w:sz w:val="24"/>
        </w:rPr>
        <w:t xml:space="preserve"> SCP</w:t>
      </w:r>
      <w:r w:rsidR="008866BD" w:rsidRPr="00F35A09">
        <w:rPr>
          <w:rFonts w:ascii="Times New Roman" w:eastAsia="Times New Roman" w:hAnsi="Times New Roman" w:cs="Times New Roman"/>
          <w:color w:val="000000"/>
          <w:sz w:val="24"/>
        </w:rPr>
        <w:t>; such training should address</w:t>
      </w:r>
      <w:r w:rsidR="00004BFB" w:rsidRPr="00F35A09">
        <w:rPr>
          <w:rFonts w:ascii="Times New Roman" w:eastAsia="Times New Roman" w:hAnsi="Times New Roman" w:cs="Times New Roman"/>
          <w:color w:val="000000"/>
          <w:sz w:val="24"/>
        </w:rPr>
        <w:t xml:space="preserve"> communication skills, self-care, symptom management, prevention and health promotion</w:t>
      </w:r>
      <w:r w:rsidR="00606BFE">
        <w:rPr>
          <w:rFonts w:ascii="Times New Roman" w:eastAsia="Times New Roman" w:hAnsi="Times New Roman" w:cs="Times New Roman"/>
          <w:color w:val="000000"/>
          <w:sz w:val="24"/>
        </w:rPr>
        <w:t xml:space="preserve"> </w:t>
      </w:r>
      <w:r w:rsidR="00747058" w:rsidRPr="00F35A09">
        <w:rPr>
          <w:rFonts w:ascii="Times New Roman" w:hAnsi="Times New Roman" w:cs="Times New Roman"/>
          <w:sz w:val="24"/>
          <w:szCs w:val="24"/>
        </w:rPr>
        <w:fldChar w:fldCharType="begin" w:fldLock="1"/>
      </w:r>
      <w:r w:rsidR="00747058" w:rsidRPr="00F35A09">
        <w:rPr>
          <w:rFonts w:ascii="Times New Roman" w:hAnsi="Times New Roman" w:cs="Times New Roman"/>
          <w:sz w:val="24"/>
          <w:szCs w:val="24"/>
        </w:rPr>
        <w:instrText>ADDIN CSL_CITATION {"citationItems":[{"id":"ITEM-1","itemData":{"DOI":"10.1007/s11764-017-0639-7","ISBN":"1176401706397","ISSN":"1932-2259","abstract":"Purpose The purpose ofthis paper was to assess the impact of survivorship care plan (SCP) provision and moderating factors on health care use following endometrial cancer treatment. Methods Women newly diagnosed with endometrial cancer were included in a pragmatic cluster randomized trial at 12 hospitals in the Netherlands and were randomly assigned to SCP or usual care (n = 221; 75% response). The SCP was generated using the web-based Registrationsystem Oncological GYnecology (ROGY) and provided tailored in- formation regarding disease, treatment, and possible late-ef- fects. Cancer-related use ofgeneral practitioner, specialist, and additional health care was collected through questionnaires after diagnosis and at 6-, 12-, and 24-month follow-up and compared using linear multilevel regression analyses. Results Women who received an SCP had more cancer- related primary care visits compared to the usual care arm during the first year after diagnosis (β =0.7, p &lt;0.01). At 6-month follow-up, women in the SCP group used more ad- ditional health care compared to women receiving usual care (24 vs. 11%, p = 0.04). Women with anxious symptoms (p = 0.03) and women who received radiotherapy (p =0.01) had a higher primary care use within the first year after treat- ment, when receiving an SCP. Conclusions The SCP increases primary health care con- sumption the first year after treatment, particularly in women treated with radiotherapy and women with anxious symptoms. Implications for cancer survivors These findings imply that the SCP enables women in need of supportive care to seek relevant care at an early stage after treatment. Whether this results in improved patient-reported outcomes in the long- term","author":[{"dropping-particle":"","family":"Jeppesen","given":"Mette Moustgaard","non-dropping-particle":"","parse-names":false,"suffix":""},{"dropping-particle":"","family":"Ezendam","given":"Nicole P. M.","non-dropping-particle":"","parse-names":false,"suffix":""},{"dropping-particle":"","family":"Pijnenborg","given":"Johanna M. A.","non-dropping-particle":"","parse-names":false,"suffix":""},{"dropping-particle":"","family":"Caroline Vos","given":"M.","non-dropping-particle":"","parse-names":false,"suffix":""},{"dropping-particle":"","family":"Boll","given":"Dorry","non-dropping-particle":"","parse-names":false,"suffix":""},{"dropping-particle":"","family":"Kruitwagen","given":"Roy F. P. M.","non-dropping-particle":"","parse-names":false,"suffix":""},{"dropping-particle":"","family":"Jensen","given":"Pernille Tine","non-dropping-particle":"","parse-names":false,"suffix":""},{"dropping-particle":"V.","family":"Poll-Franse","given":"Lonneke","non-dropping-particle":"van de","parse-names":false,"suffix":""}],"container-title":"Journal of Cancer Survivorship","id":"ITEM-1","issued":{"date-parts":[["2018"]]},"note":"NUMERO 6 DE LA REVISION. ROGY\n2 en referenciar en rdo","page":"18-27","title":"The impact of the survivorship care plan on health care use: 2-year follow-up results of the ROGY care trial","type":"article-journal","volume":"12"},"uris":["http://www.mendeley.com/documents/?uuid=79d5dfe4-dabe-43ac-bbaf-70476583ab8a"]},{"id":"ITEM-2","itemData":{"DOI":"10.1200/JCO.2014.60.3399","ISSN":"15277755","abstract":"PURPOSE: This study was conducted to longitudinally assess the impact of an automatically generated survivorship care plan (SCP) on patient-reported outcomes in routine clinical practice. Primary outcomes were patient satisfaction with information and care. Secondary outcomes included illness perceptions and health care use. METHODS: Twelve hospitals were randomly assigned to SCP care or usual care in a pragmatic, cluster randomized trial. Newly diagnosed patients with endometrial cancer completed questionnaires after diagnosis (n = 221; 75% response), 6 months (n = 158), and 12 months (n = 147). An SCP application was built in the Web-based ROGY (Registration System Oncological Gynecology). By clicking the SCP button, a patient-tailored SCP was generated. RESULTS: In the SCP care arm, 74% of patients received an SCP. They reported receiving more information about their treatment (mean [M] = 57, standard deviation [SD] = 20 v M = 47, SD = 24; P = .03), other services (M = 35, SD = 22 v M = 25, SD = 22; P = .03), and different places of care (M = 27, SD = 25 v M = 23, SD = 26; P = .04) than the usual care arm (scales, 0 to 100). However, there were no differences regarding satisfaction with information or care. Patients in the SCP care arm experienced more symptoms (M = 3.3, SD = 2.0 v M = 2.6, SD = 1.6; P = .03), were more concerned about their illness (M = 4.4, SD = 2.3 v M = 3.9, SD = 2.1; P = .03), were more affected emotionally (M = 4.0, SD = 2.2 v M = 3.7, SD = 2.2; P = .046), and reported more cancer-related contact with their primary care physician (M = 1.8, SD = 2.0 v M = 1.1, SD = 0.9; P = .003) than those in the usual care arm (scale, 1 to 10). These effects did not differ over time. CONCLUSION: The present trial showed no evidence of a benefit of SCPs on satisfaction with information and care. Furthermore, SCPs increased patients' concerns, emotional impact, experienced symptoms, and the amount of cancer-related contact with the primary care physician. Whether this may ultimately lead to more empowered patients should be investigated further.","author":[{"dropping-particle":"","family":"Nicolaije","given":"Kim A.H.","non-dropping-particle":"","parse-names":false,"suffix":""},{"dropping-particle":"","family":"Ezendam","given":"Nicole P.M.","non-dropping-particle":"","parse-names":false,"suffix":""},{"dropping-particle":"","family":"Vos","given":"M. Caroline","non-dropping-particle":"","parse-names":false,"suffix":""},{"dropping-particle":"","family":"Pijnenborg","given":"Johanna M.A.","non-dropping-particle":"","parse-names":false,"suffix":""},{"dropping-particle":"","family":"Boll","given":"Dorry","non-dropping-particle":"","parse-names":false,"suffix":""},{"dropping-particle":"","family":"Boss","given":"Erik A.","non-dropping-particle":"","parse-names":false,"suffix":""},{"dropping-particle":"","family":"Hermans","given":"Ralph H.M.","non-dropping-particle":"","parse-names":false,"suffix":""},{"dropping-particle":"","family":"Engelhart","given":"Karin C.M.","non-dropping-particle":"","parse-names":false,"suffix":""},{"dropping-particle":"","family":"Haartsen","given":"Joke E.","non-dropping-particle":"","parse-names":false,"suffix":""},{"dropping-particle":"","family":"Pijlman","given":"Brenda M.","non-dropping-particle":"","parse-names":false,"suffix":""},{"dropping-particle":"","family":"Loon-Baelemans","given":"Ingrid E.A.M.","non-dropping-particle":"Van","parse-names":false,"suffix":""},{"dropping-particle":"","family":"Mertens","given":"Helena J.M.M.","non-dropping-particle":"","parse-names":false,"suffix":""},{"dropping-particle":"","family":"Nolting","given":"Willem E.","non-dropping-particle":"","parse-names":false,"suffix":""},{"dropping-particle":"","family":"Beek","given":"Johannes J.","non-dropping-particle":"Van","parse-names":false,"suffix":""},{"dropping-particle":"","family":"Roukema","given":"Jan A.","non-dropping-particle":"","parse-names":false,"suffix":""},{"dropping-particle":"","family":"Zijlstra","given":"Wobbe P.","non-dropping-particle":"","parse-names":false,"suffix":""},{"dropping-particle":"","family":"Kruitwagen","given":"Roy F.P.M.","non-dropping-particle":"","parse-names":false,"suffix":""},{"dropping-particle":"V.","family":"Poll-Franse","given":"Lonneke","non-dropping-particle":"Van De","parse-names":false,"suffix":""}],"container-title":"Journal of Clinical Oncology","id":"ITEM-2","issue":"31","issued":{"date-parts":[["2015"]]},"note":"NUMERO 5 DE LA REVISION. ROGY\n10 en referenciar","page":"3550-3559","title":"Impact of an automatically generated cancer survivorship care plan on patient-reported outcomes in routine clinical practice: Longitudinal outcomes of a pragmatic, cluster randomized trial","type":"article-journal","volume":"33"},"uris":["http://www.mendeley.com/documents/?uuid=3fc12b00-b5fd-4f09-8fda-cb2e79de37e5"]},{"id":"ITEM-3","itemData":{"DOI":"10.1016/j.ejon.2017.06.003","ISSN":"14623889","abstract":"Purpose: This study evaluates the feasibility and acceptability of a Self-Management Survivorship Care Planning (SM-SCP) intervention in colorectal and lung cancer survivors. Methods: This is a single-group, pre- and post-mixed methods study of an advance practice nurse-driven survivorship care intervention that integrates a survivorship care plan with self-management skills coaching. Colorectal and lung cancer survivors with stage I-III disease were enrolled at 3e6 months after completing treatments, and the intervention was administered in one in-person or telephone session. Survivor outcome measures included depression, anxiety, self-efficacy, QOL, and satisfaction. Paired t- tests were used for exploratory evaluations of pre-to post-intervention score changes. Content analysis was conducted to analyze the qualitative data to describe survivors’ experience with the intervention. Results: Thirty participants (15 colorectal, 15 lung) enrolled and completed the study (73% retention). It took an average of 40 min to complete the TS/CP and 34.2 min to deliver the intervention. Exploratory analysis revealed significant differences from baseline to post-intervention in depression, anxiety, self- efficacy, physical functioning, role limitations-physical, pain, general health, health transition, physical health summary, and total QOL. Three qualitative themes emerged: 1) Feeling empowered about having a plan; 2) Struggling with psychosocial concerns; and 3) Suggestions for intervention content and delivery. Conclusions: The SM-SCP intervention was feasible and acceptable for colorectal and lung cancer sur- vivors after treatment completion. Survivorship care interventions have potential to fulfill the unmet needs of colorectal and lung cancer survivors. Their effectiveness might be greater by integrating conceptually-based models of care, such as self-management skills building.","author":[{"dropping-particle":"","family":"Reb","given":"Anne","non-dropping-particle":"","parse-names":false,"suffix":""},{"dropping-particle":"","family":"Ruel","given":"Nora","non-dropping-particle":"","parse-names":false,"suffix":""},{"dropping-particle":"","family":"Fakih","given":"Marwan","non-dropping-particle":"","parse-names":false,"suffix":""},{"dropping-particle":"","family":"Lai","given":"Lily","non-dropping-particle":"","parse-names":false,"suffix":""},{"dropping-particle":"","family":"Salgia","given":"Ravi","non-dropping-particle":"","parse-names":false,"suffix":""},{"dropping-particle":"","family":"Ferrell","given":"Betty","non-dropping-particle":"","parse-names":false,"suffix":""},{"dropping-particle":"","family":"Sampath","given":"Sagus","non-dropping-particle":"","parse-names":false,"suffix":""},{"dropping-particle":"","family":"Kim","given":"Jae Y.","non-dropping-particle":"","parse-names":false,"suffix":""},{"dropping-particle":"","family":"Raz","given":"Dan J.","non-dropping-particle":"","parse-names":false,"suffix":""},{"dropping-particle":"","family":"Sun","given":"Virginia","non-dropping-particle":"","parse-names":false,"suffix":""}],"container-title":"European Journal of Oncology Nursing","id":"ITEM-3","issued":{"date-parts":[["2017"]]},"note":"NUERO 8 DE LA REVISION; E VECES COMO REB, OTRAS COMO FERRELL\nquinto en referenciar; 20","page":"125-134","title":"Empowering survivors after colorectal and lung cancer treatment: Pilot study of a Self-Management Survivorship Care Planning intervention","type":"article-journal","volume":"29"},"uris":["http://www.mendeley.com/documents/?uuid=4fc4f84e-ad1c-4c16-b4a3-e4898e2ce5d5"]}],"mendeley":{"formattedCitation":"(Jeppesen et al., 2018; Nicolaije et al., 2015; Reb et al., 2017)","plainTextFormattedCitation":"(Jeppesen et al., 2018; Nicolaije et al., 2015; Reb et al., 2017)","previouslyFormattedCitation":"(Jeppesen et al., 2018; Nicolaije et al., 2015; Reb et al., 2017)"},"properties":{"noteIndex":0},"schema":"https://github.com/citation-style-language/schema/raw/master/csl-citation.json"}</w:instrText>
      </w:r>
      <w:r w:rsidR="00747058" w:rsidRPr="00F35A09">
        <w:rPr>
          <w:rFonts w:ascii="Times New Roman" w:hAnsi="Times New Roman" w:cs="Times New Roman"/>
          <w:sz w:val="24"/>
          <w:szCs w:val="24"/>
        </w:rPr>
        <w:fldChar w:fldCharType="separate"/>
      </w:r>
      <w:r w:rsidR="00747058" w:rsidRPr="00F35A09">
        <w:rPr>
          <w:rFonts w:ascii="Times New Roman" w:hAnsi="Times New Roman" w:cs="Times New Roman"/>
          <w:sz w:val="24"/>
          <w:szCs w:val="24"/>
        </w:rPr>
        <w:t>(Jeppesen et al., 2018; Nicolaije et al., 2015; Reb et al., 2017)</w:t>
      </w:r>
      <w:r w:rsidR="00747058"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xml:space="preserve">. </w:t>
      </w:r>
      <w:r w:rsidR="008866BD" w:rsidRPr="00F35A09">
        <w:rPr>
          <w:rFonts w:ascii="Times New Roman" w:eastAsia="Times New Roman" w:hAnsi="Times New Roman" w:cs="Times New Roman"/>
          <w:color w:val="000000"/>
          <w:sz w:val="24"/>
        </w:rPr>
        <w:t>All of</w:t>
      </w:r>
      <w:r w:rsidR="00004BFB" w:rsidRPr="00F35A09">
        <w:rPr>
          <w:rFonts w:ascii="Times New Roman" w:eastAsia="Times New Roman" w:hAnsi="Times New Roman" w:cs="Times New Roman"/>
          <w:color w:val="000000"/>
          <w:sz w:val="24"/>
        </w:rPr>
        <w:t xml:space="preserve"> the studies identified</w:t>
      </w:r>
      <w:r w:rsidR="008866BD" w:rsidRPr="00F35A09">
        <w:rPr>
          <w:rFonts w:ascii="Times New Roman" w:eastAsia="Times New Roman" w:hAnsi="Times New Roman" w:cs="Times New Roman"/>
          <w:color w:val="000000"/>
          <w:sz w:val="24"/>
        </w:rPr>
        <w:t xml:space="preserve"> to date</w:t>
      </w:r>
      <w:r w:rsidR="00004BFB" w:rsidRPr="00F35A09">
        <w:rPr>
          <w:rFonts w:ascii="Times New Roman" w:eastAsia="Times New Roman" w:hAnsi="Times New Roman" w:cs="Times New Roman"/>
          <w:color w:val="000000"/>
          <w:sz w:val="24"/>
        </w:rPr>
        <w:t xml:space="preserve"> focus</w:t>
      </w:r>
      <w:r w:rsidR="008866BD" w:rsidRPr="00F35A09">
        <w:rPr>
          <w:rFonts w:ascii="Times New Roman" w:eastAsia="Times New Roman" w:hAnsi="Times New Roman" w:cs="Times New Roman"/>
          <w:color w:val="000000"/>
          <w:sz w:val="24"/>
        </w:rPr>
        <w:t>ed</w:t>
      </w:r>
      <w:r w:rsidR="00004BFB" w:rsidRPr="00F35A09">
        <w:rPr>
          <w:rFonts w:ascii="Times New Roman" w:eastAsia="Times New Roman" w:hAnsi="Times New Roman" w:cs="Times New Roman"/>
          <w:color w:val="000000"/>
          <w:sz w:val="24"/>
        </w:rPr>
        <w:t xml:space="preserve"> on the role of nurses in specialized</w:t>
      </w:r>
      <w:r w:rsidR="00602E01">
        <w:rPr>
          <w:rFonts w:ascii="Times New Roman" w:eastAsia="Times New Roman" w:hAnsi="Times New Roman" w:cs="Times New Roman"/>
          <w:color w:val="000000"/>
          <w:sz w:val="24"/>
        </w:rPr>
        <w:t xml:space="preserve">, hospital-based </w:t>
      </w:r>
      <w:r w:rsidR="00004BFB" w:rsidRPr="00F35A09">
        <w:rPr>
          <w:rFonts w:ascii="Times New Roman" w:eastAsia="Times New Roman" w:hAnsi="Times New Roman" w:cs="Times New Roman"/>
          <w:color w:val="000000"/>
          <w:sz w:val="24"/>
        </w:rPr>
        <w:t>care</w:t>
      </w:r>
      <w:r w:rsidR="008866BD" w:rsidRPr="00F35A09">
        <w:rPr>
          <w:rFonts w:ascii="Times New Roman" w:eastAsia="Times New Roman" w:hAnsi="Times New Roman" w:cs="Times New Roman"/>
          <w:color w:val="000000"/>
          <w:sz w:val="24"/>
        </w:rPr>
        <w:t xml:space="preserve"> in survival</w:t>
      </w:r>
      <w:r w:rsidR="00004BFB" w:rsidRPr="00F35A09">
        <w:rPr>
          <w:rFonts w:ascii="Times New Roman" w:eastAsia="Times New Roman" w:hAnsi="Times New Roman" w:cs="Times New Roman"/>
          <w:color w:val="000000"/>
          <w:sz w:val="24"/>
        </w:rPr>
        <w:t>, leaving a gap in the transfer of SCP</w:t>
      </w:r>
      <w:r w:rsidR="008866BD" w:rsidRPr="00F35A09">
        <w:rPr>
          <w:rFonts w:ascii="Times New Roman" w:eastAsia="Times New Roman" w:hAnsi="Times New Roman" w:cs="Times New Roman"/>
          <w:color w:val="000000"/>
          <w:sz w:val="24"/>
        </w:rPr>
        <w:t>s to</w:t>
      </w:r>
      <w:r w:rsidR="00004BFB" w:rsidRPr="00F35A09">
        <w:rPr>
          <w:rFonts w:ascii="Times New Roman" w:eastAsia="Times New Roman" w:hAnsi="Times New Roman" w:cs="Times New Roman"/>
          <w:color w:val="000000"/>
          <w:sz w:val="24"/>
        </w:rPr>
        <w:t xml:space="preserve"> primary care services. However, it is noteworthy that the skills described above are specific to primary care nurses</w:t>
      </w:r>
      <w:r w:rsidR="00606BFE">
        <w:rPr>
          <w:rFonts w:ascii="Times New Roman" w:eastAsia="Times New Roman" w:hAnsi="Times New Roman" w:cs="Times New Roman"/>
          <w:color w:val="000000"/>
          <w:sz w:val="24"/>
        </w:rPr>
        <w:t xml:space="preserve"> </w:t>
      </w:r>
      <w:r w:rsidR="00747058" w:rsidRPr="00F35A09">
        <w:rPr>
          <w:rFonts w:ascii="Times New Roman" w:hAnsi="Times New Roman" w:cs="Times New Roman"/>
          <w:sz w:val="24"/>
          <w:szCs w:val="24"/>
        </w:rPr>
        <w:fldChar w:fldCharType="begin" w:fldLock="1"/>
      </w:r>
      <w:r w:rsidR="00747058" w:rsidRPr="00F35A09">
        <w:rPr>
          <w:rFonts w:ascii="Times New Roman" w:hAnsi="Times New Roman" w:cs="Times New Roman"/>
          <w:sz w:val="24"/>
          <w:szCs w:val="24"/>
        </w:rPr>
        <w:instrText>ADDIN CSL_CITATION {"citationItems":[{"id":"ITEM-1","itemData":{"DOI":"10.1097/naq.0b013e3181e7032c","ISSN":"0363-9568","abstract":"Care delivery models are an integral component for delivering patient care. Although models may be abstract, nursing care delivery models need to be evolving and reality-based, as they serve to organize the allocation of nursing resources. How nursing resources are allocated is associated with patient and professional RN satisfaction, RN perceived autonomy, and quality outcomes. Care delivery models must be evolving within today's dynamic healthcare environment and must be structured within the context of a professional practice model. At the Hospital of the University of Pennsylvania, a Magnet-designated organization, a blend of traditional primary nursing and the updated relationship-based care has been developed and actualized. This model, Integrated Primary Nursing, exists within the framework of the Hospital of the University of Pennsylvania Nursing Excellence in Professional Practice. The coalescence of the 2 has yielded a care delivery model for the 21-st century RN knowledge worker.","author":[{"dropping-particle":"","family":"Jost","given":"Sandra G.","non-dropping-particle":"","parse-names":false,"suffix":""},{"dropping-particle":"","family":"Bonnell","given":"Maureen","non-dropping-particle":"","parse-names":false,"suffix":""},{"dropping-particle":"","family":"Chacko","given":"Suma Joe","non-dropping-particle":"","parse-names":false,"suffix":""},{"dropping-particle":"","family":"Parkinson","given":"Darian L.","non-dropping-particle":"","parse-names":false,"suffix":""}],"container-title":"Nursing Administration Quarterly","id":"ITEM-1","issue":"3","issued":{"date-parts":[["2010"]]},"page":"208-216","title":"Integrated Primary Nursing","type":"article-journal","volume":"34"},"uris":["http://www.mendeley.com/documents/?uuid=fb789809-b0b3-4a51-afe9-9500c516cf79"]}],"mendeley":{"formattedCitation":"(Jost, Bonnell, Chacko, &amp; Parkinson, 2010)","plainTextFormattedCitation":"(Jost, Bonnell, Chacko, &amp; Parkinson, 2010)","previouslyFormattedCitation":"(Jost, Bonnell, Chacko, &amp; Parkinson, 2010)"},"properties":{"noteIndex":0},"schema":"https://github.com/citation-style-language/schema/raw/master/csl-citation.json"}</w:instrText>
      </w:r>
      <w:r w:rsidR="00747058" w:rsidRPr="00F35A09">
        <w:rPr>
          <w:rFonts w:ascii="Times New Roman" w:hAnsi="Times New Roman" w:cs="Times New Roman"/>
          <w:sz w:val="24"/>
          <w:szCs w:val="24"/>
        </w:rPr>
        <w:fldChar w:fldCharType="separate"/>
      </w:r>
      <w:r w:rsidR="00747058" w:rsidRPr="00F35A09">
        <w:rPr>
          <w:rFonts w:ascii="Times New Roman" w:hAnsi="Times New Roman" w:cs="Times New Roman"/>
          <w:sz w:val="24"/>
          <w:szCs w:val="24"/>
        </w:rPr>
        <w:t>(Jost, Bonnell, Chacko, &amp; Parkinson, 2010)</w:t>
      </w:r>
      <w:r w:rsidR="00747058" w:rsidRPr="00F35A09">
        <w:rPr>
          <w:rFonts w:ascii="Times New Roman" w:hAnsi="Times New Roman" w:cs="Times New Roman"/>
          <w:sz w:val="24"/>
          <w:szCs w:val="24"/>
        </w:rPr>
        <w:fldChar w:fldCharType="end"/>
      </w:r>
      <w:r w:rsidR="008866BD" w:rsidRPr="00F35A09">
        <w:rPr>
          <w:rFonts w:ascii="Times New Roman" w:hAnsi="Times New Roman" w:cs="Times New Roman"/>
          <w:sz w:val="24"/>
          <w:szCs w:val="24"/>
        </w:rPr>
        <w:t>, who can</w:t>
      </w:r>
      <w:r w:rsidR="00004BFB" w:rsidRPr="00F35A09">
        <w:rPr>
          <w:rFonts w:ascii="Times New Roman" w:eastAsia="Times New Roman" w:hAnsi="Times New Roman" w:cs="Times New Roman"/>
          <w:color w:val="000000"/>
          <w:sz w:val="24"/>
        </w:rPr>
        <w:t xml:space="preserve"> play a key role in improving continuity </w:t>
      </w:r>
      <w:r w:rsidR="008866BD" w:rsidRPr="00F35A09">
        <w:rPr>
          <w:rFonts w:ascii="Times New Roman" w:eastAsia="Times New Roman" w:hAnsi="Times New Roman" w:cs="Times New Roman"/>
          <w:color w:val="000000"/>
          <w:sz w:val="24"/>
        </w:rPr>
        <w:t xml:space="preserve">of care </w:t>
      </w:r>
      <w:r w:rsidR="00004BFB" w:rsidRPr="00F35A09">
        <w:rPr>
          <w:rFonts w:ascii="Times New Roman" w:eastAsia="Times New Roman" w:hAnsi="Times New Roman" w:cs="Times New Roman"/>
          <w:color w:val="000000"/>
          <w:sz w:val="24"/>
        </w:rPr>
        <w:t xml:space="preserve">and </w:t>
      </w:r>
      <w:r w:rsidR="008866BD" w:rsidRPr="00F35A09">
        <w:rPr>
          <w:rFonts w:ascii="Times New Roman" w:eastAsia="Times New Roman" w:hAnsi="Times New Roman" w:cs="Times New Roman"/>
          <w:color w:val="000000"/>
          <w:sz w:val="24"/>
        </w:rPr>
        <w:t xml:space="preserve">the </w:t>
      </w:r>
      <w:r w:rsidR="00004BFB" w:rsidRPr="00F35A09">
        <w:rPr>
          <w:rFonts w:ascii="Times New Roman" w:eastAsia="Times New Roman" w:hAnsi="Times New Roman" w:cs="Times New Roman"/>
          <w:color w:val="000000"/>
          <w:sz w:val="24"/>
        </w:rPr>
        <w:t>follow-up of long-term cancer survivors in primary care</w:t>
      </w:r>
      <w:r w:rsidR="00606BFE">
        <w:rPr>
          <w:rFonts w:ascii="Times New Roman" w:eastAsia="Times New Roman" w:hAnsi="Times New Roman" w:cs="Times New Roman"/>
          <w:color w:val="000000"/>
          <w:sz w:val="24"/>
        </w:rPr>
        <w:t xml:space="preserve"> </w:t>
      </w:r>
      <w:r w:rsidR="005E4B5B">
        <w:rPr>
          <w:rFonts w:ascii="Times New Roman" w:eastAsia="Times New Roman" w:hAnsi="Times New Roman" w:cs="Times New Roman"/>
          <w:color w:val="000000"/>
          <w:sz w:val="24"/>
        </w:rPr>
        <w:t>(</w:t>
      </w:r>
      <w:r w:rsidR="00602E01" w:rsidRPr="00F35A09">
        <w:rPr>
          <w:rFonts w:ascii="Times New Roman" w:hAnsi="Times New Roman" w:cs="Times New Roman"/>
          <w:sz w:val="24"/>
          <w:szCs w:val="24"/>
        </w:rPr>
        <w:fldChar w:fldCharType="begin" w:fldLock="1"/>
      </w:r>
      <w:r w:rsidR="00602E01" w:rsidRPr="00F35A09">
        <w:rPr>
          <w:rFonts w:ascii="Times New Roman" w:hAnsi="Times New Roman" w:cs="Times New Roman"/>
          <w:sz w:val="24"/>
          <w:szCs w:val="24"/>
        </w:rPr>
        <w:instrText>ADDIN CSL_CITATION {"citationItems":[{"id":"ITEM-1","itemData":{"DOI":"10.1097/NCC.0000000000000704","ISSN":"15389804","author":[{"dropping-particle":"","family":"Garcia-Vivar","given":"C.","non-dropping-particle":"","parse-names":false,"suffix":""},{"dropping-particle":"","family":"Elizondo","given":"N.","non-dropping-particle":"","parse-names":false,"suffix":""},{"dropping-particle":"","family":"Ambrosio","given":"L.","non-dropping-particle":"","parse-names":false,"suffix":""}],"container-title":"Cancer Nursing","id":"ITEM-1","issue":"3","issued":{"date-parts":[["2019"]]},"title":"Primary Care Nursing Is Essential to Fully Implement Survivorship Care Plans for Long-term Cancer Survivors and Their Families","type":"article-journal","volume":"42"},"uris":["http://www.mendeley.com/documents/?uuid=224a29b3-7e50-3fdc-b910-6e757c9ed6bf"]}],"mendeley":{"formattedCitation":"(C. Garcia-Vivar, Elizondo, &amp; Ambrosio, 2019)","plainTextFormattedCitation":"(C. Garcia-Vivar, Elizondo, &amp; Ambrosio, 2019)","previouslyFormattedCitation":"(C. Garcia-Vivar, Elizondo, &amp; Ambrosio, 2019)"},"properties":{"noteIndex":0},"schema":"https://github.com/citation-style-language/schema/raw/master/csl-citation.json"}</w:instrText>
      </w:r>
      <w:r w:rsidR="00602E01" w:rsidRPr="00F35A09">
        <w:rPr>
          <w:rFonts w:ascii="Times New Roman" w:hAnsi="Times New Roman" w:cs="Times New Roman"/>
          <w:sz w:val="24"/>
          <w:szCs w:val="24"/>
        </w:rPr>
        <w:fldChar w:fldCharType="separate"/>
      </w:r>
      <w:r w:rsidR="00602E01">
        <w:rPr>
          <w:rFonts w:ascii="Times New Roman" w:hAnsi="Times New Roman" w:cs="Times New Roman"/>
          <w:sz w:val="24"/>
          <w:szCs w:val="24"/>
        </w:rPr>
        <w:t>Author blinded, 2019</w:t>
      </w:r>
      <w:r w:rsidR="00602E01" w:rsidRPr="00F35A09">
        <w:rPr>
          <w:rFonts w:ascii="Times New Roman" w:hAnsi="Times New Roman" w:cs="Times New Roman"/>
          <w:sz w:val="24"/>
          <w:szCs w:val="24"/>
        </w:rPr>
        <w:t>)</w:t>
      </w:r>
      <w:r w:rsidR="00602E01"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w:t>
      </w:r>
    </w:p>
    <w:p w14:paraId="1BF3D570" w14:textId="3B9BAF9D" w:rsidR="00A408BE" w:rsidRPr="00A408BE" w:rsidRDefault="00A408BE" w:rsidP="00747058">
      <w:pPr>
        <w:spacing w:line="480" w:lineRule="auto"/>
        <w:jc w:val="both"/>
        <w:rPr>
          <w:rFonts w:ascii="Times New Roman" w:hAnsi="Times New Roman" w:cs="Times New Roman"/>
          <w:b/>
          <w:color w:val="FF0000"/>
          <w:sz w:val="24"/>
          <w:szCs w:val="24"/>
        </w:rPr>
      </w:pPr>
      <w:r w:rsidRPr="00FC33B2">
        <w:rPr>
          <w:rFonts w:ascii="Times New Roman" w:hAnsi="Times New Roman" w:cs="Times New Roman"/>
          <w:bCs/>
          <w:color w:val="FF0000"/>
          <w:sz w:val="24"/>
          <w:szCs w:val="24"/>
        </w:rPr>
        <w:t>The role of primary care nurses aims at achieving health promotion, prevention, recovery and rehabilitation of diseases, in such a way as to place services within the reach of the individual, the family and the community. To achieve this, primary care nurses implement their competencies in health education to help patients with chronic conditions self-manage their disease and promote their health and well-being. Similarly, primary care nurses can play a key role in ensuring that the cancer survivor’s health needs are meet through the implementation and delivery of the essential components of SCP, including: prevention of recurrent cancers; assessment of physical and psycho</w:t>
      </w:r>
      <w:r>
        <w:rPr>
          <w:rFonts w:ascii="Times New Roman" w:hAnsi="Times New Roman" w:cs="Times New Roman"/>
          <w:bCs/>
          <w:color w:val="FF0000"/>
          <w:sz w:val="24"/>
          <w:szCs w:val="24"/>
        </w:rPr>
        <w:t>logical</w:t>
      </w:r>
      <w:r w:rsidRPr="00FC33B2">
        <w:rPr>
          <w:rFonts w:ascii="Times New Roman" w:hAnsi="Times New Roman" w:cs="Times New Roman"/>
          <w:bCs/>
          <w:color w:val="FF0000"/>
          <w:sz w:val="24"/>
          <w:szCs w:val="24"/>
        </w:rPr>
        <w:t xml:space="preserve"> late effects</w:t>
      </w:r>
      <w:r>
        <w:rPr>
          <w:rFonts w:ascii="Times New Roman" w:hAnsi="Times New Roman" w:cs="Times New Roman"/>
          <w:bCs/>
          <w:color w:val="FF0000"/>
          <w:sz w:val="24"/>
          <w:szCs w:val="24"/>
        </w:rPr>
        <w:t xml:space="preserve"> (</w:t>
      </w:r>
      <w:r w:rsidRPr="00FC33B2">
        <w:rPr>
          <w:rFonts w:ascii="Times New Roman" w:hAnsi="Times New Roman" w:cs="Times New Roman"/>
          <w:bCs/>
          <w:color w:val="FF0000"/>
          <w:sz w:val="24"/>
          <w:szCs w:val="24"/>
        </w:rPr>
        <w:t>such as pain, fatigue, psychological distress experienced by survivors and their family members</w:t>
      </w:r>
      <w:r>
        <w:rPr>
          <w:rFonts w:ascii="Times New Roman" w:hAnsi="Times New Roman" w:cs="Times New Roman"/>
          <w:bCs/>
          <w:color w:val="FF0000"/>
          <w:sz w:val="24"/>
          <w:szCs w:val="24"/>
        </w:rPr>
        <w:t>);</w:t>
      </w:r>
      <w:r w:rsidRPr="00FC33B2">
        <w:rPr>
          <w:rFonts w:ascii="Times New Roman" w:hAnsi="Times New Roman" w:cs="Times New Roman"/>
          <w:bCs/>
          <w:color w:val="FF0000"/>
          <w:sz w:val="24"/>
          <w:szCs w:val="24"/>
        </w:rPr>
        <w:t xml:space="preserve"> concerns associated to employment and health insurance; and coordination between cancer specialists and primary care professionals (Corcoran et al. 2015).</w:t>
      </w:r>
    </w:p>
    <w:p w14:paraId="2CEB0845" w14:textId="087047AE" w:rsidR="00D23982" w:rsidRDefault="00004BFB" w:rsidP="00747058">
      <w:pPr>
        <w:spacing w:line="480" w:lineRule="auto"/>
        <w:jc w:val="both"/>
        <w:rPr>
          <w:rFonts w:ascii="Times New Roman" w:eastAsia="Times New Roman" w:hAnsi="Times New Roman" w:cs="Times New Roman"/>
          <w:color w:val="000000"/>
          <w:sz w:val="24"/>
        </w:rPr>
      </w:pPr>
      <w:r w:rsidRPr="00F35A09">
        <w:rPr>
          <w:rFonts w:ascii="Times New Roman" w:eastAsia="Times New Roman" w:hAnsi="Times New Roman" w:cs="Times New Roman"/>
          <w:color w:val="000000"/>
          <w:sz w:val="24"/>
        </w:rPr>
        <w:t>Following successful experiences in the implementation of new models,</w:t>
      </w:r>
      <w:r w:rsidR="008866BD" w:rsidRPr="00F35A09">
        <w:rPr>
          <w:rFonts w:ascii="Times New Roman" w:eastAsia="Times New Roman" w:hAnsi="Times New Roman" w:cs="Times New Roman"/>
          <w:color w:val="000000"/>
          <w:sz w:val="24"/>
        </w:rPr>
        <w:t xml:space="preserve"> some studies proposed</w:t>
      </w:r>
      <w:r w:rsidRPr="00F35A09">
        <w:rPr>
          <w:rFonts w:ascii="Times New Roman" w:eastAsia="Times New Roman" w:hAnsi="Times New Roman" w:cs="Times New Roman"/>
          <w:color w:val="000000"/>
          <w:sz w:val="24"/>
        </w:rPr>
        <w:t xml:space="preserve"> a strategy similar to that developed </w:t>
      </w:r>
      <w:r w:rsidR="008866BD" w:rsidRPr="00F35A09">
        <w:rPr>
          <w:rFonts w:ascii="Times New Roman" w:eastAsia="Times New Roman" w:hAnsi="Times New Roman" w:cs="Times New Roman"/>
          <w:color w:val="000000"/>
          <w:sz w:val="24"/>
        </w:rPr>
        <w:t xml:space="preserve">for </w:t>
      </w:r>
      <w:r w:rsidRPr="00F35A09">
        <w:rPr>
          <w:rFonts w:ascii="Times New Roman" w:eastAsia="Times New Roman" w:hAnsi="Times New Roman" w:cs="Times New Roman"/>
          <w:color w:val="000000"/>
          <w:sz w:val="24"/>
        </w:rPr>
        <w:t xml:space="preserve">the care of chronic </w:t>
      </w:r>
      <w:r w:rsidR="00652E89">
        <w:rPr>
          <w:rFonts w:ascii="Times New Roman" w:eastAsia="Times New Roman" w:hAnsi="Times New Roman" w:cs="Times New Roman"/>
          <w:color w:val="000000"/>
          <w:sz w:val="24"/>
        </w:rPr>
        <w:t>conditions</w:t>
      </w:r>
      <w:r w:rsidR="00652E89" w:rsidRPr="00F35A09">
        <w:rPr>
          <w:rFonts w:ascii="Times New Roman" w:eastAsia="Times New Roman" w:hAnsi="Times New Roman" w:cs="Times New Roman"/>
          <w:color w:val="000000"/>
          <w:sz w:val="24"/>
        </w:rPr>
        <w:t xml:space="preserve"> </w:t>
      </w:r>
      <w:r w:rsidRPr="00F35A09">
        <w:rPr>
          <w:rFonts w:ascii="Times New Roman" w:eastAsia="Times New Roman" w:hAnsi="Times New Roman" w:cs="Times New Roman"/>
          <w:color w:val="000000"/>
          <w:sz w:val="24"/>
        </w:rPr>
        <w:t>by primary care nurses</w:t>
      </w:r>
      <w:r w:rsidR="00606BFE">
        <w:rPr>
          <w:rFonts w:ascii="Times New Roman" w:eastAsia="Times New Roman" w:hAnsi="Times New Roman" w:cs="Times New Roman"/>
          <w:color w:val="000000"/>
          <w:sz w:val="24"/>
        </w:rPr>
        <w:t xml:space="preserve"> </w:t>
      </w:r>
      <w:r w:rsidR="00747058"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DOI":"10.1016/S1470-2045(16)30386-2","ISSN":"14745488","abstract":"Attention to survivors of adult cancers formally began more than 30 years ago with the founding of the National Coalition for Cancer Survivorship by representatives from 20 organisations who envisioned an organisation that would address survivorship issues and include friends, family, and caregivers. Since then, progress has been made in cancer care delivery, which has created challenges for and barriers to provision of optimal follow-up care to patients and survivors living with cancer as a chronic illness. Focus on post-treatment cancer care, including monitoring for long-term and late effects, and concerns regarding the effect of a cancer diagnosis and treatment on quality of life have gained momentum in the past 10 years. This impetus is largely a result of the 2005 Institute of Medicine Report From Cancer Patient to Cancer Survivor: Lost in Transition. Although the issues raised in the report were hardly novel, they gave a new and powerful voice to the cancer survivorship movement that demanded a call to action. In this Series paper, we provide an overview of the issues surrounding provision of cancer survivorship and follow-up care in the USA and discuss potential solutions to these challenges.","author":[{"dropping-particle":"","family":"Jacobs","given":"Linda A.","non-dropping-particle":"","parse-names":false,"suffix":""},{"dropping-particle":"","family":"Shulman","given":"Lawrence N.","non-dropping-particle":"","parse-names":false,"suffix":""}],"container-title":"The Lancet Oncology","id":"ITEM-1","issue":"1","issued":{"date-parts":[["2017"]]},"page":"e19-e29","title":"Follow-up care of cancer survivors: challenges and solutions","type":"article-journal","volume":"18"},"uris":["http://www.mendeley.com/documents/?uuid=5e902c84-c450-467e-8e80-1bb8db3ecfe3"]},{"id":"ITEM-2","itemData":{"author":[{"dropping-particle":"","family":"Fuentes","given":"Alejandra C.","non-dropping-particle":"","parse-names":false,"suffix":""},{"dropping-particle":"","family":"Lambird","given":"Jonathan E.","non-dropping-particle":"","parse-names":false,"suffix":""},{"dropping-particle":"","family":"George","given":"Thomas J.","non-dropping-particle":"","parse-names":false,"suffix":""},{"dropping-particle":"","family":"Merry","given":"Jennifer M.","non-dropping-particle":"","parse-names":false,"suffix":""}],"container-title":"Southern Medical Journal","id":"ITEM-2","issued":{"date-parts":[["2017"]]},"page":"37-44","title":"Cancer Survivor’s History and Physical","type":"article-journal","volume":"110"},"uris":["http://www.mendeley.com/documents/?uuid=5a649986-dbbb-463b-9602-5c099758079f"]}],"mendeley":{"formattedCitation":"(Fuentes, Lambird, George, &amp; Merry, 2017; Jacobs &amp; Shulman, 2017)","plainTextFormattedCitation":"(Fuentes, Lambird, George, &amp; Merry, 2017; Jacobs &amp; Shulman, 2017)","previouslyFormattedCitation":"(Fuentes, Lambird, George, &amp; Merry, 2017; Jacobs &amp; Shulman, 2017)"},"properties":{"noteIndex":0},"schema":"https://github.com/citation-style-language/schema/raw/master/csl-citation.json"}</w:instrText>
      </w:r>
      <w:r w:rsidR="00747058" w:rsidRPr="00F35A09">
        <w:rPr>
          <w:rFonts w:ascii="Times New Roman" w:hAnsi="Times New Roman" w:cs="Times New Roman"/>
          <w:sz w:val="24"/>
          <w:szCs w:val="24"/>
        </w:rPr>
        <w:fldChar w:fldCharType="separate"/>
      </w:r>
      <w:r w:rsidR="003C47DB" w:rsidRPr="00F35A09">
        <w:rPr>
          <w:rFonts w:ascii="Times New Roman" w:hAnsi="Times New Roman" w:cs="Times New Roman"/>
          <w:sz w:val="24"/>
          <w:szCs w:val="24"/>
        </w:rPr>
        <w:t>(Fuentes, Lambird, George, &amp; Merry, 2017; Jacobs &amp; Shulman, 2017)</w:t>
      </w:r>
      <w:r w:rsidR="00747058"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The current models of chronic care focus on </w:t>
      </w:r>
      <w:r w:rsidR="00652E89">
        <w:rPr>
          <w:rFonts w:ascii="Times New Roman" w:eastAsia="Times New Roman" w:hAnsi="Times New Roman" w:cs="Times New Roman"/>
          <w:color w:val="000000"/>
          <w:sz w:val="24"/>
        </w:rPr>
        <w:t>nurses</w:t>
      </w:r>
      <w:r w:rsidRPr="00F35A09">
        <w:rPr>
          <w:rFonts w:ascii="Times New Roman" w:eastAsia="Times New Roman" w:hAnsi="Times New Roman" w:cs="Times New Roman"/>
          <w:color w:val="000000"/>
          <w:sz w:val="24"/>
        </w:rPr>
        <w:t xml:space="preserve"> because they are considered the health </w:t>
      </w:r>
      <w:r w:rsidRPr="00F35A09">
        <w:rPr>
          <w:rFonts w:ascii="Times New Roman" w:eastAsia="Times New Roman" w:hAnsi="Times New Roman" w:cs="Times New Roman"/>
          <w:color w:val="000000"/>
          <w:sz w:val="24"/>
        </w:rPr>
        <w:lastRenderedPageBreak/>
        <w:t>professionals</w:t>
      </w:r>
      <w:r w:rsidR="008866BD" w:rsidRPr="00F35A09">
        <w:rPr>
          <w:rFonts w:ascii="Times New Roman" w:eastAsia="Times New Roman" w:hAnsi="Times New Roman" w:cs="Times New Roman"/>
          <w:color w:val="000000"/>
          <w:sz w:val="24"/>
        </w:rPr>
        <w:t xml:space="preserve"> with the best training</w:t>
      </w:r>
      <w:r w:rsidRPr="00F35A09">
        <w:rPr>
          <w:rFonts w:ascii="Times New Roman" w:eastAsia="Times New Roman" w:hAnsi="Times New Roman" w:cs="Times New Roman"/>
          <w:color w:val="000000"/>
          <w:sz w:val="24"/>
        </w:rPr>
        <w:t xml:space="preserve"> for </w:t>
      </w:r>
      <w:r w:rsidR="008866BD" w:rsidRPr="00F35A09">
        <w:rPr>
          <w:rFonts w:ascii="Times New Roman" w:eastAsia="Times New Roman" w:hAnsi="Times New Roman" w:cs="Times New Roman"/>
          <w:color w:val="000000"/>
          <w:sz w:val="24"/>
        </w:rPr>
        <w:t>coordinating this type of</w:t>
      </w:r>
      <w:r w:rsidRPr="00F35A09">
        <w:rPr>
          <w:rFonts w:ascii="Times New Roman" w:eastAsia="Times New Roman" w:hAnsi="Times New Roman" w:cs="Times New Roman"/>
          <w:color w:val="000000"/>
          <w:sz w:val="24"/>
        </w:rPr>
        <w:t xml:space="preserve"> care</w:t>
      </w:r>
      <w:r w:rsidR="00606BFE">
        <w:rPr>
          <w:rFonts w:ascii="Times New Roman" w:eastAsia="Times New Roman" w:hAnsi="Times New Roman" w:cs="Times New Roman"/>
          <w:color w:val="000000"/>
          <w:sz w:val="24"/>
        </w:rPr>
        <w:t xml:space="preserve"> </w:t>
      </w:r>
      <w:r w:rsidR="00747058" w:rsidRPr="00F35A09">
        <w:rPr>
          <w:rFonts w:ascii="Times New Roman" w:hAnsi="Times New Roman" w:cs="Times New Roman"/>
          <w:sz w:val="24"/>
          <w:szCs w:val="24"/>
        </w:rPr>
        <w:fldChar w:fldCharType="begin" w:fldLock="1"/>
      </w:r>
      <w:r w:rsidR="003C47DB" w:rsidRPr="00F35A09">
        <w:rPr>
          <w:rFonts w:ascii="Times New Roman" w:hAnsi="Times New Roman" w:cs="Times New Roman"/>
          <w:sz w:val="24"/>
          <w:szCs w:val="24"/>
        </w:rPr>
        <w:instrText>ADDIN CSL_CITATION {"citationItems":[{"id":"ITEM-1","itemData":{"DOI":"10.1016/j.outlook.2014.08.004","ISSN":"00296554","abstract":"There is widespread interest in the redesign of primary health care practice models to increase access to quality health care. Registered nurses (RNs) are well positioned to assume direct care and leadership roles based on their understanding of patient, family, and system priorities. This project identified 16 exemplar primary health care practices that used RNs to the full extent of their scope of practice in team-based care. Interviews were conducted with practice representatives. RN activities were performed within three general contexts: episodic and preventive care, chronic disease management, and practice operations. RNs performed nine general functions in these contexts including telephone triage, assessment and documentation of health status, chronic illness case management, hospital transition management, delegated care for episodic illness, health coaching, medication reconciliation, staff supervision, and quality improvement leadership. These functions improved quality and efficiency and decreased cost. Implications for policy, practice, and RN education are considered.","author":[{"dropping-particle":"","family":"Smolowitz","given":"Janice","non-dropping-particle":"","parse-names":false,"suffix":""},{"dropping-particle":"","family":"Speakman","given":"Elizabeth","non-dropping-particle":"","parse-names":false,"suffix":""},{"dropping-particle":"","family":"Wojnar","given":"Danuta","non-dropping-particle":"","parse-names":false,"suffix":""},{"dropping-particle":"","family":"Whelan","given":"Ellen Marie","non-dropping-particle":"","parse-names":false,"suffix":""},{"dropping-particle":"","family":"Ulrich","given":"Suzan","non-dropping-particle":"","parse-names":false,"suffix":""},{"dropping-particle":"","family":"Hayes","given":"Carolyn","non-dropping-particle":"","parse-names":false,"suffix":""},{"dropping-particle":"","family":"Wood","given":"Laura","non-dropping-particle":"","parse-names":false,"suffix":""}],"container-title":"Nursing Outlook","id":"ITEM-1","issue":"2","issued":{"date-parts":[["2015"]]},"page":"130-136","publisher":"Elsevier Ltd","title":"Role of the registered nurse in primary health care: Meeting health care needs in the 21st century","type":"article-journal","volume":"63"},"uris":["http://www.mendeley.com/documents/?uuid=2d2643a7-e9c5-44eb-9421-bdfc7b31cf97"]},{"id":"ITEM-2","itemData":{"author":[{"dropping-particle":"","family":"Fuentes","given":"Alejandra C.","non-dropping-particle":"","parse-names":false,"suffix":""},{"dropping-particle":"","family":"Lambird","given":"Jonathan E.","non-dropping-particle":"","parse-names":false,"suffix":""},{"dropping-particle":"","family":"George","given":"Thomas J.","non-dropping-particle":"","parse-names":false,"suffix":""},{"dropping-particle":"","family":"Merry","given":"Jennifer M.","non-dropping-particle":"","parse-names":false,"suffix":""}],"container-title":"Southern Medical Journal","id":"ITEM-2","issued":{"date-parts":[["2017"]]},"page":"37-44","title":"Cancer Survivor’s History and Physical","type":"article-journal","volume":"110"},"uris":["http://www.mendeley.com/documents/?uuid=5a649986-dbbb-463b-9602-5c099758079f"]}],"mendeley":{"formattedCitation":"(Fuentes et al., 2017; Smolowitz et al., 2015)","plainTextFormattedCitation":"(Fuentes et al., 2017; Smolowitz et al., 2015)","previouslyFormattedCitation":"(Fuentes et al., 2017; Smolowitz et al., 2015)"},"properties":{"noteIndex":0},"schema":"https://github.com/citation-style-language/schema/raw/master/csl-citation.json"}</w:instrText>
      </w:r>
      <w:r w:rsidR="00747058" w:rsidRPr="00F35A09">
        <w:rPr>
          <w:rFonts w:ascii="Times New Roman" w:hAnsi="Times New Roman" w:cs="Times New Roman"/>
          <w:sz w:val="24"/>
          <w:szCs w:val="24"/>
        </w:rPr>
        <w:fldChar w:fldCharType="separate"/>
      </w:r>
      <w:r w:rsidR="00747058" w:rsidRPr="00F35A09">
        <w:rPr>
          <w:rFonts w:ascii="Times New Roman" w:hAnsi="Times New Roman" w:cs="Times New Roman"/>
          <w:sz w:val="24"/>
          <w:szCs w:val="24"/>
        </w:rPr>
        <w:t>(Fuentes et al., 2017; Smolowitz et al., 2015)</w:t>
      </w:r>
      <w:r w:rsidR="00747058"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xml:space="preserve">. Therefore, considering cancer survival from the perspective of chronicity, primary care </w:t>
      </w:r>
      <w:r w:rsidR="008866BD" w:rsidRPr="00F35A09">
        <w:rPr>
          <w:rFonts w:ascii="Times New Roman" w:eastAsia="Times New Roman" w:hAnsi="Times New Roman" w:cs="Times New Roman"/>
          <w:color w:val="000000"/>
          <w:sz w:val="24"/>
        </w:rPr>
        <w:t>nurses</w:t>
      </w:r>
      <w:r w:rsidRPr="00F35A09">
        <w:rPr>
          <w:rFonts w:ascii="Times New Roman" w:eastAsia="Times New Roman" w:hAnsi="Times New Roman" w:cs="Times New Roman"/>
          <w:color w:val="000000"/>
          <w:sz w:val="24"/>
        </w:rPr>
        <w:t xml:space="preserve"> have the appropriate competencies to lead care plans for </w:t>
      </w:r>
      <w:r w:rsidR="00B3385F">
        <w:rPr>
          <w:rFonts w:ascii="Times New Roman" w:eastAsia="Times New Roman" w:hAnsi="Times New Roman" w:cs="Times New Roman"/>
          <w:color w:val="000000"/>
          <w:sz w:val="24"/>
        </w:rPr>
        <w:t>cancer survivors</w:t>
      </w:r>
      <w:r w:rsidR="00B3385F" w:rsidRPr="00F35A09">
        <w:rPr>
          <w:rFonts w:ascii="Times New Roman" w:eastAsia="Times New Roman" w:hAnsi="Times New Roman" w:cs="Times New Roman"/>
          <w:color w:val="000000"/>
          <w:sz w:val="24"/>
        </w:rPr>
        <w:t xml:space="preserve"> </w:t>
      </w:r>
      <w:r w:rsidRPr="00F35A09">
        <w:rPr>
          <w:rFonts w:ascii="Times New Roman" w:eastAsia="Times New Roman" w:hAnsi="Times New Roman" w:cs="Times New Roman"/>
          <w:color w:val="000000"/>
          <w:sz w:val="24"/>
        </w:rPr>
        <w:t>and their famil</w:t>
      </w:r>
      <w:r w:rsidR="008866BD" w:rsidRPr="00F35A09">
        <w:rPr>
          <w:rFonts w:ascii="Times New Roman" w:eastAsia="Times New Roman" w:hAnsi="Times New Roman" w:cs="Times New Roman"/>
          <w:color w:val="000000"/>
          <w:sz w:val="24"/>
        </w:rPr>
        <w:t>ies</w:t>
      </w:r>
      <w:r w:rsidR="008E0AD6">
        <w:rPr>
          <w:rFonts w:ascii="Times New Roman" w:eastAsia="Times New Roman" w:hAnsi="Times New Roman" w:cs="Times New Roman"/>
          <w:color w:val="000000"/>
          <w:sz w:val="24"/>
        </w:rPr>
        <w:t xml:space="preserve"> </w:t>
      </w:r>
      <w:r w:rsidR="00747058" w:rsidRPr="00F35A09">
        <w:rPr>
          <w:rFonts w:ascii="Times New Roman" w:hAnsi="Times New Roman" w:cs="Times New Roman"/>
          <w:sz w:val="24"/>
          <w:szCs w:val="24"/>
        </w:rPr>
        <w:fldChar w:fldCharType="begin" w:fldLock="1"/>
      </w:r>
      <w:r w:rsidR="00550B56" w:rsidRPr="00F35A09">
        <w:rPr>
          <w:rFonts w:ascii="Times New Roman" w:hAnsi="Times New Roman" w:cs="Times New Roman"/>
          <w:sz w:val="24"/>
          <w:szCs w:val="24"/>
        </w:rPr>
        <w:instrText>ADDIN CSL_CITATION {"citationItems":[{"id":"ITEM-1","itemData":{"DOI":"10.1097/NCC.0000000000000704","ISSN":"15389804","author":[{"dropping-particle":"","family":"Garcia-Vivar","given":"C.","non-dropping-particle":"","parse-names":false,"suffix":""},{"dropping-particle":"","family":"Elizondo","given":"N.","non-dropping-particle":"","parse-names":false,"suffix":""},{"dropping-particle":"","family":"Ambrosio","given":"L.","non-dropping-particle":"","parse-names":false,"suffix":""}],"container-title":"Cancer Nursing","id":"ITEM-1","issue":"3","issued":{"date-parts":[["2019"]]},"title":"Primary Care Nursing Is Essential to Fully Implement Survivorship Care Plans for Long-term Cancer Survivors and Their Families","type":"article-journal","volume":"42"},"uris":["http://www.mendeley.com/documents/?uuid=224a29b3-7e50-3fdc-b910-6e757c9ed6bf"]},{"id":"ITEM-2","itemData":{"DOI":"10.1007/s11764-014-0368-0","ISSN":"1932-2259","abstract":"Purpose This study assesses the effect of sending a Survivorship Care Plan (SCP) to primary care physicians (PCP) on the communication of the PCP with the medical specialist and the patient and to describe PCPs’ opinions regarding the SCP. Methods In a pragmatic cluster randomized controlled trial conducted in 12 hospitals, the PCP ofendometrial and ovarian cancer patients received usual information, while in addition the SCP-care arm received a copy of the patient’sSCP.Results A questionnaire was returned by 266 PCPs (76 %). One third of the PCPs in the SCP-care arm indicated having received an SCP. PCPs in the SCP-care arm were more likely to have had personal contact with the medical specialist (52 vs. 37 %, p=0.01) but were equally satisfied with the infor- mation as PCPs in the usual care arm (7.2 vs. 6.9 on a scale from 1 to 10, p=0.25). Of all PCPs, 82 % indicated they would want to receive an SCP in the future. A quarter of the PCPs who received an SCP reported that the SCP supported contact with the patient. However, the SCP was found too long. Conclusions Supplying an SCP to PCPs potentially has a positive effect on the communication between the PCP and the medical specialist. The SCP should be concise and focused on PCPs’ needs, such as contact information and tailored information on patient diagnosis, treatment, and possible consequences. Implications for Cancer Survivors In the light oftransition of cancer care to PCPs, survivors may benefit from improved information provision and communication","author":[{"dropping-particle":"","family":"Ezendam","given":"Nicole P. M.","non-dropping-particle":"","parse-names":false,"suffix":""},{"dropping-particle":"","family":"Nicolaije","given":"Kim A. H.","non-dropping-particle":"","parse-names":false,"suffix":""},{"dropping-particle":"","family":"Kruitwagen","given":"Roy F. P. M.","non-dropping-particle":"","parse-names":false,"suffix":""},{"dropping-particle":"","family":"Pijnenborg","given":"Johanna M. A.","non-dropping-particle":"","parse-names":false,"suffix":""},{"dropping-particle":"","family":"Vos","given":"M. Caroline","non-dropping-particle":"","parse-names":false,"suffix":""},{"dropping-particle":"","family":"Boll","given":"Dorry","non-dropping-particle":"","parse-names":false,"suffix":""},{"dropping-particle":"","family":"Bommel","given":"Marjo","non-dropping-particle":"van","parse-names":false,"suffix":""},{"dropping-particle":"V.","family":"Poll-Franse","given":"Lonneke","non-dropping-particle":"van de","parse-names":false,"suffix":""}],"container-title":"Journal of Cancer Survivorship","id":"ITEM-2","issued":{"date-parts":[["2014"]]},"note":"NUMERO 4 DE LA REVISION; ROGY\n13 EN REFERENCIAR","page":"595-602","title":"Survivorship Care Plans to inform the primary care physician: results from the ROGY care pragmatic cluster randomized controlled trial","type":"article-journal","volume":"8"},"uris":["http://www.mendeley.com/documents/?uuid=7c971c35-9ac8-4540-b26c-052cc1addff4"]},{"id":"ITEM-3","itemData":{"DOI":"110.1016/j.bbi.2017.04.008","ISBN":"0000000000000","ISSN":"1527-5418","PMID":"24655651","abstract":"Background—The chronic disease burden in the United States represents a significant challenge for the primary care system. The nurse practitioner (NP) workforce can help meet the demand for care; however, organizational barriers such as poor practice environments prevent NPs from delivering high quality care. Objectives—We investigated the relationship between NP practice environments and quality of care for chronic diseases. Research Design—We fit regression models to assess cross-sectional associations between claims-based quality measure performance and survey data on NP practice environments in Massachusetts. Subjects—We used survey data from 221 primary care NPs from 118 practices. We obtained quality of care data for patients with asthma, diabetes, and cardiovascular disease. Measures—The Nurse Practitioner Primary Care Organizational Climate Questionnaire was used to measure practice environments with its following four subscales: NP-Physician Relations, Independent Practice and Support, Professional Visibility, and NP-Administration Relations. Three Healthcare Effectiveness Data and Information Set measures were used to evaluate the quality of care. Results—A one-standard deviation i</w:instrText>
      </w:r>
      <w:r w:rsidR="00550B56" w:rsidRPr="00C831E7">
        <w:rPr>
          <w:rFonts w:ascii="Times New Roman" w:hAnsi="Times New Roman" w:cs="Times New Roman"/>
          <w:sz w:val="24"/>
          <w:szCs w:val="24"/>
          <w:lang w:val="en-US"/>
        </w:rPr>
        <w:instrText>ncrease in the organizational-level NP-Administration Relations subscale score was associated with a near doubling of the odds of receiving medication","author":[{"dropping-particle":"","family":"Poghosyan","given":"Lusine","non-dropping-particle":"","parse-names":false,"suffix":""},{"dropping-particle":"","family":"Norful","given":"Allison A.","non-dropping-particle":"","parse-names":false,"suffix":""},{"dropping-particle":"","family":"Liu","given":"Jianfang","non-dropping-particle":"","parse-names":false,"suffix":""},{"dropping-particle":"","family":"Friedberg","given":"Mark W.","non-dropping-particle":"","parse-names":false,"suffix":""}],"container-title":"Med Care","id":"ITEM-3","issue":"9","issued":{"date-parts":[["2018"]]},"page":"791-797","title":"Nurse Practitioner Practice Environments in Primary Care and Quality of Care for Chronic Diseases","type":"article-journal","volume":"56"},"uris":["http://www.mendeley.com/documents/?uuid=83cdb0d5-40f8-4aba-8cf5-a20ded5aa16b"]}],"mendeley":{"formattedCitation":"(Ezendam et al., 2014; C. Garcia-Vivar et al., 2019; Poghosyan, Norful, Liu, &amp; Friedberg, 2018)","plainTextFormattedCitation":"(Ezendam et al., 2014; C. Garcia-Vivar et al., 2019; Poghosyan, Norful, Liu, &amp; Friedberg, 2018)","previouslyFormattedCitation":"(Ezendam et al., 2014; C. Garcia-Vivar et al., 2019; Poghosyan, Norful, Liu, &amp; Friedberg, 2018)"},"properties":{"noteIndex":0},"schema":"https://github.com/citation-style-language/schema/raw/master/csl-citation.json"}</w:instrText>
      </w:r>
      <w:r w:rsidR="00747058" w:rsidRPr="00F35A09">
        <w:rPr>
          <w:rFonts w:ascii="Times New Roman" w:hAnsi="Times New Roman" w:cs="Times New Roman"/>
          <w:sz w:val="24"/>
          <w:szCs w:val="24"/>
        </w:rPr>
        <w:fldChar w:fldCharType="separate"/>
      </w:r>
      <w:r w:rsidR="00550B56" w:rsidRPr="00C831E7">
        <w:rPr>
          <w:rFonts w:ascii="Times New Roman" w:hAnsi="Times New Roman" w:cs="Times New Roman"/>
          <w:sz w:val="24"/>
          <w:szCs w:val="24"/>
          <w:lang w:val="en-US"/>
        </w:rPr>
        <w:t>(</w:t>
      </w:r>
      <w:r w:rsidR="00B70EE7">
        <w:rPr>
          <w:rFonts w:ascii="Times New Roman" w:hAnsi="Times New Roman" w:cs="Times New Roman"/>
          <w:sz w:val="24"/>
          <w:szCs w:val="24"/>
          <w:lang w:val="en-US"/>
        </w:rPr>
        <w:t xml:space="preserve">Author blinded, 2019; </w:t>
      </w:r>
      <w:r w:rsidR="00550B56" w:rsidRPr="00C831E7">
        <w:rPr>
          <w:rFonts w:ascii="Times New Roman" w:hAnsi="Times New Roman" w:cs="Times New Roman"/>
          <w:sz w:val="24"/>
          <w:szCs w:val="24"/>
          <w:lang w:val="en-US"/>
        </w:rPr>
        <w:t>Ezendam et al., 2014; Poghosyan, Norful, Liu, &amp; Friedberg, 2018)</w:t>
      </w:r>
      <w:r w:rsidR="00747058" w:rsidRPr="00F35A09">
        <w:rPr>
          <w:rFonts w:ascii="Times New Roman" w:hAnsi="Times New Roman" w:cs="Times New Roman"/>
          <w:sz w:val="24"/>
          <w:szCs w:val="24"/>
        </w:rPr>
        <w:fldChar w:fldCharType="end"/>
      </w:r>
      <w:r w:rsidRPr="00C831E7">
        <w:rPr>
          <w:rFonts w:ascii="Times New Roman" w:eastAsia="Times New Roman" w:hAnsi="Times New Roman" w:cs="Times New Roman"/>
          <w:color w:val="000000"/>
          <w:sz w:val="24"/>
          <w:lang w:val="en-US"/>
        </w:rPr>
        <w:t xml:space="preserve">. </w:t>
      </w:r>
      <w:r w:rsidR="008866BD" w:rsidRPr="00F35A09">
        <w:rPr>
          <w:rFonts w:ascii="Times New Roman" w:eastAsia="Times New Roman" w:hAnsi="Times New Roman" w:cs="Times New Roman"/>
          <w:color w:val="000000"/>
          <w:sz w:val="24"/>
        </w:rPr>
        <w:t xml:space="preserve">Given </w:t>
      </w:r>
      <w:r w:rsidRPr="00F35A09">
        <w:rPr>
          <w:rFonts w:ascii="Times New Roman" w:eastAsia="Times New Roman" w:hAnsi="Times New Roman" w:cs="Times New Roman"/>
          <w:color w:val="000000"/>
          <w:sz w:val="24"/>
        </w:rPr>
        <w:t xml:space="preserve">the limited evidence identified in this review, studies that describe the specific competencies </w:t>
      </w:r>
      <w:r w:rsidR="009D41A0" w:rsidRPr="00F35A09">
        <w:rPr>
          <w:rFonts w:ascii="Times New Roman" w:eastAsia="Times New Roman" w:hAnsi="Times New Roman" w:cs="Times New Roman"/>
          <w:color w:val="000000"/>
          <w:sz w:val="24"/>
        </w:rPr>
        <w:t>needed for</w:t>
      </w:r>
      <w:r w:rsidRPr="00F35A09">
        <w:rPr>
          <w:rFonts w:ascii="Times New Roman" w:eastAsia="Times New Roman" w:hAnsi="Times New Roman" w:cs="Times New Roman"/>
          <w:color w:val="000000"/>
          <w:sz w:val="24"/>
        </w:rPr>
        <w:t xml:space="preserve"> nurses</w:t>
      </w:r>
      <w:r w:rsidR="009D41A0" w:rsidRPr="00F35A09">
        <w:rPr>
          <w:rFonts w:ascii="Times New Roman" w:eastAsia="Times New Roman" w:hAnsi="Times New Roman" w:cs="Times New Roman"/>
          <w:color w:val="000000"/>
          <w:sz w:val="24"/>
        </w:rPr>
        <w:t xml:space="preserve"> who coordinate survivor care should be carried out</w:t>
      </w:r>
      <w:r w:rsidRPr="00F35A09">
        <w:rPr>
          <w:rFonts w:ascii="Times New Roman" w:eastAsia="Times New Roman" w:hAnsi="Times New Roman" w:cs="Times New Roman"/>
          <w:color w:val="000000"/>
          <w:sz w:val="24"/>
        </w:rPr>
        <w:t xml:space="preserve">. </w:t>
      </w:r>
      <w:r w:rsidR="009D41A0" w:rsidRPr="00F35A09">
        <w:rPr>
          <w:rFonts w:ascii="Times New Roman" w:eastAsia="Times New Roman" w:hAnsi="Times New Roman" w:cs="Times New Roman"/>
          <w:color w:val="000000"/>
          <w:sz w:val="24"/>
        </w:rPr>
        <w:t>Similarly</w:t>
      </w:r>
      <w:r w:rsidRPr="00F35A09">
        <w:rPr>
          <w:rFonts w:ascii="Times New Roman" w:eastAsia="Times New Roman" w:hAnsi="Times New Roman" w:cs="Times New Roman"/>
          <w:color w:val="000000"/>
          <w:sz w:val="24"/>
        </w:rPr>
        <w:t xml:space="preserve">, it is necessary to identify the impact of this new profile of advanced practice </w:t>
      </w:r>
      <w:r w:rsidR="009D41A0" w:rsidRPr="00F35A09">
        <w:rPr>
          <w:rFonts w:ascii="Times New Roman" w:eastAsia="Times New Roman" w:hAnsi="Times New Roman" w:cs="Times New Roman"/>
          <w:color w:val="000000"/>
          <w:sz w:val="24"/>
        </w:rPr>
        <w:t>on</w:t>
      </w:r>
      <w:r w:rsidRPr="00F35A09">
        <w:rPr>
          <w:rFonts w:ascii="Times New Roman" w:eastAsia="Times New Roman" w:hAnsi="Times New Roman" w:cs="Times New Roman"/>
          <w:color w:val="000000"/>
          <w:sz w:val="24"/>
        </w:rPr>
        <w:t xml:space="preserve"> satisfaction </w:t>
      </w:r>
      <w:r w:rsidR="009D41A0" w:rsidRPr="00F35A09">
        <w:rPr>
          <w:rFonts w:ascii="Times New Roman" w:eastAsia="Times New Roman" w:hAnsi="Times New Roman" w:cs="Times New Roman"/>
          <w:color w:val="000000"/>
          <w:sz w:val="24"/>
        </w:rPr>
        <w:t xml:space="preserve">with </w:t>
      </w:r>
      <w:r w:rsidR="00360C81" w:rsidRPr="00F35A09">
        <w:rPr>
          <w:rFonts w:ascii="Times New Roman" w:eastAsia="Times New Roman" w:hAnsi="Times New Roman" w:cs="Times New Roman"/>
          <w:color w:val="000000"/>
          <w:sz w:val="24"/>
        </w:rPr>
        <w:t>survivorship care</w:t>
      </w:r>
      <w:r w:rsidR="00606BFE">
        <w:rPr>
          <w:rFonts w:ascii="Times New Roman" w:eastAsia="Times New Roman" w:hAnsi="Times New Roman" w:cs="Times New Roman"/>
          <w:color w:val="000000"/>
          <w:sz w:val="24"/>
        </w:rPr>
        <w:t xml:space="preserve"> </w:t>
      </w:r>
      <w:r w:rsidR="00747058"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DOI":"10.1188/16.onf.636-645","ISSN":"0190-535X","abstract":"Purpose/Objectives: To compare a structured cancer survivorship care plan (SCP) transition visit versus an SCP transition visit coupled with a coordinated follow-up visit from the primary care provider (PCP). Design: Pilot randomized, controlled study. Setting: REX Cancer Hospital, a community cancer center in Raleigh, North Carolina. Sample: 34 adults completing treatment with curative intent. Methods: Patients and PCPs completed measures at baseline and at six weeks. Wilcoxon signed rank and rank sum tests were used for comparisons of SCP only versus SCP with PCP follow-up visit, as well as between high- and low-activated patients. Main Research Variables: Confidence in survivorship information and survivor concerns. Findings: The intervention was feasible and acceptable to patients and their PCPs. All patients (N = 34) had less contradictory information about care after SCP receipt. PCPs reported improved confidence in patients, regardless of intervention arm. Highly activated or empowered patients benefited more and had increased confidence and fewer concerns about cancer care. Conclusions: The SCP interventions led to increased confidence in survivorship information, but some benefits were greater for highly activated patients. PCPs also had improved confidence in survivorship care after SCP receipt, whether or not they saw the patient in follow-up. A larger study is needed to further explore these findings and the changes over time. Implications for Nursing: Nurses can be instrumental in facilitating the development and delivery of SCP to survivors and PCPs.","author":[{"dropping-particle":"","family":"Mayer","given":"Deborah K.","non-dropping-particle":"","parse-names":false,"suffix":""},{"dropping-particle":"","family":"Deal","given":"Allison","non-dropping-particle":"","parse-names":false,"suffix":""},{"dropping-particle":"","family":"Crane","given":"Jeffrey","non-dropping-particle":"","parse-names":false,"suffix":""},{"dropping-particle":"","family":"Chen","given":"Ronald","non-dropping-particle":"","parse-names":false,"suffix":""},{"dropping-particle":"","family":"Asher","given":"Gary","non-dropping-particle":"","parse-names":false,"suffix":""},{"dropping-particle":"","family":"Hanson","given":"Laura","non-dropping-particle":"","parse-names":false,"suffix":""},{"dropping-particle":"","family":"Wheeler","given":"Stephanie","non-dropping-particle":"","parse-names":false,"suffix":""},{"dropping-particle":"","family":"Gerstel","given":"Adrian","non-dropping-particle":"","parse-names":false,"suffix":""},{"dropping-particle":"","family":"Green","given":"Melissa","non-dropping-particle":"","parse-names":false,"suffix":""},{"dropping-particle":"","family":"Birken","given":"Sarah","non-dropping-particle":"","parse-names":false,"suffix":""},{"dropping-particle":"","family":"Rosenstein","given":"Donald","non-dropping-particle":"","parse-names":false,"suffix":""}],"container-title":"Oncology Nursing Forum","id":"ITEM-1","issue":"5","issued":{"date-parts":[["2016"]]},"note":"NUMERO 2 DE LA REVISION\n1 en referenciar en rdos","page":"636-645","title":"Using Survivorship Care Plans to Enhance Communication and Cancer Care Coordination: Results of a Pilot Study","type":"article-journal","volume":"43"},"uris":["http://www.mendeley.com/documents/?uuid=f9c11d15-83e3-4ae4-a0ba-dd76d387a534"]}],"mendeley":{"formattedCitation":"(Mayer et al., 2016)","plainTextFormattedCitation":"(Mayer et al., 2016)","previouslyFormattedCitation":"(Mayer et al., 2016)"},"properties":{"noteIndex":0},"schema":"https://github.com/citation-style-language/schema/raw/master/csl-citation.json"}</w:instrText>
      </w:r>
      <w:r w:rsidR="00747058" w:rsidRPr="00F35A09">
        <w:rPr>
          <w:rFonts w:ascii="Times New Roman" w:hAnsi="Times New Roman" w:cs="Times New Roman"/>
          <w:sz w:val="24"/>
          <w:szCs w:val="24"/>
        </w:rPr>
        <w:fldChar w:fldCharType="separate"/>
      </w:r>
      <w:r w:rsidR="003C47DB" w:rsidRPr="00F35A09">
        <w:rPr>
          <w:rFonts w:ascii="Times New Roman" w:hAnsi="Times New Roman" w:cs="Times New Roman"/>
          <w:sz w:val="24"/>
          <w:szCs w:val="24"/>
        </w:rPr>
        <w:t>(Mayer et al., 2016)</w:t>
      </w:r>
      <w:r w:rsidR="00747058" w:rsidRPr="00F35A09">
        <w:rPr>
          <w:rFonts w:ascii="Times New Roman" w:hAnsi="Times New Roman" w:cs="Times New Roman"/>
          <w:sz w:val="24"/>
          <w:szCs w:val="24"/>
        </w:rPr>
        <w:fldChar w:fldCharType="end"/>
      </w:r>
      <w:r w:rsidRPr="00F35A09">
        <w:rPr>
          <w:rFonts w:ascii="Times New Roman" w:eastAsia="Times New Roman" w:hAnsi="Times New Roman" w:cs="Times New Roman"/>
          <w:color w:val="000000"/>
          <w:sz w:val="24"/>
        </w:rPr>
        <w:t>, coordination and effectiveness in terms of cost reduction, efficiency and</w:t>
      </w:r>
      <w:r w:rsidR="009D41A0" w:rsidRPr="00F35A09">
        <w:rPr>
          <w:rFonts w:ascii="Times New Roman" w:eastAsia="Times New Roman" w:hAnsi="Times New Roman" w:cs="Times New Roman"/>
          <w:color w:val="000000"/>
          <w:sz w:val="24"/>
        </w:rPr>
        <w:t xml:space="preserve"> improvement in the</w:t>
      </w:r>
      <w:r w:rsidRPr="00F35A09">
        <w:rPr>
          <w:rFonts w:ascii="Times New Roman" w:eastAsia="Times New Roman" w:hAnsi="Times New Roman" w:cs="Times New Roman"/>
          <w:color w:val="000000"/>
          <w:sz w:val="24"/>
        </w:rPr>
        <w:t xml:space="preserve"> quality of care.</w:t>
      </w:r>
    </w:p>
    <w:p w14:paraId="567A8B8B" w14:textId="10ADBF42" w:rsidR="005178DE" w:rsidRPr="00A408BE" w:rsidRDefault="00A408BE" w:rsidP="00747058">
      <w:pPr>
        <w:spacing w:line="480" w:lineRule="auto"/>
        <w:jc w:val="both"/>
        <w:rPr>
          <w:rFonts w:ascii="Times New Roman" w:eastAsia="Times New Roman" w:hAnsi="Times New Roman" w:cs="Times New Roman"/>
          <w:b/>
          <w:bCs/>
          <w:color w:val="FF0000"/>
          <w:sz w:val="24"/>
        </w:rPr>
      </w:pPr>
      <w:r w:rsidRPr="00FD7203">
        <w:rPr>
          <w:rFonts w:ascii="Times New Roman" w:eastAsia="Times New Roman" w:hAnsi="Times New Roman" w:cs="Times New Roman"/>
          <w:b/>
          <w:bCs/>
          <w:color w:val="FF0000"/>
          <w:sz w:val="24"/>
        </w:rPr>
        <w:t xml:space="preserve">4.3. Implementing SCPs in the long-term cancer survivorship </w:t>
      </w:r>
    </w:p>
    <w:p w14:paraId="535459D5" w14:textId="5C65C115" w:rsidR="005E4B5B" w:rsidRPr="005E4B5B" w:rsidRDefault="00A408BE" w:rsidP="00747058">
      <w:pPr>
        <w:spacing w:line="48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T</w:t>
      </w:r>
      <w:r w:rsidR="005E4B5B" w:rsidRPr="005E4B5B">
        <w:rPr>
          <w:rFonts w:ascii="Times New Roman" w:hAnsi="Times New Roman" w:cs="Times New Roman"/>
          <w:color w:val="FF0000"/>
          <w:sz w:val="24"/>
          <w:szCs w:val="24"/>
        </w:rPr>
        <w:t xml:space="preserve">his review contributes to the identification of existing gaps in the evidence regarding the implementation of </w:t>
      </w:r>
      <w:r w:rsidR="005E4B5B">
        <w:rPr>
          <w:rFonts w:ascii="Times New Roman" w:hAnsi="Times New Roman" w:cs="Times New Roman"/>
          <w:color w:val="FF0000"/>
          <w:sz w:val="24"/>
          <w:szCs w:val="24"/>
        </w:rPr>
        <w:t>SCPs</w:t>
      </w:r>
      <w:r w:rsidR="005E4B5B" w:rsidRPr="005E4B5B">
        <w:rPr>
          <w:rFonts w:ascii="Times New Roman" w:hAnsi="Times New Roman" w:cs="Times New Roman"/>
          <w:color w:val="FF0000"/>
          <w:sz w:val="24"/>
          <w:szCs w:val="24"/>
        </w:rPr>
        <w:t xml:space="preserve">. Despite the growing evidence on </w:t>
      </w:r>
      <w:r w:rsidR="005E4B5B">
        <w:rPr>
          <w:rFonts w:ascii="Times New Roman" w:hAnsi="Times New Roman" w:cs="Times New Roman"/>
          <w:color w:val="FF0000"/>
          <w:sz w:val="24"/>
          <w:szCs w:val="24"/>
        </w:rPr>
        <w:t xml:space="preserve">models of care for </w:t>
      </w:r>
      <w:r w:rsidR="005E4B5B" w:rsidRPr="005E4B5B">
        <w:rPr>
          <w:rFonts w:ascii="Times New Roman" w:hAnsi="Times New Roman" w:cs="Times New Roman"/>
          <w:color w:val="FF0000"/>
          <w:sz w:val="24"/>
          <w:szCs w:val="24"/>
        </w:rPr>
        <w:t>survivor</w:t>
      </w:r>
      <w:r w:rsidR="005E4B5B">
        <w:rPr>
          <w:rFonts w:ascii="Times New Roman" w:hAnsi="Times New Roman" w:cs="Times New Roman"/>
          <w:color w:val="FF0000"/>
          <w:sz w:val="24"/>
          <w:szCs w:val="24"/>
        </w:rPr>
        <w:t>s</w:t>
      </w:r>
      <w:r w:rsidR="005E4B5B" w:rsidRPr="005E4B5B">
        <w:rPr>
          <w:rFonts w:ascii="Times New Roman" w:hAnsi="Times New Roman" w:cs="Times New Roman"/>
          <w:color w:val="FF0000"/>
          <w:sz w:val="24"/>
          <w:szCs w:val="24"/>
        </w:rPr>
        <w:t xml:space="preserve">, most of the studies address a solely theoretical perspective, with this review showing the scarcity of studies that describe the </w:t>
      </w:r>
      <w:r w:rsidR="005E4B5B">
        <w:rPr>
          <w:rFonts w:ascii="Times New Roman" w:hAnsi="Times New Roman" w:cs="Times New Roman"/>
          <w:color w:val="FF0000"/>
          <w:sz w:val="24"/>
          <w:szCs w:val="24"/>
        </w:rPr>
        <w:t xml:space="preserve">outcomes </w:t>
      </w:r>
      <w:r w:rsidR="005E4B5B" w:rsidRPr="005E4B5B">
        <w:rPr>
          <w:rFonts w:ascii="Times New Roman" w:hAnsi="Times New Roman" w:cs="Times New Roman"/>
          <w:color w:val="FF0000"/>
          <w:sz w:val="24"/>
          <w:szCs w:val="24"/>
        </w:rPr>
        <w:t xml:space="preserve">of the implementation of </w:t>
      </w:r>
      <w:r w:rsidR="005E4B5B">
        <w:rPr>
          <w:rFonts w:ascii="Times New Roman" w:hAnsi="Times New Roman" w:cs="Times New Roman"/>
          <w:color w:val="FF0000"/>
          <w:sz w:val="24"/>
          <w:szCs w:val="24"/>
        </w:rPr>
        <w:t>SCPs</w:t>
      </w:r>
      <w:r w:rsidR="005E4B5B" w:rsidRPr="005E4B5B">
        <w:rPr>
          <w:rFonts w:ascii="Times New Roman" w:hAnsi="Times New Roman" w:cs="Times New Roman"/>
          <w:color w:val="FF0000"/>
          <w:sz w:val="24"/>
          <w:szCs w:val="24"/>
        </w:rPr>
        <w:t>.</w:t>
      </w:r>
    </w:p>
    <w:p w14:paraId="24E32DEA" w14:textId="44EDB0C4" w:rsidR="00747058" w:rsidRDefault="00FD7203" w:rsidP="00747058">
      <w:pPr>
        <w:spacing w:line="480" w:lineRule="auto"/>
        <w:jc w:val="both"/>
        <w:rPr>
          <w:rFonts w:ascii="Times New Roman" w:eastAsia="Times New Roman" w:hAnsi="Times New Roman" w:cs="Times New Roman"/>
          <w:color w:val="FF0000"/>
          <w:sz w:val="24"/>
        </w:rPr>
      </w:pPr>
      <w:r>
        <w:rPr>
          <w:rFonts w:ascii="Times New Roman" w:eastAsia="Times New Roman" w:hAnsi="Times New Roman" w:cs="Times New Roman"/>
          <w:color w:val="000000"/>
          <w:sz w:val="24"/>
        </w:rPr>
        <w:t>Furthermore,</w:t>
      </w:r>
      <w:r w:rsidR="00004BFB" w:rsidRPr="00F35A09">
        <w:rPr>
          <w:rFonts w:ascii="Times New Roman" w:eastAsia="Times New Roman" w:hAnsi="Times New Roman" w:cs="Times New Roman"/>
          <w:color w:val="000000"/>
          <w:sz w:val="24"/>
        </w:rPr>
        <w:t xml:space="preserve"> the </w:t>
      </w:r>
      <w:r w:rsidR="009D41A0" w:rsidRPr="00F35A09">
        <w:rPr>
          <w:rFonts w:ascii="Times New Roman" w:eastAsia="Times New Roman" w:hAnsi="Times New Roman" w:cs="Times New Roman"/>
          <w:color w:val="000000"/>
          <w:sz w:val="24"/>
        </w:rPr>
        <w:t>use of</w:t>
      </w:r>
      <w:r w:rsidR="00004BFB" w:rsidRPr="00F35A09">
        <w:rPr>
          <w:rFonts w:ascii="Times New Roman" w:eastAsia="Times New Roman" w:hAnsi="Times New Roman" w:cs="Times New Roman"/>
          <w:color w:val="000000"/>
          <w:sz w:val="24"/>
        </w:rPr>
        <w:t xml:space="preserve"> SCP</w:t>
      </w:r>
      <w:r w:rsidR="009D41A0" w:rsidRPr="00F35A09">
        <w:rPr>
          <w:rFonts w:ascii="Times New Roman" w:eastAsia="Times New Roman" w:hAnsi="Times New Roman" w:cs="Times New Roman"/>
          <w:color w:val="000000"/>
          <w:sz w:val="24"/>
        </w:rPr>
        <w:t>s</w:t>
      </w:r>
      <w:r w:rsidR="00004BFB" w:rsidRPr="00F35A09">
        <w:rPr>
          <w:rFonts w:ascii="Times New Roman" w:eastAsia="Times New Roman" w:hAnsi="Times New Roman" w:cs="Times New Roman"/>
          <w:color w:val="000000"/>
          <w:sz w:val="24"/>
        </w:rPr>
        <w:t xml:space="preserve"> has not </w:t>
      </w:r>
      <w:r w:rsidR="009D41A0" w:rsidRPr="00F35A09">
        <w:rPr>
          <w:rFonts w:ascii="Times New Roman" w:eastAsia="Times New Roman" w:hAnsi="Times New Roman" w:cs="Times New Roman"/>
          <w:color w:val="000000"/>
          <w:sz w:val="24"/>
        </w:rPr>
        <w:t>been extended to</w:t>
      </w:r>
      <w:r w:rsidR="005F3508">
        <w:rPr>
          <w:rFonts w:ascii="Times New Roman" w:eastAsia="Times New Roman" w:hAnsi="Times New Roman" w:cs="Times New Roman"/>
          <w:color w:val="000000"/>
          <w:sz w:val="24"/>
        </w:rPr>
        <w:t xml:space="preserve"> long-term cancer survivorship care</w:t>
      </w:r>
      <w:r w:rsidR="00004BFB" w:rsidRPr="00F35A09">
        <w:rPr>
          <w:rFonts w:ascii="Times New Roman" w:eastAsia="Times New Roman" w:hAnsi="Times New Roman" w:cs="Times New Roman"/>
          <w:color w:val="000000"/>
          <w:sz w:val="24"/>
        </w:rPr>
        <w:t xml:space="preserve"> </w:t>
      </w:r>
      <w:r w:rsidR="009D41A0" w:rsidRPr="00F35A09">
        <w:rPr>
          <w:rFonts w:ascii="Times New Roman" w:eastAsia="Times New Roman" w:hAnsi="Times New Roman" w:cs="Times New Roman"/>
          <w:color w:val="000000"/>
          <w:sz w:val="24"/>
        </w:rPr>
        <w:t xml:space="preserve">and </w:t>
      </w:r>
      <w:r w:rsidR="00004BFB" w:rsidRPr="00F35A09">
        <w:rPr>
          <w:rFonts w:ascii="Times New Roman" w:eastAsia="Times New Roman" w:hAnsi="Times New Roman" w:cs="Times New Roman"/>
          <w:color w:val="000000"/>
          <w:sz w:val="24"/>
        </w:rPr>
        <w:t>has focused on early stages of survival, despite a progressive increase in</w:t>
      </w:r>
      <w:r w:rsidR="009D41A0" w:rsidRPr="00F35A09">
        <w:rPr>
          <w:rFonts w:ascii="Times New Roman" w:eastAsia="Times New Roman" w:hAnsi="Times New Roman" w:cs="Times New Roman"/>
          <w:color w:val="000000"/>
          <w:sz w:val="24"/>
        </w:rPr>
        <w:t xml:space="preserve"> the number of</w:t>
      </w:r>
      <w:r w:rsidR="00004BFB" w:rsidRPr="00F35A09">
        <w:rPr>
          <w:rFonts w:ascii="Times New Roman" w:eastAsia="Times New Roman" w:hAnsi="Times New Roman" w:cs="Times New Roman"/>
          <w:color w:val="000000"/>
          <w:sz w:val="24"/>
        </w:rPr>
        <w:t xml:space="preserve"> long</w:t>
      </w:r>
      <w:r w:rsidR="009D41A0" w:rsidRPr="00F35A09">
        <w:rPr>
          <w:rFonts w:ascii="Times New Roman" w:eastAsia="Times New Roman" w:hAnsi="Times New Roman" w:cs="Times New Roman"/>
          <w:color w:val="000000"/>
          <w:sz w:val="24"/>
        </w:rPr>
        <w:t>-term</w:t>
      </w:r>
      <w:r w:rsidR="00004BFB" w:rsidRPr="00F35A09">
        <w:rPr>
          <w:rFonts w:ascii="Times New Roman" w:eastAsia="Times New Roman" w:hAnsi="Times New Roman" w:cs="Times New Roman"/>
          <w:color w:val="000000"/>
          <w:sz w:val="24"/>
        </w:rPr>
        <w:t xml:space="preserve"> survivors</w:t>
      </w:r>
      <w:r w:rsidR="00606BFE">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875A2" w:rsidRPr="00F35A09">
        <w:rPr>
          <w:rFonts w:ascii="Times New Roman" w:hAnsi="Times New Roman" w:cs="Times New Roman"/>
          <w:sz w:val="24"/>
          <w:szCs w:val="24"/>
        </w:rPr>
        <w:instrText>ADDIN CSL_CITATION {"citationItems":[{"id":"ITEM-1","itemData":{"DOI":"10.3322/caac.21551","ISSN":"1542-4863","PMID":"30620402","abstract":"Each year, the American Cancer Society estimates the numbers of new cancer cases and deaths that will occur in the United States and compiles the most recent data on cancer incidence, mortality, and survival. Incidence data, available through 2015, were collected by the Surveillance, Epidemiology, and End Results Program; the National Program of Cancer Registries; and the North American Association of Central Cancer Registries. Mortality data, available through 2016, were collected by the National Center for Health Statistics. In 2019, 1,762,450 new cancer cases and 606,880 cancer deaths are projected to occur in the United States. Over the past decade of data, the cancer incidence rate (2006-2015) was stable in women and declined by approximately 2% per year in men, whereas the cancer death rate (2007-2016) declined annually by 1.4% and 1.8%, respectively. The overall cancer death rate dropped continuously from 1991 to 2016 by a total of 27%, translating into approximately 2,629,200 fewer cancer deaths than would have been expected if death rates had remained at their peak. Although the racial gap in cancer mortality is slowly narrowing, socioeconomic inequalities are widening, with the most notable gaps for the most preventable cancers. For example, compared with the most affluent counties, mortality rates in the poorest counties were 2-fold higher for cervical cancer and 40% higher for male lung and liver cancers during 2012-2016. Some states are home to both the wealthiest and the poorest counties, suggesting the opportunity for more equitable dissemination of effective cancer prevention, early detection, and treatment strategies. A broader application of existing cancer control knowledge with an emphasis on disadvantaged groups would undoubtedly accelerate progress against cancer.","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19"]]},"page":"7-34","title":"Cancer statistics, 2019.","type":"article-journal","volume":"69"},"uris":["http://www.mendeley.com/documents/?uuid=38e0f494-4d04-4b10-ae92-bbe7fa2f8c7b"]}],"mendeley":{"formattedCitation":"(Siegel et al., 2019)","plainTextFormattedCitation":"(Siegel et al., 2019)","previouslyFormattedCitation":"(Siegel et al., 2019)"},"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F35A09">
        <w:rPr>
          <w:rFonts w:ascii="Times New Roman" w:hAnsi="Times New Roman" w:cs="Times New Roman"/>
          <w:sz w:val="24"/>
          <w:szCs w:val="24"/>
        </w:rPr>
        <w:t>(Siegel et al., 2019)</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This fact may be due to the slow pace of evolution in the trajectory of the SCP themselves, proposed since 2005 with the IOM report "From Cancer Patient to Cancer Survivor: Lost in Transition"</w:t>
      </w:r>
      <w:r w:rsidR="00606BFE">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04BFB" w:rsidRPr="00F35A09">
        <w:rPr>
          <w:rFonts w:ascii="Times New Roman" w:hAnsi="Times New Roman" w:cs="Times New Roman"/>
          <w:sz w:val="24"/>
          <w:szCs w:val="24"/>
        </w:rPr>
        <w:instrText>ADDIN CSL_CITATION {"citationItems":[{"id":"ITEM-1","itemData":{"DOI":"10.17226/11613","ISBN":"978-0-309-10123-3","ISSN":"09205861","PMID":"5866221","abstract":"This report of the proceedings of a symposium held in conjunction with the release of the IOM report, From Cancer Patient to Cancer Survivor: Lost in Transition, represents an effort on the part of the American Society of Clinical Oncology (ASCO), the National Coalition for Cancer Survivorship (NCCS), and the Institute of Medicine (IOM) to further disseminate the findings and recommendations of the IOM report and to take the next step toward implementation of those recommendations. The symposium and this report serve as important vehicles to raise awareness, fill gaps that have existed in cancer patients' long-term care, and chart a course for quality care for cancer survivors and their families. More than 100 stakeholders in the cancer community, including survivors, advocates, healthcare providers, government officials, insurers and payers, and researchers participated in the symposium. This report culminates a series of work at the IOM focused on cancer survivorship. The idea to embark on a major study of cancer survivorship within the National Academies originated with the National Cancer Policy Board (NCPB). The NCPB was established in 1997 in the IOM and the National Research Council's Division of Earth and Life Studies at the request of the National Cancer Institute (NCI), the National Institutes of Health, and the President's Cancer Panel. The NCPB identified emerging policy issues in the nation's effort to combat cancer, and prepared reports that address those issues, including a series of reports on topics ranging from cancer prevention to end-of-life care.","author":[{"dropping-particle":"","family":"Hewitt","given":"Maria","non-dropping-particle":"","parse-names":false,"suffix":""},{"dropping-particle":"","family":"Greenfield","given":"Sheldon","non-dropping-particle":"","parse-names":false,"suffix":""},{"dropping-particle":"","family":"Stovall","given":"Ellen","non-dropping-particle":"","parse-names":false,"suffix":""}],"container-title":"From Cancer Patient to Cancer Survivor - Lost in Transition","editor":[{"dropping-particle":"","family":"Medicine","given":"Institute of and National research council","non-dropping-particle":"","parse-names":false,"suffix":""}],"id":"ITEM-1","issued":{"date-parts":[["2005"]]},"publisher-place":"Washington D. C","title":"From Cancer Patient to Cancer Survivor - Lost in Transition","type":"book"},"uris":["http://www.mendeley.com/documents/?uuid=50d60a25-00c6-4c27-a011-9a5701cdb4bd"]}],"mendeley":{"formattedCitation":"(Hewitt et al., 2005)","plainTextFormattedCitation":"(Hewitt et al., 2005)","previouslyFormattedCitation":"(Hewitt et al., 2005)"},"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F35A09">
        <w:rPr>
          <w:rFonts w:ascii="Times New Roman" w:hAnsi="Times New Roman" w:cs="Times New Roman"/>
          <w:sz w:val="24"/>
          <w:szCs w:val="24"/>
        </w:rPr>
        <w:t>(Hewitt et al., 2005)</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xml:space="preserve"> and its implementation began in practice since 2015. On the other hand, most studies are focused on the field of specialized</w:t>
      </w:r>
      <w:r w:rsidR="005F3508">
        <w:rPr>
          <w:rFonts w:ascii="Times New Roman" w:eastAsia="Times New Roman" w:hAnsi="Times New Roman" w:cs="Times New Roman"/>
          <w:color w:val="000000"/>
          <w:sz w:val="24"/>
        </w:rPr>
        <w:t>, hospital-based</w:t>
      </w:r>
      <w:r w:rsidR="00004BFB" w:rsidRPr="00F35A09">
        <w:rPr>
          <w:rFonts w:ascii="Times New Roman" w:eastAsia="Times New Roman" w:hAnsi="Times New Roman" w:cs="Times New Roman"/>
          <w:color w:val="000000"/>
          <w:sz w:val="24"/>
        </w:rPr>
        <w:t xml:space="preserve"> care, which justifies having acute survival as the focus of attention. Thus, to address all phases of cancer survival, this review proposes the use of SCP as a flexible tool, beginning its use at the time of cancer </w:t>
      </w:r>
      <w:r w:rsidR="00004BFB" w:rsidRPr="00F35A09">
        <w:rPr>
          <w:rFonts w:ascii="Times New Roman" w:eastAsia="Times New Roman" w:hAnsi="Times New Roman" w:cs="Times New Roman"/>
          <w:color w:val="000000"/>
          <w:sz w:val="24"/>
        </w:rPr>
        <w:lastRenderedPageBreak/>
        <w:t xml:space="preserve">diagnosis by specialized care professionals and continuing with </w:t>
      </w:r>
      <w:r w:rsidR="00004BFB" w:rsidRPr="00DB243F">
        <w:rPr>
          <w:rFonts w:ascii="Times New Roman" w:eastAsia="Times New Roman" w:hAnsi="Times New Roman" w:cs="Times New Roman"/>
          <w:color w:val="FF0000"/>
          <w:sz w:val="24"/>
        </w:rPr>
        <w:t xml:space="preserve">adequate transfer to primary care and the advanced practice nurse </w:t>
      </w:r>
      <w:r w:rsidR="00DB243F">
        <w:rPr>
          <w:rFonts w:ascii="Times New Roman" w:eastAsia="Times New Roman" w:hAnsi="Times New Roman" w:cs="Times New Roman"/>
          <w:color w:val="FF0000"/>
          <w:sz w:val="24"/>
        </w:rPr>
        <w:t xml:space="preserve">in primary care </w:t>
      </w:r>
      <w:r w:rsidR="00004BFB" w:rsidRPr="00DB243F">
        <w:rPr>
          <w:rFonts w:ascii="Times New Roman" w:eastAsia="Times New Roman" w:hAnsi="Times New Roman" w:cs="Times New Roman"/>
          <w:color w:val="FF0000"/>
          <w:sz w:val="24"/>
        </w:rPr>
        <w:t xml:space="preserve">as a </w:t>
      </w:r>
      <w:r w:rsidR="002E7FE3" w:rsidRPr="00DB243F">
        <w:rPr>
          <w:rFonts w:ascii="Times New Roman" w:eastAsia="Times New Roman" w:hAnsi="Times New Roman" w:cs="Times New Roman"/>
          <w:color w:val="FF0000"/>
          <w:sz w:val="24"/>
        </w:rPr>
        <w:t xml:space="preserve">survivorship </w:t>
      </w:r>
      <w:r w:rsidR="00004BFB" w:rsidRPr="00DB243F">
        <w:rPr>
          <w:rFonts w:ascii="Times New Roman" w:eastAsia="Times New Roman" w:hAnsi="Times New Roman" w:cs="Times New Roman"/>
          <w:color w:val="FF0000"/>
          <w:sz w:val="24"/>
        </w:rPr>
        <w:t>coordinator.</w:t>
      </w:r>
    </w:p>
    <w:p w14:paraId="6DA320CC" w14:textId="64AA89F1" w:rsidR="00FD7203" w:rsidRPr="00FD7203" w:rsidRDefault="00FD7203" w:rsidP="00747058">
      <w:pPr>
        <w:spacing w:line="480" w:lineRule="auto"/>
        <w:jc w:val="both"/>
        <w:rPr>
          <w:rFonts w:ascii="Times New Roman" w:eastAsia="Times New Roman" w:hAnsi="Times New Roman" w:cs="Times New Roman"/>
          <w:b/>
          <w:bCs/>
          <w:color w:val="FF0000"/>
          <w:sz w:val="24"/>
        </w:rPr>
      </w:pPr>
      <w:r w:rsidRPr="00FD7203">
        <w:rPr>
          <w:rFonts w:ascii="Times New Roman" w:eastAsia="Times New Roman" w:hAnsi="Times New Roman" w:cs="Times New Roman"/>
          <w:b/>
          <w:bCs/>
          <w:color w:val="FF0000"/>
          <w:sz w:val="24"/>
        </w:rPr>
        <w:t xml:space="preserve">4.4. Expanding knowledge </w:t>
      </w:r>
      <w:r>
        <w:rPr>
          <w:rFonts w:ascii="Times New Roman" w:eastAsia="Times New Roman" w:hAnsi="Times New Roman" w:cs="Times New Roman"/>
          <w:b/>
          <w:bCs/>
          <w:color w:val="FF0000"/>
          <w:sz w:val="24"/>
        </w:rPr>
        <w:t xml:space="preserve">about </w:t>
      </w:r>
      <w:r w:rsidR="00194B1C">
        <w:rPr>
          <w:rFonts w:ascii="Times New Roman" w:eastAsia="Times New Roman" w:hAnsi="Times New Roman" w:cs="Times New Roman"/>
          <w:b/>
          <w:bCs/>
          <w:color w:val="FF0000"/>
          <w:sz w:val="24"/>
        </w:rPr>
        <w:t xml:space="preserve">outcomes of SCP implementation </w:t>
      </w:r>
    </w:p>
    <w:p w14:paraId="6D994073" w14:textId="1EEA1669" w:rsidR="00194B1C" w:rsidRDefault="00FD7203" w:rsidP="00C6482D">
      <w:pPr>
        <w:spacing w:line="480" w:lineRule="auto"/>
        <w:jc w:val="both"/>
        <w:rPr>
          <w:rFonts w:ascii="Times New Roman" w:eastAsia="Times New Roman" w:hAnsi="Times New Roman" w:cs="Times New Roman"/>
          <w:color w:val="000000"/>
          <w:sz w:val="24"/>
        </w:rPr>
      </w:pPr>
      <w:r w:rsidRPr="00FD7203">
        <w:rPr>
          <w:rFonts w:ascii="Times New Roman" w:eastAsia="Times New Roman" w:hAnsi="Times New Roman" w:cs="Times New Roman"/>
          <w:color w:val="000000"/>
          <w:sz w:val="24"/>
        </w:rPr>
        <w:t>I</w:t>
      </w:r>
      <w:r w:rsidR="00004BFB" w:rsidRPr="00FD7203">
        <w:rPr>
          <w:rFonts w:ascii="Times New Roman" w:eastAsia="Times New Roman" w:hAnsi="Times New Roman" w:cs="Times New Roman"/>
          <w:color w:val="000000"/>
          <w:sz w:val="24"/>
        </w:rPr>
        <w:t>n this review</w:t>
      </w:r>
      <w:r w:rsidRPr="00FD7203">
        <w:rPr>
          <w:rFonts w:ascii="Times New Roman" w:eastAsia="Times New Roman" w:hAnsi="Times New Roman" w:cs="Times New Roman"/>
          <w:color w:val="000000"/>
          <w:sz w:val="24"/>
        </w:rPr>
        <w:t>,</w:t>
      </w:r>
      <w:r w:rsidR="00004BFB" w:rsidRPr="00FD7203">
        <w:rPr>
          <w:rFonts w:ascii="Times New Roman" w:eastAsia="Times New Roman" w:hAnsi="Times New Roman" w:cs="Times New Roman"/>
          <w:color w:val="000000"/>
          <w:sz w:val="24"/>
        </w:rPr>
        <w:t xml:space="preserve"> </w:t>
      </w:r>
      <w:r w:rsidRPr="00FD7203">
        <w:rPr>
          <w:rFonts w:ascii="Times New Roman" w:eastAsia="Times New Roman" w:hAnsi="Times New Roman" w:cs="Times New Roman"/>
          <w:color w:val="000000"/>
          <w:sz w:val="24"/>
        </w:rPr>
        <w:t xml:space="preserve">included </w:t>
      </w:r>
      <w:r w:rsidR="00004BFB" w:rsidRPr="00FD7203">
        <w:rPr>
          <w:rFonts w:ascii="Times New Roman" w:eastAsia="Times New Roman" w:hAnsi="Times New Roman" w:cs="Times New Roman"/>
          <w:color w:val="000000"/>
          <w:sz w:val="24"/>
        </w:rPr>
        <w:t>articles are limited to five countries</w:t>
      </w:r>
      <w:r w:rsidR="00111144" w:rsidRPr="00FD7203">
        <w:rPr>
          <w:rFonts w:ascii="Times New Roman" w:eastAsia="Times New Roman" w:hAnsi="Times New Roman" w:cs="Times New Roman"/>
          <w:color w:val="000000"/>
          <w:sz w:val="24"/>
        </w:rPr>
        <w:t xml:space="preserve"> </w:t>
      </w:r>
      <w:r w:rsidR="005F3508" w:rsidRPr="00FD7203">
        <w:rPr>
          <w:rFonts w:ascii="Times New Roman" w:eastAsia="Times New Roman" w:hAnsi="Times New Roman" w:cs="Times New Roman"/>
          <w:color w:val="000000"/>
          <w:sz w:val="24"/>
        </w:rPr>
        <w:t>(</w:t>
      </w:r>
      <w:r w:rsidR="00004BFB" w:rsidRPr="00FD7203">
        <w:rPr>
          <w:rFonts w:ascii="Times New Roman" w:eastAsia="Times New Roman" w:hAnsi="Times New Roman" w:cs="Times New Roman"/>
          <w:color w:val="000000"/>
          <w:sz w:val="24"/>
        </w:rPr>
        <w:t>the United States, the</w:t>
      </w:r>
      <w:r w:rsidR="00004BFB" w:rsidRPr="00F35A09">
        <w:rPr>
          <w:rFonts w:ascii="Times New Roman" w:eastAsia="Times New Roman" w:hAnsi="Times New Roman" w:cs="Times New Roman"/>
          <w:color w:val="000000"/>
          <w:sz w:val="24"/>
        </w:rPr>
        <w:t xml:space="preserve"> Netherlands, Canada, Australia and the United </w:t>
      </w:r>
      <w:r w:rsidR="00111144" w:rsidRPr="00F35A09">
        <w:rPr>
          <w:rFonts w:ascii="Times New Roman" w:eastAsia="Times New Roman" w:hAnsi="Times New Roman" w:cs="Times New Roman"/>
          <w:color w:val="000000"/>
          <w:sz w:val="24"/>
        </w:rPr>
        <w:t>Kingdom</w:t>
      </w:r>
      <w:r w:rsidR="005F3508">
        <w:rPr>
          <w:rFonts w:ascii="Times New Roman" w:eastAsia="Times New Roman" w:hAnsi="Times New Roman" w:cs="Times New Roman"/>
          <w:color w:val="000000"/>
          <w:sz w:val="24"/>
        </w:rPr>
        <w:t>;</w:t>
      </w:r>
      <w:r w:rsidR="00111144" w:rsidRPr="00F35A09">
        <w:rPr>
          <w:rFonts w:ascii="Times New Roman" w:eastAsia="Times New Roman" w:hAnsi="Times New Roman" w:cs="Times New Roman"/>
          <w:color w:val="000000"/>
          <w:sz w:val="24"/>
        </w:rPr>
        <w:t xml:space="preserve"> despite </w:t>
      </w:r>
      <w:r w:rsidR="00004BFB" w:rsidRPr="00F35A09">
        <w:rPr>
          <w:rFonts w:ascii="Times New Roman" w:eastAsia="Times New Roman" w:hAnsi="Times New Roman" w:cs="Times New Roman"/>
          <w:color w:val="000000"/>
          <w:sz w:val="24"/>
        </w:rPr>
        <w:t>promoting the implementation of the SCP</w:t>
      </w:r>
      <w:r w:rsidR="00111144" w:rsidRPr="00F35A09">
        <w:rPr>
          <w:rFonts w:ascii="Times New Roman" w:eastAsia="Times New Roman" w:hAnsi="Times New Roman" w:cs="Times New Roman"/>
          <w:color w:val="000000"/>
          <w:sz w:val="24"/>
        </w:rPr>
        <w:t xml:space="preserve">, these countries show </w:t>
      </w:r>
      <w:r w:rsidR="00004BFB" w:rsidRPr="00F35A09">
        <w:rPr>
          <w:rFonts w:ascii="Times New Roman" w:eastAsia="Times New Roman" w:hAnsi="Times New Roman" w:cs="Times New Roman"/>
          <w:color w:val="000000"/>
          <w:sz w:val="24"/>
        </w:rPr>
        <w:t>little planning and</w:t>
      </w:r>
      <w:r w:rsidR="00111144" w:rsidRPr="00F35A09">
        <w:rPr>
          <w:rFonts w:ascii="Times New Roman" w:eastAsia="Times New Roman" w:hAnsi="Times New Roman" w:cs="Times New Roman"/>
          <w:color w:val="000000"/>
          <w:sz w:val="24"/>
        </w:rPr>
        <w:t xml:space="preserve"> a</w:t>
      </w:r>
      <w:r w:rsidR="00004BFB" w:rsidRPr="00F35A09">
        <w:rPr>
          <w:rFonts w:ascii="Times New Roman" w:eastAsia="Times New Roman" w:hAnsi="Times New Roman" w:cs="Times New Roman"/>
          <w:color w:val="000000"/>
          <w:sz w:val="24"/>
        </w:rPr>
        <w:t xml:space="preserve"> lack of coordination </w:t>
      </w:r>
      <w:r w:rsidR="00111144" w:rsidRPr="00F35A09">
        <w:rPr>
          <w:rFonts w:ascii="Times New Roman" w:eastAsia="Times New Roman" w:hAnsi="Times New Roman" w:cs="Times New Roman"/>
          <w:color w:val="000000"/>
          <w:sz w:val="24"/>
        </w:rPr>
        <w:t xml:space="preserve">of </w:t>
      </w:r>
      <w:r w:rsidR="00004BFB" w:rsidRPr="00F35A09">
        <w:rPr>
          <w:rFonts w:ascii="Times New Roman" w:eastAsia="Times New Roman" w:hAnsi="Times New Roman" w:cs="Times New Roman"/>
          <w:color w:val="000000"/>
          <w:sz w:val="24"/>
        </w:rPr>
        <w:t>care</w:t>
      </w:r>
      <w:r w:rsidR="00606BFE">
        <w:rPr>
          <w:rFonts w:ascii="Times New Roman" w:eastAsia="Times New Roman" w:hAnsi="Times New Roman" w:cs="Times New Roman"/>
          <w:color w:val="000000"/>
          <w:sz w:val="24"/>
        </w:rPr>
        <w:t xml:space="preserve"> </w:t>
      </w:r>
      <w:r w:rsidR="00004BFB" w:rsidRPr="00F35A09">
        <w:rPr>
          <w:rFonts w:ascii="Times New Roman" w:hAnsi="Times New Roman" w:cs="Times New Roman"/>
          <w:sz w:val="24"/>
          <w:szCs w:val="24"/>
        </w:rPr>
        <w:fldChar w:fldCharType="begin" w:fldLock="1"/>
      </w:r>
      <w:r w:rsidR="00004BFB" w:rsidRPr="00F35A09">
        <w:rPr>
          <w:rFonts w:ascii="Times New Roman" w:hAnsi="Times New Roman" w:cs="Times New Roman"/>
          <w:sz w:val="24"/>
          <w:szCs w:val="24"/>
        </w:rPr>
        <w:instrText>ADDIN CSL_CITATION {"citationItems":[{"id":"ITEM-1","itemData":{"DOI":"10.1016/j.outlook.2014.08.004","ISSN":"00296554","abstract":"There is widespread interest in the redesign of primary health care practice models to increase access to quality health care. Registered nurses (RNs) are well positioned to assume direct care and leadership roles based on their understanding of patient, family, and system priorities. This project identified 16 exemplar primary health care practices that used RNs to the full extent of their scope of practice in team-based care. Interviews were conducted with practice representatives. RN activities were performed within three general contexts: episodic and preventive care, chronic disease management, and practice operations. RNs performed nine general functions in these contexts including telephone triage, assessment and documentation of health status, chronic illness case management, hospital transition management, delegated care for episodic illness, health coaching, medication reconciliation, staff supervision, and quality improvement leadership. These functions improved quality and efficiency and decreased cost. Implications for policy, practice, and RN education are considered.","author":[{"dropping-particle":"","family":"Smolowitz","given":"Janice","non-dropping-particle":"","parse-names":false,"suffix":""},{"dropping-particle":"","family":"Speakman","given":"Elizabeth","non-dropping-particle":"","parse-names":false,"suffix":""},{"dropping-particle":"","family":"Wojnar","given":"Danuta","non-dropping-particle":"","parse-names":false,"suffix":""},{"dropping-particle":"","family":"Whelan","given":"Ellen Marie","non-dropping-particle":"","parse-names":false,"suffix":""},{"dropping-particle":"","family":"Ulrich","given":"Suzan","non-dropping-particle":"","parse-names":false,"suffix":""},{"dropping-particle":"","family":"Hayes","given":"Carolyn","non-dropping-particle":"","parse-names":false,"suffix":""},{"dropping-particle":"","family":"Wood","given":"Laura","non-dropping-particle":"","parse-names":false,"suffix":""}],"container-title":"Nursing Outlook","id":"ITEM-1","issue":"2","issued":{"date-parts":[["2015"]]},"page":"130-136","publisher":"Elsevier Ltd","title":"Role of the registered nurse in primary health care: Meeting health care needs in the 21st century","type":"article-journal","volume":"63"},"uris":["http://www.mendeley.com/documents/?uuid=2d2643a7-e9c5-44eb-9421-bdfc7b31cf97"]}],"mendeley":{"formattedCitation":"(Smolowitz et al., 2015)","plainTextFormattedCitation":"(Smolowitz et al., 2015)","previouslyFormattedCitation":"(Smolowitz et al., 2015)"},"properties":{"noteIndex":0},"schema":"https://github.com/citation-style-language/schema/raw/master/csl-citation.json"}</w:instrText>
      </w:r>
      <w:r w:rsidR="00004BFB" w:rsidRPr="00F35A09">
        <w:rPr>
          <w:rFonts w:ascii="Times New Roman" w:hAnsi="Times New Roman" w:cs="Times New Roman"/>
          <w:sz w:val="24"/>
          <w:szCs w:val="24"/>
        </w:rPr>
        <w:fldChar w:fldCharType="separate"/>
      </w:r>
      <w:r w:rsidR="00004BFB" w:rsidRPr="00F35A09">
        <w:rPr>
          <w:rFonts w:ascii="Times New Roman" w:hAnsi="Times New Roman" w:cs="Times New Roman"/>
          <w:sz w:val="24"/>
          <w:szCs w:val="24"/>
        </w:rPr>
        <w:t>(Smolowitz et al., 2015)</w:t>
      </w:r>
      <w:r w:rsidR="00004BFB"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 xml:space="preserve">. Therefore, based on the results obtained in this review, the generalization of </w:t>
      </w:r>
      <w:r w:rsidR="00111144" w:rsidRPr="00F35A09">
        <w:rPr>
          <w:rFonts w:ascii="Times New Roman" w:eastAsia="Times New Roman" w:hAnsi="Times New Roman" w:cs="Times New Roman"/>
          <w:color w:val="000000"/>
          <w:sz w:val="24"/>
        </w:rPr>
        <w:t xml:space="preserve">the </w:t>
      </w:r>
      <w:r w:rsidR="00004BFB" w:rsidRPr="00F35A09">
        <w:rPr>
          <w:rFonts w:ascii="Times New Roman" w:eastAsia="Times New Roman" w:hAnsi="Times New Roman" w:cs="Times New Roman"/>
          <w:color w:val="000000"/>
          <w:sz w:val="24"/>
        </w:rPr>
        <w:t>SCP to other countries is proposed</w:t>
      </w:r>
      <w:r w:rsidR="00111144" w:rsidRPr="00F35A09">
        <w:rPr>
          <w:rFonts w:ascii="Times New Roman" w:eastAsia="Times New Roman" w:hAnsi="Times New Roman" w:cs="Times New Roman"/>
          <w:color w:val="000000"/>
          <w:sz w:val="24"/>
        </w:rPr>
        <w:t xml:space="preserve"> so that it can be implemented according to their</w:t>
      </w:r>
      <w:r w:rsidR="00004BFB" w:rsidRPr="00F35A09">
        <w:rPr>
          <w:rFonts w:ascii="Times New Roman" w:eastAsia="Times New Roman" w:hAnsi="Times New Roman" w:cs="Times New Roman"/>
          <w:color w:val="000000"/>
          <w:sz w:val="24"/>
        </w:rPr>
        <w:t xml:space="preserve"> own models and health systems (</w:t>
      </w:r>
      <w:r w:rsidR="00C6482D" w:rsidRPr="00C6482D">
        <w:rPr>
          <w:rFonts w:ascii="Times New Roman" w:eastAsia="Times New Roman" w:hAnsi="Times New Roman" w:cs="Times New Roman"/>
          <w:color w:val="000000"/>
          <w:sz w:val="24"/>
        </w:rPr>
        <w:t xml:space="preserve">for example </w:t>
      </w:r>
      <w:r w:rsidR="00004BFB" w:rsidRPr="00F35A09">
        <w:rPr>
          <w:rFonts w:ascii="Times New Roman" w:eastAsia="Times New Roman" w:hAnsi="Times New Roman" w:cs="Times New Roman"/>
          <w:color w:val="000000"/>
          <w:sz w:val="24"/>
        </w:rPr>
        <w:t>Mediterranean countries</w:t>
      </w:r>
      <w:r w:rsidR="00111144" w:rsidRPr="00F35A09">
        <w:rPr>
          <w:rFonts w:ascii="Times New Roman" w:eastAsia="Times New Roman" w:hAnsi="Times New Roman" w:cs="Times New Roman"/>
          <w:color w:val="000000"/>
          <w:sz w:val="24"/>
        </w:rPr>
        <w:t>,</w:t>
      </w:r>
      <w:r w:rsidR="00004BFB" w:rsidRPr="00F35A09">
        <w:rPr>
          <w:rFonts w:ascii="Times New Roman" w:eastAsia="Times New Roman" w:hAnsi="Times New Roman" w:cs="Times New Roman"/>
          <w:color w:val="000000"/>
          <w:sz w:val="24"/>
        </w:rPr>
        <w:t xml:space="preserve"> such as Spain and Portugal</w:t>
      </w:r>
      <w:r w:rsidR="00111144" w:rsidRPr="00F35A09">
        <w:rPr>
          <w:rFonts w:ascii="Times New Roman" w:eastAsia="Times New Roman" w:hAnsi="Times New Roman" w:cs="Times New Roman"/>
          <w:color w:val="000000"/>
          <w:sz w:val="24"/>
        </w:rPr>
        <w:t>, which have</w:t>
      </w:r>
      <w:r w:rsidR="00004BFB" w:rsidRPr="00F35A09">
        <w:rPr>
          <w:rFonts w:ascii="Times New Roman" w:eastAsia="Times New Roman" w:hAnsi="Times New Roman" w:cs="Times New Roman"/>
          <w:color w:val="000000"/>
          <w:sz w:val="24"/>
        </w:rPr>
        <w:t xml:space="preserve"> models </w:t>
      </w:r>
      <w:r w:rsidR="00111144" w:rsidRPr="00F35A09">
        <w:rPr>
          <w:rFonts w:ascii="Times New Roman" w:eastAsia="Times New Roman" w:hAnsi="Times New Roman" w:cs="Times New Roman"/>
          <w:color w:val="000000"/>
          <w:sz w:val="24"/>
        </w:rPr>
        <w:t>based on</w:t>
      </w:r>
      <w:r w:rsidR="00004BFB" w:rsidRPr="00F35A09">
        <w:rPr>
          <w:rFonts w:ascii="Times New Roman" w:eastAsia="Times New Roman" w:hAnsi="Times New Roman" w:cs="Times New Roman"/>
          <w:color w:val="000000"/>
          <w:sz w:val="24"/>
        </w:rPr>
        <w:t xml:space="preserve"> primary care)</w:t>
      </w:r>
      <w:r w:rsidR="00111144" w:rsidRPr="00F35A09">
        <w:rPr>
          <w:rFonts w:ascii="Times New Roman" w:eastAsia="Times New Roman" w:hAnsi="Times New Roman" w:cs="Times New Roman"/>
          <w:color w:val="000000"/>
          <w:sz w:val="24"/>
        </w:rPr>
        <w:t xml:space="preserve"> and its impact can be determined</w:t>
      </w:r>
      <w:r w:rsidR="00004BFB" w:rsidRPr="00F35A09">
        <w:rPr>
          <w:rFonts w:ascii="Times New Roman" w:eastAsia="Times New Roman" w:hAnsi="Times New Roman" w:cs="Times New Roman"/>
          <w:color w:val="000000"/>
          <w:sz w:val="24"/>
        </w:rPr>
        <w:t>.</w:t>
      </w:r>
    </w:p>
    <w:p w14:paraId="5ED753BA" w14:textId="71673CBE" w:rsidR="00194B1C" w:rsidRPr="00194B1C" w:rsidRDefault="00194B1C" w:rsidP="00C6482D">
      <w:pPr>
        <w:spacing w:line="480" w:lineRule="auto"/>
        <w:jc w:val="both"/>
        <w:rPr>
          <w:rFonts w:ascii="Times New Roman" w:eastAsia="Times New Roman" w:hAnsi="Times New Roman" w:cs="Times New Roman"/>
          <w:b/>
          <w:bCs/>
          <w:color w:val="FF0000"/>
          <w:sz w:val="24"/>
        </w:rPr>
      </w:pPr>
      <w:r w:rsidRPr="00194B1C">
        <w:rPr>
          <w:rFonts w:ascii="Times New Roman" w:eastAsia="Times New Roman" w:hAnsi="Times New Roman" w:cs="Times New Roman"/>
          <w:b/>
          <w:bCs/>
          <w:color w:val="FF0000"/>
          <w:sz w:val="24"/>
        </w:rPr>
        <w:t>4.5.</w:t>
      </w:r>
      <w:r>
        <w:rPr>
          <w:rFonts w:ascii="Times New Roman" w:eastAsia="Times New Roman" w:hAnsi="Times New Roman" w:cs="Times New Roman"/>
          <w:b/>
          <w:bCs/>
          <w:color w:val="FF0000"/>
          <w:sz w:val="24"/>
        </w:rPr>
        <w:t xml:space="preserve"> Raising awareness </w:t>
      </w:r>
      <w:r w:rsidRPr="00194B1C">
        <w:rPr>
          <w:rFonts w:ascii="Times New Roman" w:eastAsia="Times New Roman" w:hAnsi="Times New Roman" w:cs="Times New Roman"/>
          <w:b/>
          <w:bCs/>
          <w:color w:val="FF0000"/>
          <w:sz w:val="24"/>
        </w:rPr>
        <w:t xml:space="preserve">about </w:t>
      </w:r>
      <w:r>
        <w:rPr>
          <w:rFonts w:ascii="Times New Roman" w:eastAsia="Times New Roman" w:hAnsi="Times New Roman" w:cs="Times New Roman"/>
          <w:b/>
          <w:bCs/>
          <w:color w:val="FF0000"/>
          <w:sz w:val="24"/>
        </w:rPr>
        <w:t xml:space="preserve">the inclusion of </w:t>
      </w:r>
      <w:r w:rsidRPr="00194B1C">
        <w:rPr>
          <w:rFonts w:ascii="Times New Roman" w:eastAsia="Times New Roman" w:hAnsi="Times New Roman" w:cs="Times New Roman"/>
          <w:b/>
          <w:bCs/>
          <w:color w:val="FF0000"/>
          <w:sz w:val="24"/>
        </w:rPr>
        <w:t>family members in</w:t>
      </w:r>
      <w:r>
        <w:rPr>
          <w:rFonts w:ascii="Times New Roman" w:eastAsia="Times New Roman" w:hAnsi="Times New Roman" w:cs="Times New Roman"/>
          <w:b/>
          <w:bCs/>
          <w:color w:val="FF0000"/>
          <w:sz w:val="24"/>
        </w:rPr>
        <w:t xml:space="preserve"> SCPs</w:t>
      </w:r>
    </w:p>
    <w:p w14:paraId="6367204B" w14:textId="2BD69717" w:rsidR="00C97A0C" w:rsidRDefault="00194B1C" w:rsidP="00747058">
      <w:pPr>
        <w:spacing w:line="480" w:lineRule="auto"/>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The</w:t>
      </w:r>
      <w:r w:rsidR="00004BFB" w:rsidRPr="00F35A09">
        <w:rPr>
          <w:rFonts w:ascii="Times New Roman" w:eastAsia="Times New Roman" w:hAnsi="Times New Roman" w:cs="Times New Roman"/>
          <w:color w:val="000000"/>
          <w:sz w:val="24"/>
        </w:rPr>
        <w:t xml:space="preserve"> SCP</w:t>
      </w:r>
      <w:r w:rsidR="00111144" w:rsidRPr="00F35A09">
        <w:rPr>
          <w:rFonts w:ascii="Times New Roman" w:eastAsia="Times New Roman" w:hAnsi="Times New Roman" w:cs="Times New Roman"/>
          <w:color w:val="000000"/>
          <w:sz w:val="24"/>
        </w:rPr>
        <w:t>s</w:t>
      </w:r>
      <w:r w:rsidR="00004BFB" w:rsidRPr="00F35A09">
        <w:rPr>
          <w:rFonts w:ascii="Times New Roman" w:eastAsia="Times New Roman" w:hAnsi="Times New Roman" w:cs="Times New Roman"/>
          <w:color w:val="000000"/>
          <w:sz w:val="24"/>
        </w:rPr>
        <w:t xml:space="preserve"> included in th</w:t>
      </w:r>
      <w:r>
        <w:rPr>
          <w:rFonts w:ascii="Times New Roman" w:eastAsia="Times New Roman" w:hAnsi="Times New Roman" w:cs="Times New Roman"/>
          <w:color w:val="000000"/>
          <w:sz w:val="24"/>
        </w:rPr>
        <w:t>is</w:t>
      </w:r>
      <w:r w:rsidR="00004BFB" w:rsidRPr="00F35A09">
        <w:rPr>
          <w:rFonts w:ascii="Times New Roman" w:eastAsia="Times New Roman" w:hAnsi="Times New Roman" w:cs="Times New Roman"/>
          <w:color w:val="000000"/>
          <w:sz w:val="24"/>
        </w:rPr>
        <w:t xml:space="preserve"> review </w:t>
      </w:r>
      <w:r w:rsidR="00111144" w:rsidRPr="00F35A09">
        <w:rPr>
          <w:rFonts w:ascii="Times New Roman" w:eastAsia="Times New Roman" w:hAnsi="Times New Roman" w:cs="Times New Roman"/>
          <w:color w:val="000000"/>
          <w:sz w:val="24"/>
        </w:rPr>
        <w:t xml:space="preserve">did </w:t>
      </w:r>
      <w:r w:rsidR="00004BFB" w:rsidRPr="00F35A09">
        <w:rPr>
          <w:rFonts w:ascii="Times New Roman" w:eastAsia="Times New Roman" w:hAnsi="Times New Roman" w:cs="Times New Roman"/>
          <w:color w:val="000000"/>
          <w:sz w:val="24"/>
        </w:rPr>
        <w:t xml:space="preserve">not include the family of the survivor, an aspect highlighted </w:t>
      </w:r>
      <w:r w:rsidR="00111144" w:rsidRPr="00F35A09">
        <w:rPr>
          <w:rFonts w:ascii="Times New Roman" w:eastAsia="Times New Roman" w:hAnsi="Times New Roman" w:cs="Times New Roman"/>
          <w:color w:val="000000"/>
          <w:sz w:val="24"/>
        </w:rPr>
        <w:t xml:space="preserve">in </w:t>
      </w:r>
      <w:r w:rsidR="00004BFB" w:rsidRPr="00F35A09">
        <w:rPr>
          <w:rFonts w:ascii="Times New Roman" w:eastAsia="Times New Roman" w:hAnsi="Times New Roman" w:cs="Times New Roman"/>
          <w:color w:val="000000"/>
          <w:sz w:val="24"/>
        </w:rPr>
        <w:t>the IOM report on survival (Hewit</w:t>
      </w:r>
      <w:r w:rsidR="007008C3">
        <w:rPr>
          <w:rFonts w:ascii="Times New Roman" w:eastAsia="Times New Roman" w:hAnsi="Times New Roman" w:cs="Times New Roman"/>
          <w:color w:val="000000"/>
          <w:sz w:val="24"/>
        </w:rPr>
        <w:t>t</w:t>
      </w:r>
      <w:r w:rsidR="00004BFB" w:rsidRPr="00F35A09">
        <w:rPr>
          <w:rFonts w:ascii="Times New Roman" w:eastAsia="Times New Roman" w:hAnsi="Times New Roman" w:cs="Times New Roman"/>
          <w:color w:val="000000"/>
          <w:sz w:val="24"/>
        </w:rPr>
        <w:t xml:space="preserve"> et al. 2005). </w:t>
      </w:r>
      <w:r w:rsidR="00111144" w:rsidRPr="00F35A09">
        <w:rPr>
          <w:rFonts w:ascii="Times New Roman" w:eastAsia="Times New Roman" w:hAnsi="Times New Roman" w:cs="Times New Roman"/>
          <w:color w:val="000000"/>
          <w:sz w:val="24"/>
        </w:rPr>
        <w:t>Similarly</w:t>
      </w:r>
      <w:r w:rsidR="00004BFB" w:rsidRPr="00F35A09">
        <w:rPr>
          <w:rFonts w:ascii="Times New Roman" w:eastAsia="Times New Roman" w:hAnsi="Times New Roman" w:cs="Times New Roman"/>
          <w:color w:val="000000"/>
          <w:sz w:val="24"/>
        </w:rPr>
        <w:t xml:space="preserve">, the main cancer </w:t>
      </w:r>
      <w:r w:rsidR="00111144" w:rsidRPr="00F35A09">
        <w:rPr>
          <w:rFonts w:ascii="Times New Roman" w:eastAsia="Times New Roman" w:hAnsi="Times New Roman" w:cs="Times New Roman"/>
          <w:color w:val="000000"/>
          <w:sz w:val="24"/>
        </w:rPr>
        <w:t>organizations</w:t>
      </w:r>
      <w:r w:rsidR="00004BFB" w:rsidRPr="00F35A09">
        <w:rPr>
          <w:rFonts w:ascii="Times New Roman" w:eastAsia="Times New Roman" w:hAnsi="Times New Roman" w:cs="Times New Roman"/>
          <w:color w:val="000000"/>
          <w:sz w:val="24"/>
        </w:rPr>
        <w:t xml:space="preserve">, such as the American Society Clinical Oncology (2017) and the Minnesota Cancer Alliance (2013), encourage the inclusion of the family in </w:t>
      </w:r>
      <w:r w:rsidR="00360C81" w:rsidRPr="00F35A09">
        <w:rPr>
          <w:rFonts w:ascii="Times New Roman" w:eastAsia="Times New Roman" w:hAnsi="Times New Roman" w:cs="Times New Roman"/>
          <w:color w:val="000000"/>
          <w:sz w:val="24"/>
        </w:rPr>
        <w:t>survivorship care</w:t>
      </w:r>
      <w:r w:rsidR="00111144" w:rsidRPr="00F35A09">
        <w:rPr>
          <w:rFonts w:ascii="Times New Roman" w:eastAsia="Times New Roman" w:hAnsi="Times New Roman" w:cs="Times New Roman"/>
          <w:color w:val="000000"/>
          <w:sz w:val="24"/>
        </w:rPr>
        <w:t xml:space="preserve"> and</w:t>
      </w:r>
      <w:r w:rsidR="00004BFB" w:rsidRPr="00F35A09">
        <w:rPr>
          <w:rFonts w:ascii="Times New Roman" w:eastAsia="Times New Roman" w:hAnsi="Times New Roman" w:cs="Times New Roman"/>
          <w:color w:val="000000"/>
          <w:sz w:val="24"/>
        </w:rPr>
        <w:t xml:space="preserve"> the development of future research in this regard. All this derives from the statement that cancer is a “family experience” throughout its trajectory, including long </w:t>
      </w:r>
      <w:r w:rsidR="00446BE6" w:rsidRPr="00F35A09">
        <w:rPr>
          <w:rFonts w:ascii="Times New Roman" w:eastAsia="Times New Roman" w:hAnsi="Times New Roman" w:cs="Times New Roman"/>
          <w:color w:val="000000"/>
          <w:sz w:val="24"/>
        </w:rPr>
        <w:t xml:space="preserve">survivorship </w:t>
      </w:r>
      <w:r w:rsidR="00747058" w:rsidRPr="00F35A09">
        <w:rPr>
          <w:rFonts w:ascii="Times New Roman" w:hAnsi="Times New Roman" w:cs="Times New Roman"/>
          <w:sz w:val="24"/>
          <w:szCs w:val="24"/>
        </w:rPr>
        <w:fldChar w:fldCharType="begin" w:fldLock="1"/>
      </w:r>
      <w:r w:rsidR="00261896" w:rsidRPr="00F35A09">
        <w:rPr>
          <w:rFonts w:ascii="Times New Roman" w:hAnsi="Times New Roman" w:cs="Times New Roman"/>
          <w:sz w:val="24"/>
          <w:szCs w:val="24"/>
        </w:rPr>
        <w:instrText>ADDIN CSL_CITATION {"citationItems":[{"id":"ITEM-1","itemData":{"author":[{"dropping-particle":"","family":"Cavallar Oriol","given":"Beatriz","non-dropping-particle":"","parse-names":false,"suffix":""},{"dropping-particle":"","family":"García-Vivar","given":"Cristina","non-dropping-particle":"","parse-names":false,"suffix":""}],"container-title":"Enfermería Oncológica.","id":"ITEM-1","issue":"2","issued":{"date-parts":[["2019"]]},"page":"42-51","title":"Necesidades de los familiares en la etapa de larga supervivencia de cáncer.","type":"article-journal","volume":"21"},"uris":["http://www.mendeley.com/documents/?uuid=f70327a3-c6d8-40ca-863b-ca3b28ce5148"]}],"mendeley":{"formattedCitation":"(Cavallar Oriol &amp; García-Vivar, 2019)","plainTextFormattedCitation":"(Cavallar Oriol &amp; García-Vivar, 2019)","previouslyFormattedCitation":"(Cavallar Oriol &amp; García-Vivar, 2019)"},"properties":{"noteIndex":0},"schema":"https://github.com/citation-style-language/schema/raw/master/csl-citation.json"}</w:instrText>
      </w:r>
      <w:r w:rsidR="00747058" w:rsidRPr="00F35A09">
        <w:rPr>
          <w:rFonts w:ascii="Times New Roman" w:hAnsi="Times New Roman" w:cs="Times New Roman"/>
          <w:sz w:val="24"/>
          <w:szCs w:val="24"/>
        </w:rPr>
        <w:fldChar w:fldCharType="separate"/>
      </w:r>
      <w:r w:rsidR="003C47DB" w:rsidRPr="00F35A09">
        <w:rPr>
          <w:rFonts w:ascii="Times New Roman" w:hAnsi="Times New Roman" w:cs="Times New Roman"/>
          <w:sz w:val="24"/>
          <w:szCs w:val="24"/>
        </w:rPr>
        <w:t>(Cavallar Oriol &amp; García-Vivar, 2019)</w:t>
      </w:r>
      <w:r w:rsidR="00747058" w:rsidRPr="00F35A09">
        <w:rPr>
          <w:rFonts w:ascii="Times New Roman" w:hAnsi="Times New Roman" w:cs="Times New Roman"/>
          <w:sz w:val="24"/>
          <w:szCs w:val="24"/>
        </w:rPr>
        <w:fldChar w:fldCharType="end"/>
      </w:r>
      <w:r w:rsidR="00004BFB" w:rsidRPr="00F35A09">
        <w:rPr>
          <w:rFonts w:ascii="Times New Roman" w:eastAsia="Times New Roman" w:hAnsi="Times New Roman" w:cs="Times New Roman"/>
          <w:color w:val="000000"/>
          <w:sz w:val="24"/>
        </w:rPr>
        <w:t>.</w:t>
      </w:r>
    </w:p>
    <w:p w14:paraId="71221DFD" w14:textId="44CAD009" w:rsidR="002E7FE3" w:rsidRPr="00F35A09" w:rsidRDefault="00596696" w:rsidP="002E7FE3">
      <w:pPr>
        <w:spacing w:line="480" w:lineRule="auto"/>
        <w:rPr>
          <w:rFonts w:ascii="Times New Roman" w:hAnsi="Times New Roman"/>
          <w:b/>
          <w:sz w:val="24"/>
        </w:rPr>
      </w:pPr>
      <w:r>
        <w:rPr>
          <w:rFonts w:ascii="Times New Roman" w:hAnsi="Times New Roman"/>
          <w:b/>
          <w:sz w:val="24"/>
        </w:rPr>
        <w:t xml:space="preserve">4.1 </w:t>
      </w:r>
      <w:r w:rsidR="002E7FE3" w:rsidRPr="00F35A09">
        <w:rPr>
          <w:rFonts w:ascii="Times New Roman" w:hAnsi="Times New Roman"/>
          <w:b/>
          <w:sz w:val="24"/>
        </w:rPr>
        <w:t>Strengths and limitations</w:t>
      </w:r>
    </w:p>
    <w:p w14:paraId="73758202" w14:textId="2A74BB8F" w:rsidR="00EC48CB" w:rsidRDefault="002E7FE3" w:rsidP="00DC265B">
      <w:pPr>
        <w:spacing w:line="480" w:lineRule="auto"/>
        <w:jc w:val="both"/>
        <w:rPr>
          <w:rFonts w:ascii="Times New Roman" w:eastAsia="Times New Roman" w:hAnsi="Times New Roman" w:cs="Times New Roman"/>
          <w:color w:val="FF0000"/>
          <w:sz w:val="24"/>
        </w:rPr>
      </w:pPr>
      <w:r w:rsidRPr="00F35A09">
        <w:rPr>
          <w:rFonts w:ascii="Times New Roman" w:hAnsi="Times New Roman" w:cs="Times New Roman"/>
          <w:sz w:val="24"/>
          <w:szCs w:val="24"/>
        </w:rPr>
        <w:t xml:space="preserve">This review performed a comprehensive search </w:t>
      </w:r>
      <w:r w:rsidR="00111144" w:rsidRPr="00F35A09">
        <w:rPr>
          <w:rFonts w:ascii="Times New Roman" w:hAnsi="Times New Roman" w:cs="Times New Roman"/>
          <w:sz w:val="24"/>
          <w:szCs w:val="24"/>
        </w:rPr>
        <w:t xml:space="preserve">of </w:t>
      </w:r>
      <w:r w:rsidRPr="00F35A09">
        <w:rPr>
          <w:rFonts w:ascii="Times New Roman" w:hAnsi="Times New Roman" w:cs="Times New Roman"/>
          <w:sz w:val="24"/>
          <w:szCs w:val="24"/>
        </w:rPr>
        <w:t xml:space="preserve">the main health sciences databases and </w:t>
      </w:r>
      <w:r w:rsidR="00111144" w:rsidRPr="00F35A09">
        <w:rPr>
          <w:rFonts w:ascii="Times New Roman" w:hAnsi="Times New Roman" w:cs="Times New Roman"/>
          <w:sz w:val="24"/>
          <w:szCs w:val="24"/>
        </w:rPr>
        <w:t xml:space="preserve">the </w:t>
      </w:r>
      <w:r w:rsidRPr="00F35A09">
        <w:rPr>
          <w:rFonts w:ascii="Times New Roman" w:hAnsi="Times New Roman" w:cs="Times New Roman"/>
          <w:sz w:val="24"/>
          <w:szCs w:val="24"/>
        </w:rPr>
        <w:t>websites of the most representative scientific societies related to cancer survivorship</w:t>
      </w:r>
      <w:r w:rsidR="00004BFB" w:rsidRPr="00F35A09">
        <w:rPr>
          <w:rFonts w:ascii="Times New Roman" w:eastAsia="Times New Roman" w:hAnsi="Times New Roman" w:cs="Times New Roman"/>
          <w:color w:val="000000"/>
          <w:sz w:val="24"/>
        </w:rPr>
        <w:t xml:space="preserve">. </w:t>
      </w:r>
      <w:r w:rsidR="00004BFB" w:rsidRPr="00F35A09">
        <w:rPr>
          <w:rFonts w:ascii="Times New Roman" w:eastAsia="Times New Roman" w:hAnsi="Times New Roman" w:cs="Times New Roman"/>
          <w:color w:val="000000"/>
          <w:sz w:val="24"/>
        </w:rPr>
        <w:lastRenderedPageBreak/>
        <w:t xml:space="preserve">However, only five countries are represented in the review: </w:t>
      </w:r>
      <w:r w:rsidR="00F97DA7" w:rsidRPr="00F35A09">
        <w:rPr>
          <w:rFonts w:ascii="Times New Roman" w:eastAsia="Times New Roman" w:hAnsi="Times New Roman" w:cs="Times New Roman"/>
          <w:color w:val="000000"/>
          <w:sz w:val="24"/>
        </w:rPr>
        <w:t>The</w:t>
      </w:r>
      <w:r w:rsidR="00004BFB" w:rsidRPr="00F35A09">
        <w:rPr>
          <w:rFonts w:ascii="Times New Roman" w:eastAsia="Times New Roman" w:hAnsi="Times New Roman" w:cs="Times New Roman"/>
          <w:color w:val="000000"/>
          <w:sz w:val="24"/>
        </w:rPr>
        <w:t xml:space="preserve"> United States, Canada, the Netherlands, Australia and the United Kingdom. This </w:t>
      </w:r>
      <w:r w:rsidR="00111144" w:rsidRPr="00F35A09">
        <w:rPr>
          <w:rFonts w:ascii="Times New Roman" w:eastAsia="Times New Roman" w:hAnsi="Times New Roman" w:cs="Times New Roman"/>
          <w:color w:val="000000"/>
          <w:sz w:val="24"/>
        </w:rPr>
        <w:t>suggests that the</w:t>
      </w:r>
      <w:r w:rsidR="00004BFB" w:rsidRPr="00F35A09">
        <w:rPr>
          <w:rFonts w:ascii="Times New Roman" w:eastAsia="Times New Roman" w:hAnsi="Times New Roman" w:cs="Times New Roman"/>
          <w:color w:val="000000"/>
          <w:sz w:val="24"/>
        </w:rPr>
        <w:t xml:space="preserve"> </w:t>
      </w:r>
      <w:r w:rsidR="00111144" w:rsidRPr="00F35A09">
        <w:rPr>
          <w:rFonts w:ascii="Times New Roman" w:eastAsia="Times New Roman" w:hAnsi="Times New Roman" w:cs="Times New Roman"/>
          <w:color w:val="000000"/>
          <w:sz w:val="24"/>
        </w:rPr>
        <w:t>generalizability of the results</w:t>
      </w:r>
      <w:r w:rsidR="00004BFB" w:rsidRPr="00F35A09">
        <w:rPr>
          <w:rFonts w:ascii="Times New Roman" w:eastAsia="Times New Roman" w:hAnsi="Times New Roman" w:cs="Times New Roman"/>
          <w:color w:val="000000"/>
          <w:sz w:val="24"/>
        </w:rPr>
        <w:t xml:space="preserve"> may be limited because most of the studies were developed in the American health system, which </w:t>
      </w:r>
      <w:r w:rsidR="00111144" w:rsidRPr="00F35A09">
        <w:rPr>
          <w:rFonts w:ascii="Times New Roman" w:eastAsia="Times New Roman" w:hAnsi="Times New Roman" w:cs="Times New Roman"/>
          <w:color w:val="000000"/>
          <w:sz w:val="24"/>
        </w:rPr>
        <w:t>differs in terms of the</w:t>
      </w:r>
      <w:r w:rsidR="00004BFB" w:rsidRPr="00F35A09">
        <w:rPr>
          <w:rFonts w:ascii="Times New Roman" w:eastAsia="Times New Roman" w:hAnsi="Times New Roman" w:cs="Times New Roman"/>
          <w:color w:val="000000"/>
          <w:sz w:val="24"/>
        </w:rPr>
        <w:t xml:space="preserve"> management, financing and organization of care coordination </w:t>
      </w:r>
      <w:r w:rsidR="00111144" w:rsidRPr="00F35A09">
        <w:rPr>
          <w:rFonts w:ascii="Times New Roman" w:eastAsia="Times New Roman" w:hAnsi="Times New Roman" w:cs="Times New Roman"/>
          <w:color w:val="000000"/>
          <w:sz w:val="24"/>
        </w:rPr>
        <w:t xml:space="preserve">from the </w:t>
      </w:r>
      <w:r w:rsidR="00004BFB" w:rsidRPr="00F35A09">
        <w:rPr>
          <w:rFonts w:ascii="Times New Roman" w:eastAsia="Times New Roman" w:hAnsi="Times New Roman" w:cs="Times New Roman"/>
          <w:color w:val="000000"/>
          <w:sz w:val="24"/>
        </w:rPr>
        <w:t>European and Canadian health systems. Furthermore, SCP</w:t>
      </w:r>
      <w:r w:rsidR="00111144" w:rsidRPr="00F35A09">
        <w:rPr>
          <w:rFonts w:ascii="Times New Roman" w:eastAsia="Times New Roman" w:hAnsi="Times New Roman" w:cs="Times New Roman"/>
          <w:color w:val="000000"/>
          <w:sz w:val="24"/>
        </w:rPr>
        <w:t>s were</w:t>
      </w:r>
      <w:r w:rsidR="00004BFB" w:rsidRPr="00F35A09">
        <w:rPr>
          <w:rFonts w:ascii="Times New Roman" w:eastAsia="Times New Roman" w:hAnsi="Times New Roman" w:cs="Times New Roman"/>
          <w:color w:val="000000"/>
          <w:sz w:val="24"/>
        </w:rPr>
        <w:t xml:space="preserve"> implemented </w:t>
      </w:r>
      <w:r w:rsidR="00111144" w:rsidRPr="00F35A09">
        <w:rPr>
          <w:rFonts w:ascii="Times New Roman" w:eastAsia="Times New Roman" w:hAnsi="Times New Roman" w:cs="Times New Roman"/>
          <w:color w:val="000000"/>
          <w:sz w:val="24"/>
        </w:rPr>
        <w:t>differently in</w:t>
      </w:r>
      <w:r w:rsidR="00004BFB" w:rsidRPr="00F35A09">
        <w:rPr>
          <w:rFonts w:ascii="Times New Roman" w:eastAsia="Times New Roman" w:hAnsi="Times New Roman" w:cs="Times New Roman"/>
          <w:color w:val="000000"/>
          <w:sz w:val="24"/>
        </w:rPr>
        <w:t xml:space="preserve"> each health organization</w:t>
      </w:r>
      <w:r w:rsidR="00111144" w:rsidRPr="00F35A09">
        <w:rPr>
          <w:rFonts w:ascii="Times New Roman" w:eastAsia="Times New Roman" w:hAnsi="Times New Roman" w:cs="Times New Roman"/>
          <w:color w:val="000000"/>
          <w:sz w:val="24"/>
        </w:rPr>
        <w:t xml:space="preserve">; </w:t>
      </w:r>
      <w:r w:rsidR="00004BFB" w:rsidRPr="00F35A09">
        <w:rPr>
          <w:rFonts w:ascii="Times New Roman" w:eastAsia="Times New Roman" w:hAnsi="Times New Roman" w:cs="Times New Roman"/>
          <w:color w:val="000000"/>
          <w:sz w:val="24"/>
        </w:rPr>
        <w:t xml:space="preserve">the practical aspects of implementation </w:t>
      </w:r>
      <w:r w:rsidR="00111144" w:rsidRPr="00F35A09">
        <w:rPr>
          <w:rFonts w:ascii="Times New Roman" w:eastAsia="Times New Roman" w:hAnsi="Times New Roman" w:cs="Times New Roman"/>
          <w:color w:val="000000"/>
          <w:sz w:val="24"/>
        </w:rPr>
        <w:t>were not provided</w:t>
      </w:r>
      <w:r w:rsidR="00004BFB" w:rsidRPr="00F35A09">
        <w:rPr>
          <w:rFonts w:ascii="Times New Roman" w:eastAsia="Times New Roman" w:hAnsi="Times New Roman" w:cs="Times New Roman"/>
          <w:color w:val="000000"/>
          <w:sz w:val="24"/>
        </w:rPr>
        <w:t xml:space="preserve">, </w:t>
      </w:r>
      <w:r w:rsidR="00111144" w:rsidRPr="00F35A09">
        <w:rPr>
          <w:rFonts w:ascii="Times New Roman" w:eastAsia="Times New Roman" w:hAnsi="Times New Roman" w:cs="Times New Roman"/>
          <w:color w:val="000000"/>
          <w:sz w:val="24"/>
        </w:rPr>
        <w:t xml:space="preserve">and </w:t>
      </w:r>
      <w:r w:rsidR="00004BFB" w:rsidRPr="00F35A09">
        <w:rPr>
          <w:rFonts w:ascii="Times New Roman" w:eastAsia="Times New Roman" w:hAnsi="Times New Roman" w:cs="Times New Roman"/>
          <w:color w:val="000000"/>
          <w:sz w:val="24"/>
        </w:rPr>
        <w:t xml:space="preserve">specific details </w:t>
      </w:r>
      <w:r w:rsidR="00111144" w:rsidRPr="00F35A09">
        <w:rPr>
          <w:rFonts w:ascii="Times New Roman" w:eastAsia="Times New Roman" w:hAnsi="Times New Roman" w:cs="Times New Roman"/>
          <w:color w:val="000000"/>
          <w:sz w:val="24"/>
        </w:rPr>
        <w:t>were not specified</w:t>
      </w:r>
      <w:r w:rsidR="00004BFB" w:rsidRPr="00F35A09">
        <w:rPr>
          <w:rFonts w:ascii="Times New Roman" w:eastAsia="Times New Roman" w:hAnsi="Times New Roman" w:cs="Times New Roman"/>
          <w:color w:val="000000"/>
          <w:sz w:val="24"/>
        </w:rPr>
        <w:t>.</w:t>
      </w:r>
      <w:r w:rsidR="00AD31A5">
        <w:rPr>
          <w:rFonts w:ascii="Times New Roman" w:eastAsia="Times New Roman" w:hAnsi="Times New Roman" w:cs="Times New Roman"/>
          <w:color w:val="000000"/>
          <w:sz w:val="24"/>
        </w:rPr>
        <w:t xml:space="preserve"> </w:t>
      </w:r>
      <w:r w:rsidR="00B747BF">
        <w:rPr>
          <w:rFonts w:ascii="Times New Roman" w:eastAsia="Times New Roman" w:hAnsi="Times New Roman" w:cs="Times New Roman"/>
          <w:color w:val="FF0000"/>
          <w:sz w:val="24"/>
        </w:rPr>
        <w:t>Besides</w:t>
      </w:r>
      <w:r w:rsidR="00AD31A5">
        <w:rPr>
          <w:rFonts w:ascii="Times New Roman" w:eastAsia="Times New Roman" w:hAnsi="Times New Roman" w:cs="Times New Roman"/>
          <w:color w:val="FF0000"/>
          <w:sz w:val="24"/>
        </w:rPr>
        <w:t>, w</w:t>
      </w:r>
      <w:r w:rsidR="00AD31A5" w:rsidRPr="00AD31A5">
        <w:rPr>
          <w:rFonts w:ascii="Times New Roman" w:eastAsia="Times New Roman" w:hAnsi="Times New Roman" w:cs="Times New Roman"/>
          <w:color w:val="FF0000"/>
          <w:sz w:val="24"/>
        </w:rPr>
        <w:t xml:space="preserve">e acknowledge this review was limited by the focus on English </w:t>
      </w:r>
      <w:r w:rsidR="00AD31A5">
        <w:rPr>
          <w:rFonts w:ascii="Times New Roman" w:eastAsia="Times New Roman" w:hAnsi="Times New Roman" w:cs="Times New Roman"/>
          <w:color w:val="FF0000"/>
          <w:sz w:val="24"/>
        </w:rPr>
        <w:t xml:space="preserve">and Spanish </w:t>
      </w:r>
      <w:r w:rsidR="00AD31A5" w:rsidRPr="00AD31A5">
        <w:rPr>
          <w:rFonts w:ascii="Times New Roman" w:eastAsia="Times New Roman" w:hAnsi="Times New Roman" w:cs="Times New Roman"/>
          <w:color w:val="FF0000"/>
          <w:sz w:val="24"/>
        </w:rPr>
        <w:t>article</w:t>
      </w:r>
      <w:r w:rsidR="00AD31A5">
        <w:rPr>
          <w:rFonts w:ascii="Times New Roman" w:eastAsia="Times New Roman" w:hAnsi="Times New Roman" w:cs="Times New Roman"/>
          <w:color w:val="FF0000"/>
          <w:sz w:val="24"/>
        </w:rPr>
        <w:t xml:space="preserve">s; thus, </w:t>
      </w:r>
      <w:r w:rsidR="00AD31A5" w:rsidRPr="00AD31A5">
        <w:rPr>
          <w:rFonts w:ascii="Times New Roman" w:eastAsia="Times New Roman" w:hAnsi="Times New Roman" w:cs="Times New Roman"/>
          <w:color w:val="FF0000"/>
          <w:sz w:val="24"/>
        </w:rPr>
        <w:t>findings may reflect a publication bias.</w:t>
      </w:r>
    </w:p>
    <w:p w14:paraId="017DD390" w14:textId="7E09753E" w:rsidR="005514F2" w:rsidRPr="00AD31A5" w:rsidRDefault="005514F2" w:rsidP="00DC265B">
      <w:pPr>
        <w:spacing w:line="480" w:lineRule="auto"/>
        <w:jc w:val="both"/>
        <w:rPr>
          <w:rFonts w:ascii="Times New Roman" w:eastAsia="Times New Roman" w:hAnsi="Times New Roman" w:cs="Times New Roman"/>
          <w:color w:val="FF0000"/>
          <w:sz w:val="24"/>
        </w:rPr>
      </w:pPr>
    </w:p>
    <w:p w14:paraId="1E3CC41A" w14:textId="3D55D26E" w:rsidR="00DC265B" w:rsidRPr="00F35A09" w:rsidRDefault="0083342B" w:rsidP="00DC265B">
      <w:pPr>
        <w:spacing w:line="480" w:lineRule="auto"/>
        <w:jc w:val="both"/>
        <w:rPr>
          <w:rFonts w:ascii="Times New Roman" w:hAnsi="Times New Roman" w:cs="Times New Roman"/>
          <w:b/>
          <w:sz w:val="24"/>
          <w:szCs w:val="24"/>
        </w:rPr>
      </w:pPr>
      <w:r>
        <w:rPr>
          <w:rFonts w:ascii="Times New Roman" w:eastAsia="Times New Roman" w:hAnsi="Times New Roman" w:cs="Times New Roman"/>
          <w:b/>
          <w:color w:val="000000"/>
          <w:sz w:val="24"/>
        </w:rPr>
        <w:t xml:space="preserve">5. </w:t>
      </w:r>
      <w:r w:rsidR="00004BFB" w:rsidRPr="00F35A09">
        <w:rPr>
          <w:rFonts w:ascii="Times New Roman" w:eastAsia="Times New Roman" w:hAnsi="Times New Roman" w:cs="Times New Roman"/>
          <w:b/>
          <w:color w:val="000000"/>
          <w:sz w:val="24"/>
        </w:rPr>
        <w:t>CONCLUSION</w:t>
      </w:r>
    </w:p>
    <w:p w14:paraId="4AA98768" w14:textId="1E804AE1" w:rsidR="002D50F6" w:rsidRPr="00B747BF" w:rsidRDefault="00004BFB" w:rsidP="00DC430A">
      <w:pPr>
        <w:spacing w:line="480" w:lineRule="auto"/>
        <w:jc w:val="both"/>
        <w:rPr>
          <w:rFonts w:ascii="Times New Roman" w:eastAsia="Times New Roman" w:hAnsi="Times New Roman" w:cs="Times New Roman"/>
          <w:color w:val="FF0000"/>
          <w:sz w:val="24"/>
        </w:rPr>
      </w:pPr>
      <w:r w:rsidRPr="00232103">
        <w:rPr>
          <w:rFonts w:ascii="Times New Roman" w:eastAsia="Times New Roman" w:hAnsi="Times New Roman" w:cs="Times New Roman"/>
          <w:color w:val="000000" w:themeColor="text1"/>
          <w:sz w:val="24"/>
        </w:rPr>
        <w:t xml:space="preserve">Knowing </w:t>
      </w:r>
      <w:r w:rsidR="006E1F3D" w:rsidRPr="00232103">
        <w:rPr>
          <w:rFonts w:ascii="Times New Roman" w:eastAsia="Times New Roman" w:hAnsi="Times New Roman" w:cs="Times New Roman"/>
          <w:color w:val="000000" w:themeColor="text1"/>
          <w:sz w:val="24"/>
        </w:rPr>
        <w:t xml:space="preserve">nurses’ </w:t>
      </w:r>
      <w:r w:rsidRPr="00232103">
        <w:rPr>
          <w:rFonts w:ascii="Times New Roman" w:eastAsia="Times New Roman" w:hAnsi="Times New Roman" w:cs="Times New Roman"/>
          <w:color w:val="000000" w:themeColor="text1"/>
          <w:sz w:val="24"/>
        </w:rPr>
        <w:t>role and degree of participation in SCP</w:t>
      </w:r>
      <w:r w:rsidR="006E1F3D" w:rsidRPr="00232103">
        <w:rPr>
          <w:rFonts w:ascii="Times New Roman" w:eastAsia="Times New Roman" w:hAnsi="Times New Roman" w:cs="Times New Roman"/>
          <w:color w:val="000000" w:themeColor="text1"/>
          <w:sz w:val="24"/>
        </w:rPr>
        <w:t>s</w:t>
      </w:r>
      <w:r w:rsidRPr="00232103">
        <w:rPr>
          <w:rFonts w:ascii="Times New Roman" w:eastAsia="Times New Roman" w:hAnsi="Times New Roman" w:cs="Times New Roman"/>
          <w:color w:val="000000" w:themeColor="text1"/>
          <w:sz w:val="24"/>
        </w:rPr>
        <w:t xml:space="preserve"> will help develop health </w:t>
      </w:r>
      <w:r w:rsidRPr="00F35A09">
        <w:rPr>
          <w:rFonts w:ascii="Times New Roman" w:eastAsia="Times New Roman" w:hAnsi="Times New Roman" w:cs="Times New Roman"/>
          <w:color w:val="000000"/>
          <w:sz w:val="24"/>
        </w:rPr>
        <w:t xml:space="preserve">policies that promote innovative roles and advanced </w:t>
      </w:r>
      <w:r w:rsidR="00111144" w:rsidRPr="00F35A09">
        <w:rPr>
          <w:rFonts w:ascii="Times New Roman" w:eastAsia="Times New Roman" w:hAnsi="Times New Roman" w:cs="Times New Roman"/>
          <w:color w:val="000000"/>
          <w:sz w:val="24"/>
        </w:rPr>
        <w:t>nursing practice that acknowledges a</w:t>
      </w:r>
      <w:r w:rsidRPr="00F35A09">
        <w:rPr>
          <w:rFonts w:ascii="Times New Roman" w:eastAsia="Times New Roman" w:hAnsi="Times New Roman" w:cs="Times New Roman"/>
          <w:color w:val="000000"/>
          <w:sz w:val="24"/>
        </w:rPr>
        <w:t xml:space="preserve"> comprehensive strategy </w:t>
      </w:r>
      <w:r w:rsidR="00111144" w:rsidRPr="00F35A09">
        <w:rPr>
          <w:rFonts w:ascii="Times New Roman" w:eastAsia="Times New Roman" w:hAnsi="Times New Roman" w:cs="Times New Roman"/>
          <w:color w:val="000000"/>
          <w:sz w:val="24"/>
        </w:rPr>
        <w:t xml:space="preserve">for </w:t>
      </w:r>
      <w:r w:rsidRPr="00F35A09">
        <w:rPr>
          <w:rFonts w:ascii="Times New Roman" w:eastAsia="Times New Roman" w:hAnsi="Times New Roman" w:cs="Times New Roman"/>
          <w:color w:val="000000"/>
          <w:sz w:val="24"/>
        </w:rPr>
        <w:t xml:space="preserve">cancer care. </w:t>
      </w:r>
      <w:r w:rsidR="00111144" w:rsidRPr="00F35A09">
        <w:rPr>
          <w:rFonts w:ascii="Times New Roman" w:eastAsia="Times New Roman" w:hAnsi="Times New Roman" w:cs="Times New Roman"/>
          <w:color w:val="000000"/>
          <w:sz w:val="24"/>
        </w:rPr>
        <w:t>In</w:t>
      </w:r>
      <w:r w:rsidRPr="00F35A09">
        <w:rPr>
          <w:rFonts w:ascii="Times New Roman" w:eastAsia="Times New Roman" w:hAnsi="Times New Roman" w:cs="Times New Roman"/>
          <w:color w:val="000000"/>
          <w:sz w:val="24"/>
        </w:rPr>
        <w:t xml:space="preserve">-depth knowledge of </w:t>
      </w:r>
      <w:r w:rsidR="00111144" w:rsidRPr="00F35A09">
        <w:rPr>
          <w:rFonts w:ascii="Times New Roman" w:eastAsia="Times New Roman" w:hAnsi="Times New Roman" w:cs="Times New Roman"/>
          <w:color w:val="000000"/>
          <w:sz w:val="24"/>
        </w:rPr>
        <w:t xml:space="preserve">nurses’ </w:t>
      </w:r>
      <w:r w:rsidRPr="00F35A09">
        <w:rPr>
          <w:rFonts w:ascii="Times New Roman" w:eastAsia="Times New Roman" w:hAnsi="Times New Roman" w:cs="Times New Roman"/>
          <w:color w:val="000000"/>
          <w:sz w:val="24"/>
        </w:rPr>
        <w:t xml:space="preserve">participation and involvement in </w:t>
      </w:r>
      <w:r w:rsidR="00111144" w:rsidRPr="00F35A09">
        <w:rPr>
          <w:rFonts w:ascii="Times New Roman" w:eastAsia="Times New Roman" w:hAnsi="Times New Roman" w:cs="Times New Roman"/>
          <w:color w:val="000000"/>
          <w:sz w:val="24"/>
        </w:rPr>
        <w:t xml:space="preserve">caring for </w:t>
      </w:r>
      <w:r w:rsidR="00B3385F">
        <w:rPr>
          <w:rFonts w:ascii="Times New Roman" w:eastAsia="Times New Roman" w:hAnsi="Times New Roman" w:cs="Times New Roman"/>
          <w:color w:val="000000"/>
          <w:sz w:val="24"/>
        </w:rPr>
        <w:t>cancer survivors</w:t>
      </w:r>
      <w:r w:rsidR="00B3385F" w:rsidRPr="00F35A09">
        <w:rPr>
          <w:rFonts w:ascii="Times New Roman" w:eastAsia="Times New Roman" w:hAnsi="Times New Roman" w:cs="Times New Roman"/>
          <w:color w:val="000000"/>
          <w:sz w:val="24"/>
        </w:rPr>
        <w:t xml:space="preserve"> </w:t>
      </w:r>
      <w:r w:rsidRPr="00F35A09">
        <w:rPr>
          <w:rFonts w:ascii="Times New Roman" w:eastAsia="Times New Roman" w:hAnsi="Times New Roman" w:cs="Times New Roman"/>
          <w:color w:val="000000"/>
          <w:sz w:val="24"/>
        </w:rPr>
        <w:t xml:space="preserve">and their </w:t>
      </w:r>
      <w:r w:rsidR="00111144" w:rsidRPr="00F35A09">
        <w:rPr>
          <w:rFonts w:ascii="Times New Roman" w:eastAsia="Times New Roman" w:hAnsi="Times New Roman" w:cs="Times New Roman"/>
          <w:color w:val="000000"/>
          <w:sz w:val="24"/>
        </w:rPr>
        <w:t xml:space="preserve">families via the </w:t>
      </w:r>
      <w:r w:rsidRPr="00F35A09">
        <w:rPr>
          <w:rFonts w:ascii="Times New Roman" w:eastAsia="Times New Roman" w:hAnsi="Times New Roman" w:cs="Times New Roman"/>
          <w:color w:val="000000"/>
          <w:sz w:val="24"/>
        </w:rPr>
        <w:t xml:space="preserve">SCP will favour better management and planning of </w:t>
      </w:r>
      <w:r w:rsidR="00360C81" w:rsidRPr="00F35A09">
        <w:rPr>
          <w:rFonts w:ascii="Times New Roman" w:eastAsia="Times New Roman" w:hAnsi="Times New Roman" w:cs="Times New Roman"/>
          <w:color w:val="000000"/>
          <w:sz w:val="24"/>
        </w:rPr>
        <w:t>survivorship care</w:t>
      </w:r>
      <w:r w:rsidR="00111144" w:rsidRPr="00F35A09">
        <w:rPr>
          <w:rFonts w:ascii="Times New Roman" w:eastAsia="Times New Roman" w:hAnsi="Times New Roman" w:cs="Times New Roman"/>
          <w:color w:val="000000"/>
          <w:sz w:val="24"/>
        </w:rPr>
        <w:t xml:space="preserve"> and</w:t>
      </w:r>
      <w:r w:rsidRPr="00F35A09">
        <w:rPr>
          <w:rFonts w:ascii="Times New Roman" w:eastAsia="Times New Roman" w:hAnsi="Times New Roman" w:cs="Times New Roman"/>
          <w:color w:val="000000"/>
          <w:sz w:val="24"/>
        </w:rPr>
        <w:t xml:space="preserve"> an increase in</w:t>
      </w:r>
      <w:r w:rsidR="00111144" w:rsidRPr="00F35A09">
        <w:rPr>
          <w:rFonts w:ascii="Times New Roman" w:eastAsia="Times New Roman" w:hAnsi="Times New Roman" w:cs="Times New Roman"/>
          <w:color w:val="000000"/>
          <w:sz w:val="24"/>
        </w:rPr>
        <w:t xml:space="preserve"> the</w:t>
      </w:r>
      <w:r w:rsidRPr="00F35A09">
        <w:rPr>
          <w:rFonts w:ascii="Times New Roman" w:eastAsia="Times New Roman" w:hAnsi="Times New Roman" w:cs="Times New Roman"/>
          <w:color w:val="000000"/>
          <w:sz w:val="24"/>
        </w:rPr>
        <w:t xml:space="preserve"> quality of care. </w:t>
      </w:r>
      <w:r w:rsidR="00111144" w:rsidRPr="00F35A09">
        <w:rPr>
          <w:rFonts w:ascii="Times New Roman" w:eastAsia="Times New Roman" w:hAnsi="Times New Roman" w:cs="Times New Roman"/>
          <w:color w:val="000000"/>
          <w:sz w:val="24"/>
        </w:rPr>
        <w:t>This is clearly</w:t>
      </w:r>
      <w:r w:rsidRPr="00F35A09">
        <w:rPr>
          <w:rFonts w:ascii="Times New Roman" w:eastAsia="Times New Roman" w:hAnsi="Times New Roman" w:cs="Times New Roman"/>
          <w:color w:val="000000"/>
          <w:sz w:val="24"/>
        </w:rPr>
        <w:t xml:space="preserve"> an emerging area that requires more knowledge and research to provide evidence </w:t>
      </w:r>
      <w:r w:rsidR="00446BE6" w:rsidRPr="00F35A09">
        <w:rPr>
          <w:rFonts w:ascii="Times New Roman" w:eastAsia="Times New Roman" w:hAnsi="Times New Roman" w:cs="Times New Roman"/>
          <w:color w:val="000000"/>
          <w:sz w:val="24"/>
        </w:rPr>
        <w:t xml:space="preserve">for </w:t>
      </w:r>
      <w:r w:rsidRPr="00F35A09">
        <w:rPr>
          <w:rFonts w:ascii="Times New Roman" w:eastAsia="Times New Roman" w:hAnsi="Times New Roman" w:cs="Times New Roman"/>
          <w:color w:val="000000"/>
          <w:sz w:val="24"/>
        </w:rPr>
        <w:t xml:space="preserve">strategic decision-making </w:t>
      </w:r>
      <w:r w:rsidR="00111144" w:rsidRPr="00F35A09">
        <w:rPr>
          <w:rFonts w:ascii="Times New Roman" w:eastAsia="Times New Roman" w:hAnsi="Times New Roman" w:cs="Times New Roman"/>
          <w:color w:val="000000"/>
          <w:sz w:val="24"/>
        </w:rPr>
        <w:t xml:space="preserve">regarding </w:t>
      </w:r>
      <w:r w:rsidRPr="00F35A09">
        <w:rPr>
          <w:rFonts w:ascii="Times New Roman" w:eastAsia="Times New Roman" w:hAnsi="Times New Roman" w:cs="Times New Roman"/>
          <w:color w:val="000000"/>
          <w:sz w:val="24"/>
        </w:rPr>
        <w:t>care in the acute, extended and long-term phases</w:t>
      </w:r>
      <w:r w:rsidR="00111144" w:rsidRPr="00F35A09">
        <w:rPr>
          <w:rFonts w:ascii="Times New Roman" w:eastAsia="Times New Roman" w:hAnsi="Times New Roman" w:cs="Times New Roman"/>
          <w:color w:val="000000"/>
          <w:sz w:val="24"/>
        </w:rPr>
        <w:t xml:space="preserve"> of cancer survivorship</w:t>
      </w:r>
      <w:r w:rsidRPr="00F35A09">
        <w:rPr>
          <w:rFonts w:ascii="Times New Roman" w:eastAsia="Times New Roman" w:hAnsi="Times New Roman" w:cs="Times New Roman"/>
          <w:color w:val="000000"/>
          <w:sz w:val="24"/>
        </w:rPr>
        <w:t>.</w:t>
      </w:r>
    </w:p>
    <w:p w14:paraId="01C92E0E" w14:textId="77777777" w:rsidR="0083342B" w:rsidRDefault="0083342B" w:rsidP="00DC430A">
      <w:pPr>
        <w:spacing w:before="0" w:after="0" w:line="480" w:lineRule="auto"/>
        <w:jc w:val="both"/>
        <w:rPr>
          <w:rFonts w:ascii="Times New Roman" w:eastAsia="Times New Roman" w:hAnsi="Times New Roman" w:cs="Times New Roman"/>
          <w:b/>
          <w:color w:val="000000"/>
          <w:sz w:val="24"/>
        </w:rPr>
      </w:pPr>
    </w:p>
    <w:p w14:paraId="445F5E4A" w14:textId="20769F47" w:rsidR="000274CA" w:rsidRDefault="00606BFE" w:rsidP="00DC430A">
      <w:pPr>
        <w:spacing w:before="0" w:after="0" w:line="480" w:lineRule="auto"/>
        <w:jc w:val="both"/>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REFERENCES</w:t>
      </w:r>
    </w:p>
    <w:p w14:paraId="7A55E0DA" w14:textId="550D5ACA" w:rsidR="009676AE" w:rsidRPr="009676AE" w:rsidRDefault="009676AE" w:rsidP="00DC430A">
      <w:pPr>
        <w:spacing w:before="0" w:after="0" w:line="480" w:lineRule="auto"/>
        <w:jc w:val="both"/>
        <w:rPr>
          <w:rFonts w:ascii="Times New Roman" w:eastAsia="Times New Roman" w:hAnsi="Times New Roman" w:cs="Times New Roman"/>
          <w:bCs/>
          <w:color w:val="000000"/>
          <w:sz w:val="24"/>
        </w:rPr>
      </w:pPr>
      <w:r w:rsidRPr="009676AE">
        <w:rPr>
          <w:rFonts w:ascii="Times New Roman" w:eastAsia="Times New Roman" w:hAnsi="Times New Roman" w:cs="Times New Roman"/>
          <w:bCs/>
          <w:color w:val="000000"/>
          <w:sz w:val="24"/>
        </w:rPr>
        <w:t>Author blinded, 2019</w:t>
      </w:r>
    </w:p>
    <w:p w14:paraId="7C60DD82" w14:textId="20175DE6" w:rsidR="009676AE" w:rsidRPr="009676AE" w:rsidRDefault="009676AE" w:rsidP="00DC430A">
      <w:pPr>
        <w:spacing w:before="0" w:after="0" w:line="480" w:lineRule="auto"/>
        <w:jc w:val="both"/>
        <w:rPr>
          <w:rFonts w:ascii="Times New Roman" w:hAnsi="Times New Roman" w:cs="Times New Roman"/>
          <w:bCs/>
          <w:sz w:val="24"/>
          <w:szCs w:val="24"/>
        </w:rPr>
      </w:pPr>
      <w:r w:rsidRPr="009676AE">
        <w:rPr>
          <w:rFonts w:ascii="Times New Roman" w:eastAsia="Times New Roman" w:hAnsi="Times New Roman" w:cs="Times New Roman"/>
          <w:bCs/>
          <w:color w:val="000000"/>
          <w:sz w:val="24"/>
        </w:rPr>
        <w:t>Author blinded, 2005</w:t>
      </w:r>
    </w:p>
    <w:p w14:paraId="373AAB74" w14:textId="16CB75BC" w:rsidR="00B8335F"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szCs w:val="24"/>
        </w:rPr>
        <w:lastRenderedPageBreak/>
        <w:fldChar w:fldCharType="begin" w:fldLock="1"/>
      </w:r>
      <w:r w:rsidRPr="00F35A09">
        <w:rPr>
          <w:rFonts w:ascii="Times New Roman" w:hAnsi="Times New Roman" w:cs="Times New Roman"/>
          <w:sz w:val="24"/>
          <w:szCs w:val="24"/>
        </w:rPr>
        <w:instrText xml:space="preserve">ADDIN Mendeley Bibliography CSL_BIBLIOGRAPHY </w:instrText>
      </w:r>
      <w:r w:rsidRPr="00F35A09">
        <w:rPr>
          <w:rFonts w:ascii="Times New Roman" w:hAnsi="Times New Roman" w:cs="Times New Roman"/>
          <w:sz w:val="24"/>
          <w:szCs w:val="24"/>
        </w:rPr>
        <w:fldChar w:fldCharType="separate"/>
      </w:r>
      <w:r w:rsidRPr="00F35A09">
        <w:rPr>
          <w:rFonts w:ascii="Times New Roman" w:hAnsi="Times New Roman" w:cs="Times New Roman"/>
          <w:sz w:val="24"/>
        </w:rPr>
        <w:t xml:space="preserve">American Society of Clinical Oncology. (2017). </w:t>
      </w:r>
      <w:r w:rsidRPr="00F35A09">
        <w:rPr>
          <w:rFonts w:ascii="Times New Roman" w:hAnsi="Times New Roman" w:cs="Times New Roman"/>
          <w:i/>
          <w:iCs/>
          <w:sz w:val="24"/>
        </w:rPr>
        <w:t>Cancer Survivorship Care Plan</w:t>
      </w:r>
      <w:r w:rsidRPr="00F35A09">
        <w:rPr>
          <w:rFonts w:ascii="Times New Roman" w:hAnsi="Times New Roman" w:cs="Times New Roman"/>
          <w:sz w:val="24"/>
        </w:rPr>
        <w:t xml:space="preserve">. Alexandria. </w:t>
      </w:r>
      <w:r w:rsidR="00B8335F">
        <w:rPr>
          <w:rFonts w:ascii="Times New Roman" w:hAnsi="Times New Roman" w:cs="Times New Roman"/>
          <w:sz w:val="24"/>
        </w:rPr>
        <w:t xml:space="preserve">Retrived from: </w:t>
      </w:r>
      <w:r w:rsidR="00B8335F" w:rsidRPr="00B8335F">
        <w:rPr>
          <w:rFonts w:ascii="Times New Roman" w:hAnsi="Times New Roman" w:cs="Times New Roman"/>
          <w:sz w:val="24"/>
        </w:rPr>
        <w:t>https://www.cancer.net/sites/cancer.net/files/cancer_survivorship.pdf</w:t>
      </w:r>
      <w:r w:rsidR="00FD30FD">
        <w:rPr>
          <w:rFonts w:ascii="Times New Roman" w:hAnsi="Times New Roman" w:cs="Times New Roman"/>
          <w:sz w:val="24"/>
        </w:rPr>
        <w:t xml:space="preserve"> </w:t>
      </w:r>
    </w:p>
    <w:p w14:paraId="61D1304A"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Boekhout, A. H., Maunsell, E., Pond, G. R., Julian, J. A., Coyle, D., Levine, M. N., &amp; Grunfeld, E. (2015). A survivorship care plan for breast cancer survivors: extended results of a randomized clinical trial. </w:t>
      </w:r>
      <w:r w:rsidRPr="00F35A09">
        <w:rPr>
          <w:rFonts w:ascii="Times New Roman" w:hAnsi="Times New Roman" w:cs="Times New Roman"/>
          <w:i/>
          <w:iCs/>
          <w:sz w:val="24"/>
        </w:rPr>
        <w:t>Journal of Cancer Survivorship</w:t>
      </w:r>
      <w:r w:rsidRPr="00F35A09">
        <w:rPr>
          <w:rFonts w:ascii="Times New Roman" w:hAnsi="Times New Roman" w:cs="Times New Roman"/>
          <w:sz w:val="24"/>
        </w:rPr>
        <w:t xml:space="preserve">, </w:t>
      </w:r>
      <w:r w:rsidRPr="00F35A09">
        <w:rPr>
          <w:rFonts w:ascii="Times New Roman" w:hAnsi="Times New Roman" w:cs="Times New Roman"/>
          <w:i/>
          <w:iCs/>
          <w:sz w:val="24"/>
        </w:rPr>
        <w:t>9</w:t>
      </w:r>
      <w:r w:rsidRPr="00F35A09">
        <w:rPr>
          <w:rFonts w:ascii="Times New Roman" w:hAnsi="Times New Roman" w:cs="Times New Roman"/>
          <w:sz w:val="24"/>
        </w:rPr>
        <w:t>, 683–691. https://doi.org/10.1007/s11764-015-0443-1</w:t>
      </w:r>
    </w:p>
    <w:p w14:paraId="313678B3" w14:textId="3C21511B"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Brant, J., Blaseg, K., Aders, K., Oliver, D., &amp; Gray, EvanDudley, W. (2016). Navigating the Transition From Cancer Care to Primary Care: Assistance of a Survivorship Care Plan. </w:t>
      </w:r>
      <w:r w:rsidRPr="00F35A09">
        <w:rPr>
          <w:rFonts w:ascii="Times New Roman" w:hAnsi="Times New Roman" w:cs="Times New Roman"/>
          <w:i/>
          <w:iCs/>
          <w:sz w:val="24"/>
        </w:rPr>
        <w:t>Oncology Nursing Forum</w:t>
      </w:r>
      <w:r w:rsidRPr="00F35A09">
        <w:rPr>
          <w:rFonts w:ascii="Times New Roman" w:hAnsi="Times New Roman" w:cs="Times New Roman"/>
          <w:sz w:val="24"/>
        </w:rPr>
        <w:t xml:space="preserve">, </w:t>
      </w:r>
      <w:r w:rsidRPr="00F35A09">
        <w:rPr>
          <w:rFonts w:ascii="Times New Roman" w:hAnsi="Times New Roman" w:cs="Times New Roman"/>
          <w:i/>
          <w:iCs/>
          <w:sz w:val="24"/>
        </w:rPr>
        <w:t>43</w:t>
      </w:r>
      <w:r w:rsidRPr="00F35A09">
        <w:rPr>
          <w:rFonts w:ascii="Times New Roman" w:hAnsi="Times New Roman" w:cs="Times New Roman"/>
          <w:sz w:val="24"/>
        </w:rPr>
        <w:t>(6), 710–719. https://doi.org/10.1188/16.onf.710-719</w:t>
      </w:r>
    </w:p>
    <w:p w14:paraId="11C1417F" w14:textId="4CC96DED"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Bray, F., Jacques, F., Soerjomataram, I., Siegel, R. L., Torre, L. A., &amp; Jemal, A. (2018). Global cancer statistics 2018: GLOBOCAN estimates of incidence and mortality worldwide for 36 cancers in 185 countries. </w:t>
      </w:r>
      <w:r w:rsidRPr="00F35A09">
        <w:rPr>
          <w:rFonts w:ascii="Times New Roman" w:hAnsi="Times New Roman" w:cs="Times New Roman"/>
          <w:i/>
          <w:iCs/>
          <w:sz w:val="24"/>
        </w:rPr>
        <w:t xml:space="preserve">CA: </w:t>
      </w:r>
      <w:r w:rsidR="003F1E12">
        <w:rPr>
          <w:rFonts w:ascii="Times New Roman" w:hAnsi="Times New Roman" w:cs="Times New Roman"/>
          <w:i/>
          <w:iCs/>
          <w:sz w:val="24"/>
        </w:rPr>
        <w:t>A</w:t>
      </w:r>
      <w:r w:rsidR="003F1E12" w:rsidRPr="00F35A09">
        <w:rPr>
          <w:rFonts w:ascii="Times New Roman" w:hAnsi="Times New Roman" w:cs="Times New Roman"/>
          <w:i/>
          <w:iCs/>
          <w:sz w:val="24"/>
        </w:rPr>
        <w:t xml:space="preserve"> </w:t>
      </w:r>
      <w:r w:rsidR="003F1E12">
        <w:rPr>
          <w:rFonts w:ascii="Times New Roman" w:hAnsi="Times New Roman" w:cs="Times New Roman"/>
          <w:i/>
          <w:iCs/>
          <w:sz w:val="24"/>
        </w:rPr>
        <w:t>C</w:t>
      </w:r>
      <w:r w:rsidR="003F1E12" w:rsidRPr="00F35A09">
        <w:rPr>
          <w:rFonts w:ascii="Times New Roman" w:hAnsi="Times New Roman" w:cs="Times New Roman"/>
          <w:i/>
          <w:iCs/>
          <w:sz w:val="24"/>
        </w:rPr>
        <w:t xml:space="preserve">ancer </w:t>
      </w:r>
      <w:r w:rsidR="003F1E12">
        <w:rPr>
          <w:rFonts w:ascii="Times New Roman" w:hAnsi="Times New Roman" w:cs="Times New Roman"/>
          <w:i/>
          <w:iCs/>
          <w:sz w:val="24"/>
        </w:rPr>
        <w:t>J</w:t>
      </w:r>
      <w:r w:rsidR="003F1E12" w:rsidRPr="00F35A09">
        <w:rPr>
          <w:rFonts w:ascii="Times New Roman" w:hAnsi="Times New Roman" w:cs="Times New Roman"/>
          <w:i/>
          <w:iCs/>
          <w:sz w:val="24"/>
        </w:rPr>
        <w:t xml:space="preserve">ournal of </w:t>
      </w:r>
      <w:r w:rsidR="003F1E12">
        <w:rPr>
          <w:rFonts w:ascii="Times New Roman" w:hAnsi="Times New Roman" w:cs="Times New Roman"/>
          <w:i/>
          <w:iCs/>
          <w:sz w:val="24"/>
        </w:rPr>
        <w:t>C</w:t>
      </w:r>
      <w:r w:rsidR="003F1E12" w:rsidRPr="00F35A09">
        <w:rPr>
          <w:rFonts w:ascii="Times New Roman" w:hAnsi="Times New Roman" w:cs="Times New Roman"/>
          <w:i/>
          <w:iCs/>
          <w:sz w:val="24"/>
        </w:rPr>
        <w:t>linicians</w:t>
      </w:r>
      <w:r w:rsidRPr="00F35A09">
        <w:rPr>
          <w:rFonts w:ascii="Times New Roman" w:hAnsi="Times New Roman" w:cs="Times New Roman"/>
          <w:sz w:val="24"/>
        </w:rPr>
        <w:t xml:space="preserve">, </w:t>
      </w:r>
      <w:r w:rsidRPr="00F35A09">
        <w:rPr>
          <w:rFonts w:ascii="Times New Roman" w:hAnsi="Times New Roman" w:cs="Times New Roman"/>
          <w:i/>
          <w:iCs/>
          <w:sz w:val="24"/>
        </w:rPr>
        <w:t>68</w:t>
      </w:r>
      <w:r w:rsidRPr="00F35A09">
        <w:rPr>
          <w:rFonts w:ascii="Times New Roman" w:hAnsi="Times New Roman" w:cs="Times New Roman"/>
          <w:sz w:val="24"/>
        </w:rPr>
        <w:t>(6), 394–424. https://doi.org/10.3322/caac.21492</w:t>
      </w:r>
    </w:p>
    <w:p w14:paraId="3DFA7024" w14:textId="668B0373" w:rsidR="00942219" w:rsidRPr="00BE2A1D" w:rsidRDefault="00942219" w:rsidP="00942219">
      <w:pPr>
        <w:widowControl w:val="0"/>
        <w:autoSpaceDE w:val="0"/>
        <w:autoSpaceDN w:val="0"/>
        <w:adjustRightInd w:val="0"/>
        <w:spacing w:line="480" w:lineRule="auto"/>
        <w:ind w:left="480" w:hanging="480"/>
        <w:rPr>
          <w:rFonts w:ascii="Times New Roman" w:hAnsi="Times New Roman" w:cs="Times New Roman"/>
          <w:sz w:val="24"/>
          <w:lang w:val="es-ES"/>
        </w:rPr>
      </w:pPr>
      <w:r w:rsidRPr="00BE2A1D">
        <w:rPr>
          <w:rFonts w:ascii="Times New Roman" w:hAnsi="Times New Roman" w:cs="Times New Roman"/>
          <w:sz w:val="24"/>
          <w:lang w:val="es-ES"/>
        </w:rPr>
        <w:t>Cavallar Oriol, B., &amp; García-Vivar, C. (2019). Necesidades de los familiares en la etapa de larga supervivencia de cáncer</w:t>
      </w:r>
      <w:r w:rsidR="003F1E12" w:rsidRPr="00C831E7">
        <w:rPr>
          <w:lang w:val="es-ES"/>
        </w:rPr>
        <w:t xml:space="preserve"> </w:t>
      </w:r>
      <w:r w:rsidR="003F1E12" w:rsidRPr="00C831E7">
        <w:rPr>
          <w:rFonts w:ascii="Times New Roman" w:hAnsi="Times New Roman" w:cs="Times New Roman"/>
          <w:sz w:val="24"/>
          <w:lang w:val="es-ES"/>
        </w:rPr>
        <w:t>[</w:t>
      </w:r>
      <w:r w:rsidR="003F1E12" w:rsidRPr="003F1E12">
        <w:rPr>
          <w:rFonts w:ascii="Times New Roman" w:hAnsi="Times New Roman" w:cs="Times New Roman"/>
          <w:sz w:val="24"/>
          <w:lang w:val="es-ES"/>
        </w:rPr>
        <w:t>Needs of family members in the long</w:t>
      </w:r>
      <w:r w:rsidR="003F1E12">
        <w:rPr>
          <w:rFonts w:ascii="Times New Roman" w:hAnsi="Times New Roman" w:cs="Times New Roman"/>
          <w:sz w:val="24"/>
          <w:lang w:val="es-ES"/>
        </w:rPr>
        <w:t>-term cancer survivorship</w:t>
      </w:r>
      <w:r w:rsidR="003F1E12" w:rsidRPr="00C831E7">
        <w:rPr>
          <w:rFonts w:ascii="Times New Roman" w:hAnsi="Times New Roman" w:cs="Times New Roman"/>
          <w:sz w:val="24"/>
          <w:lang w:val="es-ES"/>
        </w:rPr>
        <w:t>]</w:t>
      </w:r>
      <w:r w:rsidR="003F1E12" w:rsidRPr="003F1E12">
        <w:rPr>
          <w:rFonts w:ascii="Times New Roman" w:hAnsi="Times New Roman" w:cs="Times New Roman"/>
          <w:sz w:val="24"/>
          <w:lang w:val="es-ES"/>
        </w:rPr>
        <w:t>.</w:t>
      </w:r>
      <w:r w:rsidRPr="003F1E12">
        <w:rPr>
          <w:rFonts w:ascii="Times New Roman" w:hAnsi="Times New Roman" w:cs="Times New Roman"/>
          <w:sz w:val="24"/>
          <w:lang w:val="es-ES"/>
        </w:rPr>
        <w:t xml:space="preserve"> </w:t>
      </w:r>
      <w:r w:rsidRPr="00BE2A1D">
        <w:rPr>
          <w:rFonts w:ascii="Times New Roman" w:hAnsi="Times New Roman" w:cs="Times New Roman"/>
          <w:i/>
          <w:iCs/>
          <w:sz w:val="24"/>
          <w:lang w:val="es-ES"/>
        </w:rPr>
        <w:t>Enfermería Oncológica.</w:t>
      </w:r>
      <w:r w:rsidRPr="00BE2A1D">
        <w:rPr>
          <w:rFonts w:ascii="Times New Roman" w:hAnsi="Times New Roman" w:cs="Times New Roman"/>
          <w:sz w:val="24"/>
          <w:lang w:val="es-ES"/>
        </w:rPr>
        <w:t xml:space="preserve">, </w:t>
      </w:r>
      <w:r w:rsidRPr="00BE2A1D">
        <w:rPr>
          <w:rFonts w:ascii="Times New Roman" w:hAnsi="Times New Roman" w:cs="Times New Roman"/>
          <w:i/>
          <w:iCs/>
          <w:sz w:val="24"/>
          <w:lang w:val="es-ES"/>
        </w:rPr>
        <w:t>21</w:t>
      </w:r>
      <w:r w:rsidRPr="00BE2A1D">
        <w:rPr>
          <w:rFonts w:ascii="Times New Roman" w:hAnsi="Times New Roman" w:cs="Times New Roman"/>
          <w:sz w:val="24"/>
          <w:lang w:val="es-ES"/>
        </w:rPr>
        <w:t>(2), 42–51.</w:t>
      </w:r>
      <w:r w:rsidR="003F1E12">
        <w:rPr>
          <w:rFonts w:ascii="Times New Roman" w:hAnsi="Times New Roman" w:cs="Times New Roman"/>
          <w:sz w:val="24"/>
          <w:lang w:val="es-ES"/>
        </w:rPr>
        <w:t xml:space="preserve"> </w:t>
      </w:r>
      <w:r w:rsidR="003F1E12" w:rsidRPr="003F1E12">
        <w:rPr>
          <w:rFonts w:ascii="Times New Roman" w:hAnsi="Times New Roman" w:cs="Times New Roman"/>
          <w:sz w:val="24"/>
          <w:lang w:val="es-ES"/>
        </w:rPr>
        <w:t>https://doi.org/10.37395/seeo.2019.0006</w:t>
      </w:r>
    </w:p>
    <w:p w14:paraId="4BACE819"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BE2A1D">
        <w:rPr>
          <w:rFonts w:ascii="Times New Roman" w:hAnsi="Times New Roman" w:cs="Times New Roman"/>
          <w:sz w:val="24"/>
          <w:lang w:val="es-ES"/>
        </w:rPr>
        <w:t xml:space="preserve">Clarke, A. L., Roscoe, J., Appleton, R., Parashar, D., Muthuswamy, R., Khan, O., … </w:t>
      </w:r>
      <w:r w:rsidRPr="00F35A09">
        <w:rPr>
          <w:rFonts w:ascii="Times New Roman" w:hAnsi="Times New Roman" w:cs="Times New Roman"/>
          <w:sz w:val="24"/>
        </w:rPr>
        <w:t xml:space="preserve">Nanton, V. (2020). Promoting integrated care in prostate cancer through online prostate cancer-specific holistic needs assessment: a feasibility study in primary care. </w:t>
      </w:r>
      <w:r w:rsidRPr="00F35A09">
        <w:rPr>
          <w:rFonts w:ascii="Times New Roman" w:hAnsi="Times New Roman" w:cs="Times New Roman"/>
          <w:i/>
          <w:iCs/>
          <w:sz w:val="24"/>
        </w:rPr>
        <w:t>Supportive Care in Cancer</w:t>
      </w:r>
      <w:r w:rsidRPr="00F35A09">
        <w:rPr>
          <w:rFonts w:ascii="Times New Roman" w:hAnsi="Times New Roman" w:cs="Times New Roman"/>
          <w:sz w:val="24"/>
        </w:rPr>
        <w:t xml:space="preserve">, </w:t>
      </w:r>
      <w:r w:rsidRPr="00F35A09">
        <w:rPr>
          <w:rFonts w:ascii="Times New Roman" w:hAnsi="Times New Roman" w:cs="Times New Roman"/>
          <w:i/>
          <w:iCs/>
          <w:sz w:val="24"/>
        </w:rPr>
        <w:t>28</w:t>
      </w:r>
      <w:r w:rsidRPr="00F35A09">
        <w:rPr>
          <w:rFonts w:ascii="Times New Roman" w:hAnsi="Times New Roman" w:cs="Times New Roman"/>
          <w:sz w:val="24"/>
        </w:rPr>
        <w:t xml:space="preserve">(4), 1817–1827. </w:t>
      </w:r>
      <w:r w:rsidRPr="00F35A09">
        <w:rPr>
          <w:rFonts w:ascii="Times New Roman" w:hAnsi="Times New Roman" w:cs="Times New Roman"/>
          <w:sz w:val="24"/>
        </w:rPr>
        <w:lastRenderedPageBreak/>
        <w:t>https://doi.org/10.1007/s00520-019-04967-y</w:t>
      </w:r>
    </w:p>
    <w:p w14:paraId="4350EAD0"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Colombani, F., Sibé, M., Kret, M., Quintard, B., Ravaud, A., &amp; Saillour-Glénisson, F. (2019). EPOCK study protocol: A mixed-methods research program evaluating cancer care coordination nursing occupations in France as a complex intervention. </w:t>
      </w:r>
      <w:r w:rsidRPr="00F35A09">
        <w:rPr>
          <w:rFonts w:ascii="Times New Roman" w:hAnsi="Times New Roman" w:cs="Times New Roman"/>
          <w:i/>
          <w:iCs/>
          <w:sz w:val="24"/>
        </w:rPr>
        <w:t>BMC Health Services Research</w:t>
      </w:r>
      <w:r w:rsidRPr="00F35A09">
        <w:rPr>
          <w:rFonts w:ascii="Times New Roman" w:hAnsi="Times New Roman" w:cs="Times New Roman"/>
          <w:sz w:val="24"/>
        </w:rPr>
        <w:t xml:space="preserve">, </w:t>
      </w:r>
      <w:r w:rsidRPr="00F35A09">
        <w:rPr>
          <w:rFonts w:ascii="Times New Roman" w:hAnsi="Times New Roman" w:cs="Times New Roman"/>
          <w:i/>
          <w:iCs/>
          <w:sz w:val="24"/>
        </w:rPr>
        <w:t>19</w:t>
      </w:r>
      <w:r w:rsidRPr="00F35A09">
        <w:rPr>
          <w:rFonts w:ascii="Times New Roman" w:hAnsi="Times New Roman" w:cs="Times New Roman"/>
          <w:sz w:val="24"/>
        </w:rPr>
        <w:t>(1), 1–16. https://doi.org/10.1186/s12913-019-4307-7</w:t>
      </w:r>
    </w:p>
    <w:p w14:paraId="2F42B0DC" w14:textId="2FE2765D" w:rsidR="00A841B6" w:rsidRPr="00A841B6" w:rsidRDefault="00A841B6" w:rsidP="00A841B6">
      <w:pPr>
        <w:widowControl w:val="0"/>
        <w:autoSpaceDE w:val="0"/>
        <w:autoSpaceDN w:val="0"/>
        <w:adjustRightInd w:val="0"/>
        <w:spacing w:line="480" w:lineRule="auto"/>
        <w:ind w:left="480" w:hanging="480"/>
        <w:rPr>
          <w:rFonts w:ascii="Times New Roman" w:hAnsi="Times New Roman" w:cs="Times New Roman"/>
          <w:noProof/>
          <w:color w:val="FF0000"/>
          <w:sz w:val="24"/>
          <w:lang w:val="en-US"/>
        </w:rPr>
      </w:pPr>
      <w:r w:rsidRPr="00A841B6">
        <w:rPr>
          <w:rFonts w:ascii="Times New Roman" w:hAnsi="Times New Roman" w:cs="Times New Roman"/>
          <w:noProof/>
          <w:color w:val="FF0000"/>
          <w:sz w:val="24"/>
          <w:lang w:val="en-US"/>
        </w:rPr>
        <w:t xml:space="preserve">Corcoran, S., Dunne, M., McCabe, MS. (2015) The role of advanced practice nurses in cancer survivorship care. </w:t>
      </w:r>
      <w:r w:rsidRPr="00950D70">
        <w:rPr>
          <w:rFonts w:ascii="Times New Roman" w:hAnsi="Times New Roman" w:cs="Times New Roman"/>
          <w:i/>
          <w:iCs/>
          <w:noProof/>
          <w:color w:val="FF0000"/>
          <w:sz w:val="24"/>
          <w:lang w:val="en-US"/>
        </w:rPr>
        <w:t>Seminars Oncology Nursing</w:t>
      </w:r>
      <w:r w:rsidRPr="00A841B6">
        <w:rPr>
          <w:rFonts w:ascii="Times New Roman" w:hAnsi="Times New Roman" w:cs="Times New Roman"/>
          <w:noProof/>
          <w:color w:val="FF0000"/>
          <w:sz w:val="24"/>
          <w:lang w:val="en-US"/>
        </w:rPr>
        <w:t>, 31(4), 338-47. https://doi.org/10.1016/j.soncn.2015.08.009.</w:t>
      </w:r>
    </w:p>
    <w:p w14:paraId="00958949" w14:textId="00287C82" w:rsidR="00DB7F41" w:rsidRPr="00DB7F41" w:rsidRDefault="00DB7F41" w:rsidP="00DB7F41">
      <w:pPr>
        <w:widowControl w:val="0"/>
        <w:autoSpaceDE w:val="0"/>
        <w:autoSpaceDN w:val="0"/>
        <w:adjustRightInd w:val="0"/>
        <w:spacing w:line="480" w:lineRule="auto"/>
        <w:ind w:left="480" w:hanging="480"/>
        <w:rPr>
          <w:rFonts w:ascii="Times New Roman" w:hAnsi="Times New Roman" w:cs="Times New Roman"/>
          <w:noProof/>
          <w:color w:val="FF0000"/>
          <w:sz w:val="24"/>
          <w:lang w:val="en-US"/>
        </w:rPr>
      </w:pPr>
      <w:r w:rsidRPr="00DB7F41">
        <w:rPr>
          <w:rFonts w:ascii="Times New Roman" w:hAnsi="Times New Roman" w:cs="Times New Roman"/>
          <w:noProof/>
          <w:color w:val="FF0000"/>
          <w:sz w:val="24"/>
          <w:lang w:val="en-US"/>
        </w:rPr>
        <w:t xml:space="preserve">Corner, J. </w:t>
      </w:r>
      <w:r w:rsidR="00BD10D8">
        <w:rPr>
          <w:rFonts w:ascii="Times New Roman" w:hAnsi="Times New Roman" w:cs="Times New Roman"/>
          <w:noProof/>
          <w:color w:val="FF0000"/>
          <w:sz w:val="24"/>
          <w:lang w:val="en-US"/>
        </w:rPr>
        <w:t xml:space="preserve">(2003). </w:t>
      </w:r>
      <w:r w:rsidRPr="00DB7F41">
        <w:rPr>
          <w:rFonts w:ascii="Times New Roman" w:hAnsi="Times New Roman" w:cs="Times New Roman"/>
          <w:noProof/>
          <w:color w:val="FF0000"/>
          <w:sz w:val="24"/>
          <w:lang w:val="en-US"/>
        </w:rPr>
        <w:t xml:space="preserve">The role of nurse-led care in cancer management. </w:t>
      </w:r>
      <w:r w:rsidRPr="00BD10D8">
        <w:rPr>
          <w:rFonts w:ascii="Times New Roman" w:hAnsi="Times New Roman" w:cs="Times New Roman"/>
          <w:i/>
          <w:iCs/>
          <w:noProof/>
          <w:color w:val="FF0000"/>
          <w:sz w:val="24"/>
          <w:lang w:val="en-US"/>
        </w:rPr>
        <w:t>Lancet Oncology</w:t>
      </w:r>
      <w:r w:rsidRPr="00DB7F41">
        <w:rPr>
          <w:rFonts w:ascii="Times New Roman" w:hAnsi="Times New Roman" w:cs="Times New Roman"/>
          <w:noProof/>
          <w:color w:val="FF0000"/>
          <w:sz w:val="24"/>
          <w:lang w:val="en-US"/>
        </w:rPr>
        <w:t>, 4(10), 631-6. https://doi.org/10.1016/s1470-2045(03)01223-3</w:t>
      </w:r>
    </w:p>
    <w:p w14:paraId="124CFE57" w14:textId="4DDF0A28"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Coyle, D., Grunfeld, E., Coyle, K., Pond, G., Julian, J. A., &amp; Levine, M. N. (2014). Cost Effectiveness of a Survivorship Care Plan for Breast Cancer Survivors. </w:t>
      </w:r>
      <w:r w:rsidRPr="00F35A09">
        <w:rPr>
          <w:rFonts w:ascii="Times New Roman" w:hAnsi="Times New Roman" w:cs="Times New Roman"/>
          <w:i/>
          <w:iCs/>
          <w:sz w:val="24"/>
        </w:rPr>
        <w:t>Journal of Oncology Practice</w:t>
      </w:r>
      <w:r w:rsidRPr="00F35A09">
        <w:rPr>
          <w:rFonts w:ascii="Times New Roman" w:hAnsi="Times New Roman" w:cs="Times New Roman"/>
          <w:sz w:val="24"/>
        </w:rPr>
        <w:t xml:space="preserve">, </w:t>
      </w:r>
      <w:r w:rsidRPr="00F35A09">
        <w:rPr>
          <w:rFonts w:ascii="Times New Roman" w:hAnsi="Times New Roman" w:cs="Times New Roman"/>
          <w:i/>
          <w:iCs/>
          <w:sz w:val="24"/>
        </w:rPr>
        <w:t>10</w:t>
      </w:r>
      <w:r w:rsidRPr="00F35A09">
        <w:rPr>
          <w:rFonts w:ascii="Times New Roman" w:hAnsi="Times New Roman" w:cs="Times New Roman"/>
          <w:sz w:val="24"/>
        </w:rPr>
        <w:t>(2), e86–e92. https://doi.org/10.1200/jop.2013.001142</w:t>
      </w:r>
    </w:p>
    <w:p w14:paraId="18602943" w14:textId="25CBCF97" w:rsidR="0094469E" w:rsidRPr="00B47E6C" w:rsidRDefault="0094469E" w:rsidP="00B47E6C">
      <w:pPr>
        <w:widowControl w:val="0"/>
        <w:autoSpaceDE w:val="0"/>
        <w:autoSpaceDN w:val="0"/>
        <w:adjustRightInd w:val="0"/>
        <w:spacing w:line="480" w:lineRule="auto"/>
        <w:ind w:left="480" w:hanging="480"/>
        <w:rPr>
          <w:rFonts w:ascii="Times New Roman" w:hAnsi="Times New Roman" w:cs="Times New Roman"/>
          <w:color w:val="FF0000"/>
          <w:sz w:val="24"/>
        </w:rPr>
      </w:pPr>
      <w:r w:rsidRPr="0094469E">
        <w:rPr>
          <w:rFonts w:ascii="Times New Roman" w:hAnsi="Times New Roman" w:cs="Times New Roman"/>
          <w:color w:val="FF0000"/>
          <w:sz w:val="24"/>
          <w:lang w:val="es-ES"/>
        </w:rPr>
        <w:t xml:space="preserve">De Leeuw, J., &amp; Larsson, M. (2013). </w:t>
      </w:r>
      <w:r w:rsidRPr="0094469E">
        <w:rPr>
          <w:rFonts w:ascii="Times New Roman" w:hAnsi="Times New Roman" w:cs="Times New Roman"/>
          <w:color w:val="FF0000"/>
          <w:sz w:val="24"/>
        </w:rPr>
        <w:t xml:space="preserve">Nurse-led follow-up care for cancer patients : what is known and what is needed. </w:t>
      </w:r>
      <w:r w:rsidRPr="0094469E">
        <w:rPr>
          <w:rFonts w:ascii="Times New Roman" w:hAnsi="Times New Roman" w:cs="Times New Roman"/>
          <w:i/>
          <w:iCs/>
          <w:color w:val="FF0000"/>
          <w:sz w:val="24"/>
        </w:rPr>
        <w:t>S</w:t>
      </w:r>
      <w:r>
        <w:rPr>
          <w:rFonts w:ascii="Times New Roman" w:hAnsi="Times New Roman" w:cs="Times New Roman"/>
          <w:i/>
          <w:iCs/>
          <w:color w:val="FF0000"/>
          <w:sz w:val="24"/>
        </w:rPr>
        <w:t>u</w:t>
      </w:r>
      <w:r w:rsidRPr="0094469E">
        <w:rPr>
          <w:rFonts w:ascii="Times New Roman" w:hAnsi="Times New Roman" w:cs="Times New Roman"/>
          <w:i/>
          <w:iCs/>
          <w:color w:val="FF0000"/>
          <w:sz w:val="24"/>
        </w:rPr>
        <w:t>pport</w:t>
      </w:r>
      <w:r>
        <w:rPr>
          <w:rFonts w:ascii="Times New Roman" w:hAnsi="Times New Roman" w:cs="Times New Roman"/>
          <w:i/>
          <w:iCs/>
          <w:color w:val="FF0000"/>
          <w:sz w:val="24"/>
        </w:rPr>
        <w:t>ive</w:t>
      </w:r>
      <w:r w:rsidRPr="0094469E">
        <w:rPr>
          <w:rFonts w:ascii="Times New Roman" w:hAnsi="Times New Roman" w:cs="Times New Roman"/>
          <w:i/>
          <w:iCs/>
          <w:color w:val="FF0000"/>
          <w:sz w:val="24"/>
        </w:rPr>
        <w:t xml:space="preserve"> Care Cancer</w:t>
      </w:r>
      <w:r w:rsidRPr="0094469E">
        <w:rPr>
          <w:rFonts w:ascii="Times New Roman" w:hAnsi="Times New Roman" w:cs="Times New Roman"/>
          <w:color w:val="FF0000"/>
          <w:sz w:val="24"/>
        </w:rPr>
        <w:t xml:space="preserve">, </w:t>
      </w:r>
      <w:r w:rsidRPr="003B7279">
        <w:rPr>
          <w:rFonts w:ascii="Times New Roman" w:hAnsi="Times New Roman" w:cs="Times New Roman"/>
          <w:color w:val="FF0000"/>
          <w:sz w:val="24"/>
        </w:rPr>
        <w:t>21(9),</w:t>
      </w:r>
      <w:r w:rsidRPr="0094469E">
        <w:rPr>
          <w:rFonts w:ascii="Times New Roman" w:hAnsi="Times New Roman" w:cs="Times New Roman"/>
          <w:color w:val="FF0000"/>
          <w:sz w:val="24"/>
        </w:rPr>
        <w:t xml:space="preserve"> 2643–2649. https://doi.org/10.1007/s00520-013-1892-6</w:t>
      </w:r>
    </w:p>
    <w:p w14:paraId="2EC5FBBD" w14:textId="409111AE"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232103">
        <w:rPr>
          <w:rFonts w:ascii="Times New Roman" w:hAnsi="Times New Roman" w:cs="Times New Roman"/>
          <w:sz w:val="24"/>
        </w:rPr>
        <w:t xml:space="preserve">de Rooij, B. H., Ezendam, N. P. M., Nicolaije, K. A. ., Vos, M. C., Pijnenborg, J. M. A., Boll, D., … van de Poll-Franse, L. V. (2017). </w:t>
      </w:r>
      <w:r w:rsidRPr="00F35A09">
        <w:rPr>
          <w:rFonts w:ascii="Times New Roman" w:hAnsi="Times New Roman" w:cs="Times New Roman"/>
          <w:sz w:val="24"/>
        </w:rPr>
        <w:t xml:space="preserve">Effects of Survivorship Care Plans on patient reported outcomes in ovarian cancer during 2-year follow-up – The ROGY care trial. </w:t>
      </w:r>
      <w:r w:rsidRPr="00F35A09">
        <w:rPr>
          <w:rFonts w:ascii="Times New Roman" w:hAnsi="Times New Roman" w:cs="Times New Roman"/>
          <w:i/>
          <w:iCs/>
          <w:sz w:val="24"/>
        </w:rPr>
        <w:t>Gynecologic Oncology</w:t>
      </w:r>
      <w:r w:rsidRPr="00F35A09">
        <w:rPr>
          <w:rFonts w:ascii="Times New Roman" w:hAnsi="Times New Roman" w:cs="Times New Roman"/>
          <w:sz w:val="24"/>
        </w:rPr>
        <w:t xml:space="preserve">, </w:t>
      </w:r>
      <w:r w:rsidRPr="00F35A09">
        <w:rPr>
          <w:rFonts w:ascii="Times New Roman" w:hAnsi="Times New Roman" w:cs="Times New Roman"/>
          <w:i/>
          <w:iCs/>
          <w:sz w:val="24"/>
        </w:rPr>
        <w:t>145</w:t>
      </w:r>
      <w:r w:rsidRPr="00F35A09">
        <w:rPr>
          <w:rFonts w:ascii="Times New Roman" w:hAnsi="Times New Roman" w:cs="Times New Roman"/>
          <w:sz w:val="24"/>
        </w:rPr>
        <w:t>, 319–328. https://doi.org/10.1016/j.ygyno.2017.02.041</w:t>
      </w:r>
    </w:p>
    <w:p w14:paraId="7C575AF9"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lastRenderedPageBreak/>
        <w:t xml:space="preserve">de Rooij, B. H., Ezendam, N. P. M., Vos, M. C., Pijnenborg, J. M. A., Boll, D., Kruitwagen, R. F. P. M., &amp; van de Poll-Franse, L. V. (2019). Patients’ information coping styles influence the benefit of a survivorship care plan in the ROGY Care Trial: New insights for tailored delivery. </w:t>
      </w:r>
      <w:r w:rsidRPr="00F35A09">
        <w:rPr>
          <w:rFonts w:ascii="Times New Roman" w:hAnsi="Times New Roman" w:cs="Times New Roman"/>
          <w:i/>
          <w:iCs/>
          <w:sz w:val="24"/>
        </w:rPr>
        <w:t>Cancer</w:t>
      </w:r>
      <w:r w:rsidRPr="00F35A09">
        <w:rPr>
          <w:rFonts w:ascii="Times New Roman" w:hAnsi="Times New Roman" w:cs="Times New Roman"/>
          <w:sz w:val="24"/>
        </w:rPr>
        <w:t xml:space="preserve">, </w:t>
      </w:r>
      <w:r w:rsidRPr="00F35A09">
        <w:rPr>
          <w:rFonts w:ascii="Times New Roman" w:hAnsi="Times New Roman" w:cs="Times New Roman"/>
          <w:i/>
          <w:iCs/>
          <w:sz w:val="24"/>
        </w:rPr>
        <w:t>125</w:t>
      </w:r>
      <w:r w:rsidRPr="00F35A09">
        <w:rPr>
          <w:rFonts w:ascii="Times New Roman" w:hAnsi="Times New Roman" w:cs="Times New Roman"/>
          <w:sz w:val="24"/>
        </w:rPr>
        <w:t>(5), 788–797. https://doi.org/10.1002/cncr.31844</w:t>
      </w:r>
    </w:p>
    <w:p w14:paraId="3E49F014"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DeGuzman, P. B., Colliton, K., Nail, C. J., &amp; Keim-Malpass, J. (2014). Survivorship Care Plans. Rural, low-income breast cancer survivor perspectives. </w:t>
      </w:r>
      <w:r w:rsidRPr="00F35A09">
        <w:rPr>
          <w:rFonts w:ascii="Times New Roman" w:hAnsi="Times New Roman" w:cs="Times New Roman"/>
          <w:i/>
          <w:iCs/>
          <w:sz w:val="24"/>
        </w:rPr>
        <w:t>Clinical Journal of Oncology Nursing</w:t>
      </w:r>
      <w:r w:rsidRPr="00F35A09">
        <w:rPr>
          <w:rFonts w:ascii="Times New Roman" w:hAnsi="Times New Roman" w:cs="Times New Roman"/>
          <w:sz w:val="24"/>
        </w:rPr>
        <w:t xml:space="preserve">, </w:t>
      </w:r>
      <w:r w:rsidRPr="00F35A09">
        <w:rPr>
          <w:rFonts w:ascii="Times New Roman" w:hAnsi="Times New Roman" w:cs="Times New Roman"/>
          <w:i/>
          <w:iCs/>
          <w:sz w:val="24"/>
        </w:rPr>
        <w:t>21</w:t>
      </w:r>
      <w:r w:rsidRPr="00F35A09">
        <w:rPr>
          <w:rFonts w:ascii="Times New Roman" w:hAnsi="Times New Roman" w:cs="Times New Roman"/>
          <w:sz w:val="24"/>
        </w:rPr>
        <w:t>(6), 692–698. https://doi.org/10.1188/14.onf.447-448</w:t>
      </w:r>
    </w:p>
    <w:p w14:paraId="358BFF37"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Ezendam, N. P. M., Nicolaije, K. A. H., Kruitwagen, R. F. P. M., Pijnenborg, J. M. A., Vos, M. C., Boll, D., … van de Poll-Franse, L. V. (2014). Survivorship Care Plans to inform the primary care physician: results from the ROGY care pragmatic cluster randomized controlled trial. </w:t>
      </w:r>
      <w:r w:rsidRPr="00F35A09">
        <w:rPr>
          <w:rFonts w:ascii="Times New Roman" w:hAnsi="Times New Roman" w:cs="Times New Roman"/>
          <w:i/>
          <w:iCs/>
          <w:sz w:val="24"/>
        </w:rPr>
        <w:t>Journal of Cancer Survivorship</w:t>
      </w:r>
      <w:r w:rsidRPr="00F35A09">
        <w:rPr>
          <w:rFonts w:ascii="Times New Roman" w:hAnsi="Times New Roman" w:cs="Times New Roman"/>
          <w:sz w:val="24"/>
        </w:rPr>
        <w:t xml:space="preserve">, </w:t>
      </w:r>
      <w:r w:rsidRPr="00F35A09">
        <w:rPr>
          <w:rFonts w:ascii="Times New Roman" w:hAnsi="Times New Roman" w:cs="Times New Roman"/>
          <w:i/>
          <w:iCs/>
          <w:sz w:val="24"/>
        </w:rPr>
        <w:t>8</w:t>
      </w:r>
      <w:r w:rsidRPr="00F35A09">
        <w:rPr>
          <w:rFonts w:ascii="Times New Roman" w:hAnsi="Times New Roman" w:cs="Times New Roman"/>
          <w:sz w:val="24"/>
        </w:rPr>
        <w:t>, 595–602. https://doi.org/10.1007/s11764-014-0368-0</w:t>
      </w:r>
    </w:p>
    <w:p w14:paraId="56CAB38D" w14:textId="658BA143"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B8335F">
        <w:rPr>
          <w:rFonts w:ascii="Times New Roman" w:hAnsi="Times New Roman" w:cs="Times New Roman"/>
          <w:sz w:val="24"/>
        </w:rPr>
        <w:t xml:space="preserve">Fenlon, D., &amp; Foster, C. (2009). </w:t>
      </w:r>
      <w:r w:rsidRPr="00B8335F">
        <w:rPr>
          <w:rFonts w:ascii="Times New Roman" w:hAnsi="Times New Roman" w:cs="Times New Roman"/>
          <w:i/>
          <w:iCs/>
          <w:sz w:val="24"/>
        </w:rPr>
        <w:t>Care after cancer</w:t>
      </w:r>
      <w:r w:rsidRPr="00B8335F">
        <w:rPr>
          <w:rFonts w:ascii="Times New Roman" w:hAnsi="Times New Roman" w:cs="Times New Roman"/>
          <w:sz w:val="24"/>
        </w:rPr>
        <w:t>.</w:t>
      </w:r>
      <w:r w:rsidR="00C831E7" w:rsidRPr="00B8335F">
        <w:rPr>
          <w:rFonts w:ascii="Times New Roman" w:hAnsi="Times New Roman" w:cs="Times New Roman"/>
          <w:sz w:val="24"/>
        </w:rPr>
        <w:t xml:space="preserve"> Retri</w:t>
      </w:r>
      <w:r w:rsidR="00C831E7">
        <w:rPr>
          <w:rFonts w:ascii="Times New Roman" w:hAnsi="Times New Roman" w:cs="Times New Roman"/>
          <w:sz w:val="24"/>
        </w:rPr>
        <w:t xml:space="preserve">ved from: </w:t>
      </w:r>
      <w:r w:rsidR="00C831E7" w:rsidRPr="00C831E7">
        <w:rPr>
          <w:rFonts w:ascii="Times New Roman" w:hAnsi="Times New Roman" w:cs="Times New Roman"/>
          <w:sz w:val="24"/>
        </w:rPr>
        <w:t>https://citeseerx.ist.psu.edu/viewdoc/download?doi=10.1.1.734.7062&amp;rep=rep1&amp;type=pdf</w:t>
      </w:r>
    </w:p>
    <w:p w14:paraId="39570882" w14:textId="4D59484B"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Fuentes, A. C., Lambird, J. E., George, T. J., &amp; Merry, J. M. (2017). Cancer Survivor’s History and Physical. </w:t>
      </w:r>
      <w:r w:rsidRPr="00F35A09">
        <w:rPr>
          <w:rFonts w:ascii="Times New Roman" w:hAnsi="Times New Roman" w:cs="Times New Roman"/>
          <w:i/>
          <w:iCs/>
          <w:sz w:val="24"/>
        </w:rPr>
        <w:t>Southern Medical Journal</w:t>
      </w:r>
      <w:r w:rsidRPr="00F35A09">
        <w:rPr>
          <w:rFonts w:ascii="Times New Roman" w:hAnsi="Times New Roman" w:cs="Times New Roman"/>
          <w:sz w:val="24"/>
        </w:rPr>
        <w:t xml:space="preserve">, </w:t>
      </w:r>
      <w:r w:rsidRPr="00F35A09">
        <w:rPr>
          <w:rFonts w:ascii="Times New Roman" w:hAnsi="Times New Roman" w:cs="Times New Roman"/>
          <w:i/>
          <w:iCs/>
          <w:sz w:val="24"/>
        </w:rPr>
        <w:t>110</w:t>
      </w:r>
      <w:r w:rsidRPr="00F35A09">
        <w:rPr>
          <w:rFonts w:ascii="Times New Roman" w:hAnsi="Times New Roman" w:cs="Times New Roman"/>
          <w:sz w:val="24"/>
        </w:rPr>
        <w:t>, 37–44.</w:t>
      </w:r>
      <w:r w:rsidR="00545B35">
        <w:rPr>
          <w:rFonts w:ascii="Times New Roman" w:hAnsi="Times New Roman" w:cs="Times New Roman"/>
          <w:sz w:val="24"/>
        </w:rPr>
        <w:t xml:space="preserve"> https://doi.org/</w:t>
      </w:r>
      <w:r w:rsidR="00545B35" w:rsidRPr="00545B35">
        <w:rPr>
          <w:rFonts w:ascii="Times New Roman" w:hAnsi="Times New Roman" w:cs="Times New Roman"/>
          <w:sz w:val="24"/>
        </w:rPr>
        <w:t>10.14423/SMJ.0000000000000585</w:t>
      </w:r>
    </w:p>
    <w:p w14:paraId="7639C7A4"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Glaser, K. M., McDaniel, D. C., Hess, S. M., Flores, T. F., Rokitka, D. A., &amp; Reid, M. E. (2019). Implementing an Integrative Survivorship Program at a Comprehensive Cancer Center: A Multimodal Approach to Life after Cancer. </w:t>
      </w:r>
      <w:r w:rsidRPr="00F35A09">
        <w:rPr>
          <w:rFonts w:ascii="Times New Roman" w:hAnsi="Times New Roman" w:cs="Times New Roman"/>
          <w:i/>
          <w:iCs/>
          <w:sz w:val="24"/>
        </w:rPr>
        <w:t xml:space="preserve">Journal of </w:t>
      </w:r>
      <w:r w:rsidRPr="00F35A09">
        <w:rPr>
          <w:rFonts w:ascii="Times New Roman" w:hAnsi="Times New Roman" w:cs="Times New Roman"/>
          <w:i/>
          <w:iCs/>
          <w:sz w:val="24"/>
        </w:rPr>
        <w:lastRenderedPageBreak/>
        <w:t>Alternative and Complementary Medicine</w:t>
      </w:r>
      <w:r w:rsidRPr="00F35A09">
        <w:rPr>
          <w:rFonts w:ascii="Times New Roman" w:hAnsi="Times New Roman" w:cs="Times New Roman"/>
          <w:sz w:val="24"/>
        </w:rPr>
        <w:t xml:space="preserve">, </w:t>
      </w:r>
      <w:r w:rsidRPr="00F35A09">
        <w:rPr>
          <w:rFonts w:ascii="Times New Roman" w:hAnsi="Times New Roman" w:cs="Times New Roman"/>
          <w:i/>
          <w:iCs/>
          <w:sz w:val="24"/>
        </w:rPr>
        <w:t>25</w:t>
      </w:r>
      <w:r w:rsidRPr="00F35A09">
        <w:rPr>
          <w:rFonts w:ascii="Times New Roman" w:hAnsi="Times New Roman" w:cs="Times New Roman"/>
          <w:sz w:val="24"/>
        </w:rPr>
        <w:t>(S1), S106–S111. https://doi.org/10.1089/acm.2018.0383</w:t>
      </w:r>
    </w:p>
    <w:p w14:paraId="4F980780" w14:textId="7C556D84" w:rsidR="00B47E6C" w:rsidRPr="00CA64BE" w:rsidRDefault="00B47E6C" w:rsidP="00942219">
      <w:pPr>
        <w:widowControl w:val="0"/>
        <w:autoSpaceDE w:val="0"/>
        <w:autoSpaceDN w:val="0"/>
        <w:adjustRightInd w:val="0"/>
        <w:spacing w:line="480" w:lineRule="auto"/>
        <w:ind w:left="480" w:hanging="480"/>
        <w:rPr>
          <w:rFonts w:ascii="Times New Roman" w:hAnsi="Times New Roman" w:cs="Times New Roman"/>
          <w:color w:val="FF0000"/>
          <w:sz w:val="24"/>
        </w:rPr>
      </w:pPr>
      <w:r w:rsidRPr="00CA64BE">
        <w:rPr>
          <w:rFonts w:ascii="Times New Roman" w:hAnsi="Times New Roman" w:cs="Times New Roman"/>
          <w:color w:val="FF0000"/>
          <w:sz w:val="24"/>
        </w:rPr>
        <w:t xml:space="preserve">Grant, M., Economou, D., Ferrell, B.R. (2010) Oncology nurse participation in survivorship care. </w:t>
      </w:r>
      <w:r w:rsidRPr="00C67219">
        <w:rPr>
          <w:rFonts w:ascii="Times New Roman" w:hAnsi="Times New Roman" w:cs="Times New Roman"/>
          <w:i/>
          <w:iCs/>
          <w:color w:val="FF0000"/>
          <w:sz w:val="24"/>
        </w:rPr>
        <w:t>Clinical Journal of Oncology Nursing</w:t>
      </w:r>
      <w:r w:rsidRPr="00CA64BE">
        <w:rPr>
          <w:rFonts w:ascii="Times New Roman" w:hAnsi="Times New Roman" w:cs="Times New Roman"/>
          <w:color w:val="FF0000"/>
          <w:sz w:val="24"/>
        </w:rPr>
        <w:t>, 14(6), 709-15. https://doi</w:t>
      </w:r>
      <w:r w:rsidR="00CA64BE" w:rsidRPr="00CA64BE">
        <w:rPr>
          <w:rFonts w:ascii="Times New Roman" w:hAnsi="Times New Roman" w:cs="Times New Roman"/>
          <w:color w:val="FF0000"/>
          <w:sz w:val="24"/>
        </w:rPr>
        <w:t>.org/</w:t>
      </w:r>
      <w:r w:rsidRPr="00CA64BE">
        <w:rPr>
          <w:rFonts w:ascii="Times New Roman" w:hAnsi="Times New Roman" w:cs="Times New Roman"/>
          <w:color w:val="FF0000"/>
          <w:sz w:val="24"/>
        </w:rPr>
        <w:t>10.1188/10.CJON.709-715.</w:t>
      </w:r>
    </w:p>
    <w:p w14:paraId="21ACD797" w14:textId="16E7A455"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Hawkins-Taylor, C., Carson, P., Anderson, D. G., Carlson, A., Kerkvliet, J., Cowan, J., … Pugsley, L. (2019). Survivorship care plans:health actions takenand satisfaction after use. </w:t>
      </w:r>
      <w:r w:rsidRPr="00F35A09">
        <w:rPr>
          <w:rFonts w:ascii="Times New Roman" w:hAnsi="Times New Roman" w:cs="Times New Roman"/>
          <w:i/>
          <w:iCs/>
          <w:sz w:val="24"/>
        </w:rPr>
        <w:t>Oncology Nursing Forum</w:t>
      </w:r>
      <w:r w:rsidRPr="00F35A09">
        <w:rPr>
          <w:rFonts w:ascii="Times New Roman" w:hAnsi="Times New Roman" w:cs="Times New Roman"/>
          <w:sz w:val="24"/>
        </w:rPr>
        <w:t xml:space="preserve">, </w:t>
      </w:r>
      <w:r w:rsidRPr="00F35A09">
        <w:rPr>
          <w:rFonts w:ascii="Times New Roman" w:hAnsi="Times New Roman" w:cs="Times New Roman"/>
          <w:i/>
          <w:iCs/>
          <w:sz w:val="24"/>
        </w:rPr>
        <w:t>46</w:t>
      </w:r>
      <w:r w:rsidRPr="00F35A09">
        <w:rPr>
          <w:rFonts w:ascii="Times New Roman" w:hAnsi="Times New Roman" w:cs="Times New Roman"/>
          <w:sz w:val="24"/>
        </w:rPr>
        <w:t>(5), 585–594. https://doi.org/10.1188/19.ONF.585-594</w:t>
      </w:r>
    </w:p>
    <w:p w14:paraId="7ED77CD1"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Hewitt, M., Greenfield, S., &amp; Stovall, E. (2005). </w:t>
      </w:r>
      <w:r w:rsidRPr="00F35A09">
        <w:rPr>
          <w:rFonts w:ascii="Times New Roman" w:hAnsi="Times New Roman" w:cs="Times New Roman"/>
          <w:i/>
          <w:iCs/>
          <w:sz w:val="24"/>
        </w:rPr>
        <w:t>From Cancer Patient to Cancer Survivor - Lost in Transition</w:t>
      </w:r>
      <w:r w:rsidRPr="00F35A09">
        <w:rPr>
          <w:rFonts w:ascii="Times New Roman" w:hAnsi="Times New Roman" w:cs="Times New Roman"/>
          <w:sz w:val="24"/>
        </w:rPr>
        <w:t xml:space="preserve">. (I. of and N. research council Medicine, Ed.), </w:t>
      </w:r>
      <w:r w:rsidRPr="00F35A09">
        <w:rPr>
          <w:rFonts w:ascii="Times New Roman" w:hAnsi="Times New Roman" w:cs="Times New Roman"/>
          <w:i/>
          <w:iCs/>
          <w:sz w:val="24"/>
        </w:rPr>
        <w:t>From Cancer Patient to Cancer Survivor - Lost in Transition</w:t>
      </w:r>
      <w:r w:rsidRPr="00F35A09">
        <w:rPr>
          <w:rFonts w:ascii="Times New Roman" w:hAnsi="Times New Roman" w:cs="Times New Roman"/>
          <w:sz w:val="24"/>
        </w:rPr>
        <w:t>. Washington D. C. https://doi.org/10.17226/11613</w:t>
      </w:r>
    </w:p>
    <w:p w14:paraId="2BDC4A46"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Jacobs, L. A., &amp; Shulman, L. N. (2017). Follow-up care of cancer survivors: challenges and solutions. </w:t>
      </w:r>
      <w:r w:rsidRPr="00F35A09">
        <w:rPr>
          <w:rFonts w:ascii="Times New Roman" w:hAnsi="Times New Roman" w:cs="Times New Roman"/>
          <w:i/>
          <w:iCs/>
          <w:sz w:val="24"/>
        </w:rPr>
        <w:t>The Lancet Oncology</w:t>
      </w:r>
      <w:r w:rsidRPr="00F35A09">
        <w:rPr>
          <w:rFonts w:ascii="Times New Roman" w:hAnsi="Times New Roman" w:cs="Times New Roman"/>
          <w:sz w:val="24"/>
        </w:rPr>
        <w:t xml:space="preserve">, </w:t>
      </w:r>
      <w:r w:rsidRPr="00F35A09">
        <w:rPr>
          <w:rFonts w:ascii="Times New Roman" w:hAnsi="Times New Roman" w:cs="Times New Roman"/>
          <w:i/>
          <w:iCs/>
          <w:sz w:val="24"/>
        </w:rPr>
        <w:t>18</w:t>
      </w:r>
      <w:r w:rsidRPr="00F35A09">
        <w:rPr>
          <w:rFonts w:ascii="Times New Roman" w:hAnsi="Times New Roman" w:cs="Times New Roman"/>
          <w:sz w:val="24"/>
        </w:rPr>
        <w:t>(1), e19–e29. https://doi.org/10.1016/S1470-2045(16)30386-2</w:t>
      </w:r>
    </w:p>
    <w:p w14:paraId="3D1A2C15"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Jefford, M., Aranda, S., Gough, K., Lotfi-Jam, K., Butow, P., Krishnasamy, M., … Schofield, P. (2013). Evaluating a nurse-led survivorship care package (SurvivorCare) for bowel cancer survivors: Study protocol for a randomized controlled trial. </w:t>
      </w:r>
      <w:r w:rsidRPr="00F35A09">
        <w:rPr>
          <w:rFonts w:ascii="Times New Roman" w:hAnsi="Times New Roman" w:cs="Times New Roman"/>
          <w:i/>
          <w:iCs/>
          <w:sz w:val="24"/>
        </w:rPr>
        <w:t>Trials</w:t>
      </w:r>
      <w:r w:rsidRPr="00F35A09">
        <w:rPr>
          <w:rFonts w:ascii="Times New Roman" w:hAnsi="Times New Roman" w:cs="Times New Roman"/>
          <w:sz w:val="24"/>
        </w:rPr>
        <w:t xml:space="preserve">, </w:t>
      </w:r>
      <w:r w:rsidRPr="00F35A09">
        <w:rPr>
          <w:rFonts w:ascii="Times New Roman" w:hAnsi="Times New Roman" w:cs="Times New Roman"/>
          <w:i/>
          <w:iCs/>
          <w:sz w:val="24"/>
        </w:rPr>
        <w:t>14</w:t>
      </w:r>
      <w:r w:rsidRPr="00F35A09">
        <w:rPr>
          <w:rFonts w:ascii="Times New Roman" w:hAnsi="Times New Roman" w:cs="Times New Roman"/>
          <w:sz w:val="24"/>
        </w:rPr>
        <w:t>, 1–9. https://doi.org/10.1186/1745-6215-14-260</w:t>
      </w:r>
    </w:p>
    <w:p w14:paraId="3019F480"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Jeppesen, M. M., Ezendam, N. P. M., Pijnenborg, J. M. A., Caroline Vos, M., Boll, D., Kruitwagen, R. F. P. M., … van de Poll-Franse, L. V. (2018). The impact of the survivorship care plan on health care use: 2-year follow-up results of the ROGY </w:t>
      </w:r>
      <w:r w:rsidRPr="00F35A09">
        <w:rPr>
          <w:rFonts w:ascii="Times New Roman" w:hAnsi="Times New Roman" w:cs="Times New Roman"/>
          <w:sz w:val="24"/>
        </w:rPr>
        <w:lastRenderedPageBreak/>
        <w:t xml:space="preserve">care trial. </w:t>
      </w:r>
      <w:r w:rsidRPr="00F35A09">
        <w:rPr>
          <w:rFonts w:ascii="Times New Roman" w:hAnsi="Times New Roman" w:cs="Times New Roman"/>
          <w:i/>
          <w:iCs/>
          <w:sz w:val="24"/>
        </w:rPr>
        <w:t>Journal of Cancer Survivorship</w:t>
      </w:r>
      <w:r w:rsidRPr="00F35A09">
        <w:rPr>
          <w:rFonts w:ascii="Times New Roman" w:hAnsi="Times New Roman" w:cs="Times New Roman"/>
          <w:sz w:val="24"/>
        </w:rPr>
        <w:t xml:space="preserve">, </w:t>
      </w:r>
      <w:r w:rsidRPr="00F35A09">
        <w:rPr>
          <w:rFonts w:ascii="Times New Roman" w:hAnsi="Times New Roman" w:cs="Times New Roman"/>
          <w:i/>
          <w:iCs/>
          <w:sz w:val="24"/>
        </w:rPr>
        <w:t>12</w:t>
      </w:r>
      <w:r w:rsidRPr="00F35A09">
        <w:rPr>
          <w:rFonts w:ascii="Times New Roman" w:hAnsi="Times New Roman" w:cs="Times New Roman"/>
          <w:sz w:val="24"/>
        </w:rPr>
        <w:t>, 18–27. https://doi.org/10.1007/s11764-017-0639-7</w:t>
      </w:r>
    </w:p>
    <w:p w14:paraId="7FFA0466" w14:textId="080C7C04" w:rsidR="00942219" w:rsidRPr="00F35A09" w:rsidRDefault="00C831E7" w:rsidP="00C831E7">
      <w:pPr>
        <w:widowControl w:val="0"/>
        <w:autoSpaceDE w:val="0"/>
        <w:autoSpaceDN w:val="0"/>
        <w:adjustRightInd w:val="0"/>
        <w:spacing w:line="480" w:lineRule="auto"/>
        <w:ind w:left="480" w:hanging="480"/>
        <w:rPr>
          <w:rFonts w:ascii="Times New Roman" w:hAnsi="Times New Roman" w:cs="Times New Roman"/>
          <w:sz w:val="24"/>
        </w:rPr>
      </w:pPr>
      <w:r w:rsidRPr="00C831E7">
        <w:rPr>
          <w:rFonts w:ascii="Times New Roman" w:hAnsi="Times New Roman" w:cs="Times New Roman"/>
          <w:sz w:val="24"/>
        </w:rPr>
        <w:t>Joanna Briggs Institute (2017). Critical Appraisal tools. Retrieved from</w:t>
      </w:r>
      <w:r w:rsidR="00C67219">
        <w:rPr>
          <w:rFonts w:ascii="Times New Roman" w:hAnsi="Times New Roman" w:cs="Times New Roman"/>
          <w:sz w:val="24"/>
        </w:rPr>
        <w:t>:</w:t>
      </w:r>
      <w:r w:rsidRPr="00C831E7">
        <w:rPr>
          <w:rFonts w:ascii="Times New Roman" w:hAnsi="Times New Roman" w:cs="Times New Roman"/>
          <w:sz w:val="24"/>
        </w:rPr>
        <w:t xml:space="preserve"> </w:t>
      </w:r>
      <w:hyperlink r:id="rId12" w:history="1">
        <w:r w:rsidRPr="00C831E7">
          <w:rPr>
            <w:rFonts w:ascii="Times New Roman" w:hAnsi="Times New Roman" w:cs="Times New Roman"/>
            <w:sz w:val="24"/>
          </w:rPr>
          <w:t>https://joannabriggs.org/critical-appraisal-tools</w:t>
        </w:r>
      </w:hyperlink>
    </w:p>
    <w:p w14:paraId="3587AFB2"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Jost, S. G., Bonnell, M., Chacko, S. J., &amp; Parkinson, D. L. (2010). Integrated Primary Nursing. </w:t>
      </w:r>
      <w:r w:rsidRPr="00F35A09">
        <w:rPr>
          <w:rFonts w:ascii="Times New Roman" w:hAnsi="Times New Roman" w:cs="Times New Roman"/>
          <w:i/>
          <w:iCs/>
          <w:sz w:val="24"/>
        </w:rPr>
        <w:t>Nursing Administration Quarterly</w:t>
      </w:r>
      <w:r w:rsidRPr="00F35A09">
        <w:rPr>
          <w:rFonts w:ascii="Times New Roman" w:hAnsi="Times New Roman" w:cs="Times New Roman"/>
          <w:sz w:val="24"/>
        </w:rPr>
        <w:t xml:space="preserve">, </w:t>
      </w:r>
      <w:r w:rsidRPr="00F35A09">
        <w:rPr>
          <w:rFonts w:ascii="Times New Roman" w:hAnsi="Times New Roman" w:cs="Times New Roman"/>
          <w:i/>
          <w:iCs/>
          <w:sz w:val="24"/>
        </w:rPr>
        <w:t>34</w:t>
      </w:r>
      <w:r w:rsidRPr="00F35A09">
        <w:rPr>
          <w:rFonts w:ascii="Times New Roman" w:hAnsi="Times New Roman" w:cs="Times New Roman"/>
          <w:sz w:val="24"/>
        </w:rPr>
        <w:t>(3), 208–216. https://doi.org/10.1097/naq.0b013e3181e7032c</w:t>
      </w:r>
    </w:p>
    <w:p w14:paraId="1A9CC13A" w14:textId="2FD2AF05" w:rsidR="00942219" w:rsidRPr="00F35A09" w:rsidRDefault="00942219" w:rsidP="0094469E">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Lagergren, P., Schandl, A., Aaronson, N. K., Adami, H. O., de Lorenzo, F., Denis, L., … Ulrich, C. (2019). Cancer survivorship: an integral part of Europe’s research agenda. </w:t>
      </w:r>
      <w:r w:rsidRPr="00232103">
        <w:rPr>
          <w:rFonts w:ascii="Times New Roman" w:hAnsi="Times New Roman" w:cs="Times New Roman"/>
          <w:i/>
          <w:iCs/>
          <w:sz w:val="24"/>
          <w:lang w:val="en-US"/>
        </w:rPr>
        <w:t>Molecular Oncology</w:t>
      </w:r>
      <w:r w:rsidRPr="00232103">
        <w:rPr>
          <w:rFonts w:ascii="Times New Roman" w:hAnsi="Times New Roman" w:cs="Times New Roman"/>
          <w:sz w:val="24"/>
          <w:lang w:val="en-US"/>
        </w:rPr>
        <w:t xml:space="preserve">, </w:t>
      </w:r>
      <w:r w:rsidRPr="00232103">
        <w:rPr>
          <w:rFonts w:ascii="Times New Roman" w:hAnsi="Times New Roman" w:cs="Times New Roman"/>
          <w:i/>
          <w:iCs/>
          <w:sz w:val="24"/>
          <w:lang w:val="en-US"/>
        </w:rPr>
        <w:t>13</w:t>
      </w:r>
      <w:r w:rsidRPr="00232103">
        <w:rPr>
          <w:rFonts w:ascii="Times New Roman" w:hAnsi="Times New Roman" w:cs="Times New Roman"/>
          <w:sz w:val="24"/>
          <w:lang w:val="en-US"/>
        </w:rPr>
        <w:t>(3), 624–635. https://doi.org/10.1002/1878-0261.12428</w:t>
      </w:r>
    </w:p>
    <w:p w14:paraId="0AAD9CF9"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Levine, M. N., Maunsell, E., Grunfeld, E., Pond, G. R., Boekhout, A. H., Coyle, D., &amp; Julian, J. A. (2015). A survivorship care plan for breast cancer survivors: extended results of a randomized clinical trial. </w:t>
      </w:r>
      <w:r w:rsidRPr="00F35A09">
        <w:rPr>
          <w:rFonts w:ascii="Times New Roman" w:hAnsi="Times New Roman" w:cs="Times New Roman"/>
          <w:i/>
          <w:iCs/>
          <w:sz w:val="24"/>
        </w:rPr>
        <w:t>Journal of Cancer Survivorship</w:t>
      </w:r>
      <w:r w:rsidRPr="00F35A09">
        <w:rPr>
          <w:rFonts w:ascii="Times New Roman" w:hAnsi="Times New Roman" w:cs="Times New Roman"/>
          <w:sz w:val="24"/>
        </w:rPr>
        <w:t xml:space="preserve">, </w:t>
      </w:r>
      <w:r w:rsidRPr="00F35A09">
        <w:rPr>
          <w:rFonts w:ascii="Times New Roman" w:hAnsi="Times New Roman" w:cs="Times New Roman"/>
          <w:i/>
          <w:iCs/>
          <w:sz w:val="24"/>
        </w:rPr>
        <w:t>9</w:t>
      </w:r>
      <w:r w:rsidRPr="00F35A09">
        <w:rPr>
          <w:rFonts w:ascii="Times New Roman" w:hAnsi="Times New Roman" w:cs="Times New Roman"/>
          <w:sz w:val="24"/>
        </w:rPr>
        <w:t>(4), 683–691. https://doi.org/10.1007/s11764-015-0443-1</w:t>
      </w:r>
    </w:p>
    <w:p w14:paraId="416BBA33"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Lewis, R., Neal, R. D., Williams, N. H., France, B., Wilkinson, C., Hendry, M., … Weller, D. (2009). Nurse-led vs. conventional physician-led follow-up for patients with cancer. </w:t>
      </w:r>
      <w:r w:rsidRPr="00F35A09">
        <w:rPr>
          <w:rFonts w:ascii="Times New Roman" w:hAnsi="Times New Roman" w:cs="Times New Roman"/>
          <w:i/>
          <w:iCs/>
          <w:sz w:val="24"/>
        </w:rPr>
        <w:t>Journal of Advanced Nursing</w:t>
      </w:r>
      <w:r w:rsidRPr="00F35A09">
        <w:rPr>
          <w:rFonts w:ascii="Times New Roman" w:hAnsi="Times New Roman" w:cs="Times New Roman"/>
          <w:sz w:val="24"/>
        </w:rPr>
        <w:t xml:space="preserve">, </w:t>
      </w:r>
      <w:r w:rsidRPr="00F35A09">
        <w:rPr>
          <w:rFonts w:ascii="Times New Roman" w:hAnsi="Times New Roman" w:cs="Times New Roman"/>
          <w:i/>
          <w:iCs/>
          <w:sz w:val="24"/>
        </w:rPr>
        <w:t>65</w:t>
      </w:r>
      <w:r w:rsidRPr="00F35A09">
        <w:rPr>
          <w:rFonts w:ascii="Times New Roman" w:hAnsi="Times New Roman" w:cs="Times New Roman"/>
          <w:sz w:val="24"/>
        </w:rPr>
        <w:t>(4), 706–723. https://doi.org/10.1111/j.1365-2648.2008.04927.x</w:t>
      </w:r>
    </w:p>
    <w:p w14:paraId="5CD303C7" w14:textId="0C4ED284"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Maly, R. C., Liang, L.-J., Liu, Y., Griggs, J. J., &amp; Ganz, P. A. (2017a). Randomized Controlled Trial of Survivorship Care Plans Among Low-Income, Predominantly Latina Breast Cancer Survivors</w:t>
      </w:r>
      <w:r w:rsidR="00E671FE">
        <w:rPr>
          <w:rFonts w:ascii="Times New Roman" w:hAnsi="Times New Roman" w:cs="Times New Roman"/>
          <w:sz w:val="24"/>
        </w:rPr>
        <w:t xml:space="preserve">. </w:t>
      </w:r>
      <w:r w:rsidR="00E671FE" w:rsidRPr="00E671FE">
        <w:rPr>
          <w:rFonts w:ascii="Times New Roman" w:hAnsi="Times New Roman" w:cs="Times New Roman"/>
          <w:i/>
          <w:iCs/>
          <w:sz w:val="24"/>
        </w:rPr>
        <w:t>Journal of Clinical Oncology</w:t>
      </w:r>
      <w:r w:rsidR="00E671FE">
        <w:rPr>
          <w:rFonts w:ascii="Times New Roman" w:hAnsi="Times New Roman" w:cs="Times New Roman"/>
          <w:sz w:val="24"/>
        </w:rPr>
        <w:t xml:space="preserve">, </w:t>
      </w:r>
      <w:r w:rsidRPr="00F35A09">
        <w:rPr>
          <w:rFonts w:ascii="Times New Roman" w:hAnsi="Times New Roman" w:cs="Times New Roman"/>
          <w:i/>
          <w:iCs/>
          <w:sz w:val="24"/>
        </w:rPr>
        <w:t>35</w:t>
      </w:r>
      <w:r w:rsidRPr="00F35A09">
        <w:rPr>
          <w:rFonts w:ascii="Times New Roman" w:hAnsi="Times New Roman" w:cs="Times New Roman"/>
          <w:sz w:val="24"/>
        </w:rPr>
        <w:t>(16), 1814–1821. https://doi.org/10.1200/JCO.2016.68.9497</w:t>
      </w:r>
    </w:p>
    <w:p w14:paraId="25C9C03B" w14:textId="205743E0" w:rsidR="00DB7F41" w:rsidRPr="00DB7F41" w:rsidRDefault="00DB7F41" w:rsidP="00DB7F41">
      <w:pPr>
        <w:widowControl w:val="0"/>
        <w:autoSpaceDE w:val="0"/>
        <w:autoSpaceDN w:val="0"/>
        <w:adjustRightInd w:val="0"/>
        <w:spacing w:line="480" w:lineRule="auto"/>
        <w:ind w:left="480" w:hanging="480"/>
        <w:rPr>
          <w:rFonts w:ascii="Times New Roman" w:hAnsi="Times New Roman" w:cs="Times New Roman"/>
          <w:noProof/>
          <w:sz w:val="24"/>
          <w:lang w:val="en-US"/>
        </w:rPr>
      </w:pPr>
      <w:r w:rsidRPr="00DB7F41">
        <w:rPr>
          <w:rFonts w:ascii="Times New Roman" w:hAnsi="Times New Roman" w:cs="Times New Roman"/>
          <w:noProof/>
          <w:color w:val="FF0000"/>
          <w:sz w:val="24"/>
          <w:lang w:val="en-US"/>
        </w:rPr>
        <w:lastRenderedPageBreak/>
        <w:t>Lawn, S., Fallon-Ferguson, J., Koczwara, B. (2017) Shared care involving cancer specialists and primary care providers - What do cancer survivors want?</w:t>
      </w:r>
      <w:r w:rsidR="00E671FE">
        <w:rPr>
          <w:rFonts w:ascii="Times New Roman" w:hAnsi="Times New Roman" w:cs="Times New Roman"/>
          <w:noProof/>
          <w:color w:val="FF0000"/>
          <w:sz w:val="24"/>
          <w:lang w:val="en-US"/>
        </w:rPr>
        <w:t xml:space="preserve">. </w:t>
      </w:r>
      <w:r w:rsidRPr="00E671FE">
        <w:rPr>
          <w:rFonts w:ascii="Times New Roman" w:hAnsi="Times New Roman" w:cs="Times New Roman"/>
          <w:i/>
          <w:iCs/>
          <w:noProof/>
          <w:color w:val="FF0000"/>
          <w:sz w:val="24"/>
          <w:lang w:val="en-US"/>
        </w:rPr>
        <w:t>Health Expectations</w:t>
      </w:r>
      <w:r w:rsidRPr="00DB7F41">
        <w:rPr>
          <w:rFonts w:ascii="Times New Roman" w:hAnsi="Times New Roman" w:cs="Times New Roman"/>
          <w:noProof/>
          <w:color w:val="FF0000"/>
          <w:sz w:val="24"/>
          <w:lang w:val="en-US"/>
        </w:rPr>
        <w:t>, 20(5),1081-1087. https://doi.org/10.1111/hex.12551</w:t>
      </w:r>
    </w:p>
    <w:p w14:paraId="2644CD8D" w14:textId="1DC83C9B" w:rsidR="00942219" w:rsidRPr="00B8335F" w:rsidRDefault="00942219" w:rsidP="00942219">
      <w:pPr>
        <w:widowControl w:val="0"/>
        <w:autoSpaceDE w:val="0"/>
        <w:autoSpaceDN w:val="0"/>
        <w:adjustRightInd w:val="0"/>
        <w:spacing w:line="480" w:lineRule="auto"/>
        <w:ind w:left="480" w:hanging="480"/>
        <w:rPr>
          <w:rFonts w:ascii="Times New Roman" w:hAnsi="Times New Roman" w:cs="Times New Roman"/>
          <w:sz w:val="24"/>
          <w:lang w:val="en-US"/>
        </w:rPr>
      </w:pPr>
      <w:r w:rsidRPr="00F35A09">
        <w:rPr>
          <w:rFonts w:ascii="Times New Roman" w:hAnsi="Times New Roman" w:cs="Times New Roman"/>
          <w:sz w:val="24"/>
        </w:rPr>
        <w:t xml:space="preserve">Maly, R. C., Liang, L.-J., Liu, Y., Griggs, J. J., &amp; Ganz, P. A. (2017b). Randomized Controlled Trial of Survivorship Care Plans Among Low-Income, Predominantly Latina Breast Cancer Survivors. </w:t>
      </w:r>
      <w:r w:rsidR="00545B35" w:rsidRPr="00B8335F">
        <w:rPr>
          <w:rFonts w:ascii="Times New Roman" w:hAnsi="Times New Roman" w:cs="Times New Roman"/>
          <w:i/>
          <w:iCs/>
          <w:sz w:val="24"/>
          <w:lang w:val="en-US"/>
        </w:rPr>
        <w:t>Journal of Clinical Oncology</w:t>
      </w:r>
      <w:r w:rsidRPr="00B8335F">
        <w:rPr>
          <w:rFonts w:ascii="Times New Roman" w:hAnsi="Times New Roman" w:cs="Times New Roman"/>
          <w:sz w:val="24"/>
          <w:lang w:val="en-US"/>
        </w:rPr>
        <w:t xml:space="preserve">, </w:t>
      </w:r>
      <w:r w:rsidRPr="00B8335F">
        <w:rPr>
          <w:rFonts w:ascii="Times New Roman" w:hAnsi="Times New Roman" w:cs="Times New Roman"/>
          <w:i/>
          <w:iCs/>
          <w:sz w:val="24"/>
          <w:lang w:val="en-US"/>
        </w:rPr>
        <w:t>35</w:t>
      </w:r>
      <w:r w:rsidRPr="00B8335F">
        <w:rPr>
          <w:rFonts w:ascii="Times New Roman" w:hAnsi="Times New Roman" w:cs="Times New Roman"/>
          <w:sz w:val="24"/>
          <w:lang w:val="en-US"/>
        </w:rPr>
        <w:t>(16), 1814–1821. https://doi.org/10.1200/JCO.2016.68.9497</w:t>
      </w:r>
    </w:p>
    <w:p w14:paraId="388E4F0C" w14:textId="27F41102" w:rsidR="00942219" w:rsidRPr="00C831E7" w:rsidRDefault="00942219" w:rsidP="00545B35">
      <w:pPr>
        <w:widowControl w:val="0"/>
        <w:autoSpaceDE w:val="0"/>
        <w:autoSpaceDN w:val="0"/>
        <w:adjustRightInd w:val="0"/>
        <w:spacing w:line="480" w:lineRule="auto"/>
        <w:ind w:left="480" w:hanging="480"/>
        <w:rPr>
          <w:rFonts w:ascii="Times New Roman" w:hAnsi="Times New Roman" w:cs="Times New Roman"/>
          <w:sz w:val="24"/>
          <w:lang w:val="en-US"/>
        </w:rPr>
      </w:pPr>
      <w:r w:rsidRPr="00B8335F">
        <w:rPr>
          <w:rFonts w:ascii="Times New Roman" w:hAnsi="Times New Roman" w:cs="Times New Roman"/>
          <w:sz w:val="24"/>
          <w:lang w:val="en-US"/>
        </w:rPr>
        <w:t xml:space="preserve">Mateo, A. M., &amp; Garcia-Vivar, C. (2019). </w:t>
      </w:r>
      <w:r w:rsidRPr="00BE2A1D">
        <w:rPr>
          <w:rFonts w:ascii="Times New Roman" w:hAnsi="Times New Roman" w:cs="Times New Roman"/>
          <w:sz w:val="24"/>
          <w:lang w:val="es-ES"/>
        </w:rPr>
        <w:t>Modelos de atención sanitaria en la supervivencia del cáncer y gestión de cuidados enfermeros</w:t>
      </w:r>
      <w:r w:rsidR="00545B35">
        <w:rPr>
          <w:rFonts w:ascii="Times New Roman" w:hAnsi="Times New Roman" w:cs="Times New Roman"/>
          <w:sz w:val="24"/>
          <w:lang w:val="es-ES"/>
        </w:rPr>
        <w:t xml:space="preserve"> </w:t>
      </w:r>
      <w:r w:rsidR="00545B35" w:rsidRPr="00C831E7">
        <w:rPr>
          <w:rFonts w:ascii="Times New Roman" w:hAnsi="Times New Roman" w:cs="Times New Roman"/>
          <w:sz w:val="24"/>
          <w:lang w:val="es-ES"/>
        </w:rPr>
        <w:t>[</w:t>
      </w:r>
      <w:r w:rsidR="00545B35" w:rsidRPr="00545B35">
        <w:rPr>
          <w:rFonts w:ascii="Times New Roman" w:hAnsi="Times New Roman" w:cs="Times New Roman"/>
          <w:sz w:val="24"/>
          <w:lang w:val="es-ES"/>
        </w:rPr>
        <w:t>Health care models in cancer survival and nursing care management</w:t>
      </w:r>
      <w:r w:rsidR="00545B35" w:rsidRPr="00C831E7">
        <w:rPr>
          <w:rFonts w:ascii="Times New Roman" w:hAnsi="Times New Roman" w:cs="Times New Roman"/>
          <w:sz w:val="24"/>
          <w:lang w:val="es-ES"/>
        </w:rPr>
        <w:t>]</w:t>
      </w:r>
      <w:r w:rsidRPr="00545B35">
        <w:rPr>
          <w:rFonts w:ascii="Times New Roman" w:hAnsi="Times New Roman" w:cs="Times New Roman"/>
          <w:sz w:val="24"/>
          <w:lang w:val="es-ES"/>
        </w:rPr>
        <w:t xml:space="preserve">. </w:t>
      </w:r>
      <w:r w:rsidRPr="00F35A09">
        <w:rPr>
          <w:rFonts w:ascii="Times New Roman" w:hAnsi="Times New Roman" w:cs="Times New Roman"/>
          <w:i/>
          <w:iCs/>
          <w:sz w:val="24"/>
        </w:rPr>
        <w:t>Enfermeria Oncológica</w:t>
      </w:r>
      <w:r w:rsidRPr="00F35A09">
        <w:rPr>
          <w:rFonts w:ascii="Times New Roman" w:hAnsi="Times New Roman" w:cs="Times New Roman"/>
          <w:sz w:val="24"/>
        </w:rPr>
        <w:t xml:space="preserve">, </w:t>
      </w:r>
      <w:r w:rsidRPr="00F35A09">
        <w:rPr>
          <w:rFonts w:ascii="Times New Roman" w:hAnsi="Times New Roman" w:cs="Times New Roman"/>
          <w:i/>
          <w:iCs/>
          <w:sz w:val="24"/>
        </w:rPr>
        <w:t>21</w:t>
      </w:r>
      <w:r w:rsidRPr="00F35A09">
        <w:rPr>
          <w:rFonts w:ascii="Times New Roman" w:hAnsi="Times New Roman" w:cs="Times New Roman"/>
          <w:sz w:val="24"/>
        </w:rPr>
        <w:t>(1), 18–23.</w:t>
      </w:r>
    </w:p>
    <w:p w14:paraId="467B5B5F"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Mayer, D. K., Deal, A., Crane, J., Chen, R., Asher, G., Hanson, L., … Rosenstein, D. (2016). Using Survivorship Care Plans to Enhance Communication and Cancer Care Coordination: Results of a Pilot Study. </w:t>
      </w:r>
      <w:r w:rsidRPr="00F35A09">
        <w:rPr>
          <w:rFonts w:ascii="Times New Roman" w:hAnsi="Times New Roman" w:cs="Times New Roman"/>
          <w:i/>
          <w:iCs/>
          <w:sz w:val="24"/>
        </w:rPr>
        <w:t>Oncology Nursing Forum</w:t>
      </w:r>
      <w:r w:rsidRPr="00F35A09">
        <w:rPr>
          <w:rFonts w:ascii="Times New Roman" w:hAnsi="Times New Roman" w:cs="Times New Roman"/>
          <w:sz w:val="24"/>
        </w:rPr>
        <w:t xml:space="preserve">, </w:t>
      </w:r>
      <w:r w:rsidRPr="00F35A09">
        <w:rPr>
          <w:rFonts w:ascii="Times New Roman" w:hAnsi="Times New Roman" w:cs="Times New Roman"/>
          <w:i/>
          <w:iCs/>
          <w:sz w:val="24"/>
        </w:rPr>
        <w:t>43</w:t>
      </w:r>
      <w:r w:rsidRPr="00F35A09">
        <w:rPr>
          <w:rFonts w:ascii="Times New Roman" w:hAnsi="Times New Roman" w:cs="Times New Roman"/>
          <w:sz w:val="24"/>
        </w:rPr>
        <w:t>(5), 636–645. https://doi.org/10.1188/16.onf.636-645</w:t>
      </w:r>
    </w:p>
    <w:p w14:paraId="056D2774"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Mayer, D. K., Gerstel, A., Walton, A. L., Triglianos, T., Sadiq, T. E., Hawkins, N. A., &amp; Davies, J. M. (2014). Implementing Survivorship Care Plans for Colon Cancer Survivors. </w:t>
      </w:r>
      <w:r w:rsidRPr="00F35A09">
        <w:rPr>
          <w:rFonts w:ascii="Times New Roman" w:hAnsi="Times New Roman" w:cs="Times New Roman"/>
          <w:i/>
          <w:iCs/>
          <w:sz w:val="24"/>
        </w:rPr>
        <w:t>Oncology Nursing Forum</w:t>
      </w:r>
      <w:r w:rsidRPr="00F35A09">
        <w:rPr>
          <w:rFonts w:ascii="Times New Roman" w:hAnsi="Times New Roman" w:cs="Times New Roman"/>
          <w:sz w:val="24"/>
        </w:rPr>
        <w:t xml:space="preserve">, </w:t>
      </w:r>
      <w:r w:rsidRPr="00F35A09">
        <w:rPr>
          <w:rFonts w:ascii="Times New Roman" w:hAnsi="Times New Roman" w:cs="Times New Roman"/>
          <w:i/>
          <w:iCs/>
          <w:sz w:val="24"/>
        </w:rPr>
        <w:t>41</w:t>
      </w:r>
      <w:r w:rsidRPr="00F35A09">
        <w:rPr>
          <w:rFonts w:ascii="Times New Roman" w:hAnsi="Times New Roman" w:cs="Times New Roman"/>
          <w:sz w:val="24"/>
        </w:rPr>
        <w:t>(3), 266–273. https://doi.org/10.1188/14.onf.266-273</w:t>
      </w:r>
    </w:p>
    <w:p w14:paraId="5FBE8440" w14:textId="37159DF7" w:rsidR="000C4227" w:rsidRPr="000C4227" w:rsidRDefault="000C4227" w:rsidP="000C4227">
      <w:pPr>
        <w:widowControl w:val="0"/>
        <w:autoSpaceDE w:val="0"/>
        <w:autoSpaceDN w:val="0"/>
        <w:adjustRightInd w:val="0"/>
        <w:spacing w:line="480" w:lineRule="auto"/>
        <w:ind w:left="480" w:hanging="480"/>
        <w:jc w:val="both"/>
        <w:rPr>
          <w:rFonts w:ascii="Times New Roman" w:hAnsi="Times New Roman" w:cs="Times New Roman"/>
          <w:noProof/>
          <w:color w:val="FF0000"/>
          <w:sz w:val="24"/>
          <w:lang w:val="en-US"/>
        </w:rPr>
      </w:pPr>
      <w:r w:rsidRPr="000C4227">
        <w:rPr>
          <w:rFonts w:ascii="Times New Roman" w:hAnsi="Times New Roman" w:cs="Times New Roman"/>
          <w:noProof/>
          <w:color w:val="FF0000"/>
          <w:sz w:val="24"/>
          <w:lang w:val="en-US"/>
        </w:rPr>
        <w:t>Miller, R.</w:t>
      </w:r>
      <w:r w:rsidR="00902021">
        <w:rPr>
          <w:rFonts w:ascii="Times New Roman" w:hAnsi="Times New Roman" w:cs="Times New Roman"/>
          <w:noProof/>
          <w:color w:val="FF0000"/>
          <w:sz w:val="24"/>
          <w:lang w:val="en-US"/>
        </w:rPr>
        <w:t xml:space="preserve"> </w:t>
      </w:r>
      <w:r w:rsidRPr="000C4227">
        <w:rPr>
          <w:rFonts w:ascii="Times New Roman" w:hAnsi="Times New Roman" w:cs="Times New Roman"/>
          <w:noProof/>
          <w:color w:val="FF0000"/>
          <w:sz w:val="24"/>
          <w:lang w:val="en-US"/>
        </w:rPr>
        <w:t xml:space="preserve">(2008). Implementing a Survivorship Care Plan for Patients With Breast Cancer. </w:t>
      </w:r>
      <w:r w:rsidRPr="000C4227">
        <w:rPr>
          <w:rFonts w:ascii="Times New Roman" w:hAnsi="Times New Roman" w:cs="Times New Roman"/>
          <w:i/>
          <w:iCs/>
          <w:noProof/>
          <w:color w:val="FF0000"/>
          <w:sz w:val="24"/>
          <w:lang w:val="en-US"/>
        </w:rPr>
        <w:t>Clinical Journal of Oncology Nursing</w:t>
      </w:r>
      <w:r w:rsidRPr="000C4227">
        <w:rPr>
          <w:rFonts w:ascii="Times New Roman" w:hAnsi="Times New Roman" w:cs="Times New Roman"/>
          <w:noProof/>
          <w:color w:val="FF0000"/>
          <w:sz w:val="24"/>
          <w:lang w:val="en-US"/>
        </w:rPr>
        <w:t xml:space="preserve">, </w:t>
      </w:r>
      <w:r w:rsidRPr="000C4227">
        <w:rPr>
          <w:rFonts w:ascii="Times New Roman" w:hAnsi="Times New Roman" w:cs="Times New Roman"/>
          <w:i/>
          <w:iCs/>
          <w:noProof/>
          <w:color w:val="FF0000"/>
          <w:sz w:val="24"/>
          <w:lang w:val="en-US"/>
        </w:rPr>
        <w:t>12</w:t>
      </w:r>
      <w:r w:rsidRPr="000C4227">
        <w:rPr>
          <w:rFonts w:ascii="Times New Roman" w:hAnsi="Times New Roman" w:cs="Times New Roman"/>
          <w:noProof/>
          <w:color w:val="FF0000"/>
          <w:sz w:val="24"/>
          <w:lang w:val="en-US"/>
        </w:rPr>
        <w:t>(3), 479–487. https://doi.org/10.1200/JCO.2007.14.2851</w:t>
      </w:r>
    </w:p>
    <w:p w14:paraId="478F3BBF" w14:textId="4EF20A94" w:rsidR="0094221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Minnesota Cancer Alliance. (2013). </w:t>
      </w:r>
      <w:r w:rsidRPr="00F35A09">
        <w:rPr>
          <w:rFonts w:ascii="Times New Roman" w:hAnsi="Times New Roman" w:cs="Times New Roman"/>
          <w:i/>
          <w:iCs/>
          <w:sz w:val="24"/>
        </w:rPr>
        <w:t xml:space="preserve">Cancer Survivor Care Plan What’s Next? Life After </w:t>
      </w:r>
      <w:r w:rsidRPr="00F35A09">
        <w:rPr>
          <w:rFonts w:ascii="Times New Roman" w:hAnsi="Times New Roman" w:cs="Times New Roman"/>
          <w:i/>
          <w:iCs/>
          <w:sz w:val="24"/>
        </w:rPr>
        <w:lastRenderedPageBreak/>
        <w:t>Cancer Treatment</w:t>
      </w:r>
      <w:r w:rsidRPr="00F35A09">
        <w:rPr>
          <w:rFonts w:ascii="Times New Roman" w:hAnsi="Times New Roman" w:cs="Times New Roman"/>
          <w:sz w:val="24"/>
        </w:rPr>
        <w:t>. Sant Paul, MN.</w:t>
      </w:r>
    </w:p>
    <w:p w14:paraId="74A89227" w14:textId="49F173BE" w:rsidR="00DB7F41" w:rsidRPr="00DB7F41" w:rsidRDefault="00DB7F41" w:rsidP="00DB7F41">
      <w:pPr>
        <w:widowControl w:val="0"/>
        <w:autoSpaceDE w:val="0"/>
        <w:autoSpaceDN w:val="0"/>
        <w:adjustRightInd w:val="0"/>
        <w:spacing w:line="480" w:lineRule="auto"/>
        <w:ind w:left="480" w:hanging="480"/>
        <w:rPr>
          <w:rFonts w:ascii="Times New Roman" w:hAnsi="Times New Roman" w:cs="Times New Roman"/>
          <w:noProof/>
          <w:color w:val="FF0000"/>
          <w:sz w:val="24"/>
          <w:lang w:val="en-US"/>
        </w:rPr>
      </w:pPr>
      <w:r w:rsidRPr="00DB7F41">
        <w:rPr>
          <w:rFonts w:ascii="Times New Roman" w:hAnsi="Times New Roman" w:cs="Times New Roman"/>
          <w:noProof/>
          <w:color w:val="FF0000"/>
          <w:sz w:val="24"/>
          <w:lang w:val="en-US"/>
        </w:rPr>
        <w:t xml:space="preserve">Monterosso L, Platt V, Bulsara M, Berg M. Systematic review and meta-analysis of patient reported outcomes for nurse-led models of survivorship care for adult cancer patients. </w:t>
      </w:r>
      <w:r w:rsidRPr="00275D62">
        <w:rPr>
          <w:rFonts w:ascii="Times New Roman" w:hAnsi="Times New Roman" w:cs="Times New Roman"/>
          <w:i/>
          <w:iCs/>
          <w:noProof/>
          <w:color w:val="FF0000"/>
          <w:sz w:val="24"/>
          <w:lang w:val="en-US"/>
        </w:rPr>
        <w:t>Cancer Treatment Review</w:t>
      </w:r>
      <w:r w:rsidRPr="00DB7F41">
        <w:rPr>
          <w:rFonts w:ascii="Times New Roman" w:hAnsi="Times New Roman" w:cs="Times New Roman"/>
          <w:noProof/>
          <w:color w:val="FF0000"/>
          <w:sz w:val="24"/>
          <w:lang w:val="en-US"/>
        </w:rPr>
        <w:t>,  2019, 73, 62-72. https://doi.org/10.1016/j.ctrv.2018.12.007.</w:t>
      </w:r>
    </w:p>
    <w:p w14:paraId="5CF3E77A"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232103">
        <w:rPr>
          <w:rFonts w:ascii="Times New Roman" w:hAnsi="Times New Roman" w:cs="Times New Roman"/>
          <w:sz w:val="24"/>
          <w:lang w:val="en-US"/>
        </w:rPr>
        <w:t xml:space="preserve">Nicolaije, K. A. H., Ezendam, N. P. M., Vos, M. C., Pijnenborg, J. M. A., Boll, D., Boss, E. A., … </w:t>
      </w:r>
      <w:r w:rsidRPr="00F35A09">
        <w:rPr>
          <w:rFonts w:ascii="Times New Roman" w:hAnsi="Times New Roman" w:cs="Times New Roman"/>
          <w:sz w:val="24"/>
        </w:rPr>
        <w:t xml:space="preserve">Van De Poll-Franse, L. V. (2015). Impact of an automatically generated cancer survivorship care plan on patient-reported outcomes in routine clinical practice: Longitudinal outcomes of a pragmatic, cluster randomized trial. </w:t>
      </w:r>
      <w:r w:rsidRPr="00F35A09">
        <w:rPr>
          <w:rFonts w:ascii="Times New Roman" w:hAnsi="Times New Roman" w:cs="Times New Roman"/>
          <w:i/>
          <w:iCs/>
          <w:sz w:val="24"/>
        </w:rPr>
        <w:t>Journal of Clinical Oncology</w:t>
      </w:r>
      <w:r w:rsidRPr="00F35A09">
        <w:rPr>
          <w:rFonts w:ascii="Times New Roman" w:hAnsi="Times New Roman" w:cs="Times New Roman"/>
          <w:sz w:val="24"/>
        </w:rPr>
        <w:t xml:space="preserve">, </w:t>
      </w:r>
      <w:r w:rsidRPr="00F35A09">
        <w:rPr>
          <w:rFonts w:ascii="Times New Roman" w:hAnsi="Times New Roman" w:cs="Times New Roman"/>
          <w:i/>
          <w:iCs/>
          <w:sz w:val="24"/>
        </w:rPr>
        <w:t>33</w:t>
      </w:r>
      <w:r w:rsidRPr="00F35A09">
        <w:rPr>
          <w:rFonts w:ascii="Times New Roman" w:hAnsi="Times New Roman" w:cs="Times New Roman"/>
          <w:sz w:val="24"/>
        </w:rPr>
        <w:t>(31), 3550–3559. https://doi.org/10.1200/JCO.2014.60.3399</w:t>
      </w:r>
    </w:p>
    <w:p w14:paraId="14040C0A"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Nicolaije, K. A. H., Ezendam, N. P. M., Vos, M. C., Pijnenborg, J. M. A., van de Poll-Franse, L. V., &amp; Kruitwagen, R. F. P. M. (2013). Oncology providers’ evaluation of the use of an automatically generated cancer survivorship care plan: Longitudinal results from the ROGY Care trial. </w:t>
      </w:r>
      <w:r w:rsidRPr="00F35A09">
        <w:rPr>
          <w:rFonts w:ascii="Times New Roman" w:hAnsi="Times New Roman" w:cs="Times New Roman"/>
          <w:i/>
          <w:iCs/>
          <w:sz w:val="24"/>
        </w:rPr>
        <w:t>Journal of Cancer Survivorship</w:t>
      </w:r>
      <w:r w:rsidRPr="00F35A09">
        <w:rPr>
          <w:rFonts w:ascii="Times New Roman" w:hAnsi="Times New Roman" w:cs="Times New Roman"/>
          <w:sz w:val="24"/>
        </w:rPr>
        <w:t xml:space="preserve">, </w:t>
      </w:r>
      <w:r w:rsidRPr="00F35A09">
        <w:rPr>
          <w:rFonts w:ascii="Times New Roman" w:hAnsi="Times New Roman" w:cs="Times New Roman"/>
          <w:i/>
          <w:iCs/>
          <w:sz w:val="24"/>
        </w:rPr>
        <w:t>8</w:t>
      </w:r>
      <w:r w:rsidRPr="00F35A09">
        <w:rPr>
          <w:rFonts w:ascii="Times New Roman" w:hAnsi="Times New Roman" w:cs="Times New Roman"/>
          <w:sz w:val="24"/>
        </w:rPr>
        <w:t>, 248–259. https://doi.org/10.1007/s11764-013-0327-1</w:t>
      </w:r>
    </w:p>
    <w:p w14:paraId="7A4E9181"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Nolte, L., Kinnane, N., Lai-Kwon, J., Gates, P., Shilkin, P., &amp; Jefford, M. (2016). The impact of survivorship care planning on patients, general practitioners, and hospital-based staff. </w:t>
      </w:r>
      <w:r w:rsidRPr="00F35A09">
        <w:rPr>
          <w:rFonts w:ascii="Times New Roman" w:hAnsi="Times New Roman" w:cs="Times New Roman"/>
          <w:i/>
          <w:iCs/>
          <w:sz w:val="24"/>
        </w:rPr>
        <w:t>Cancer Nursing</w:t>
      </w:r>
      <w:r w:rsidRPr="00F35A09">
        <w:rPr>
          <w:rFonts w:ascii="Times New Roman" w:hAnsi="Times New Roman" w:cs="Times New Roman"/>
          <w:sz w:val="24"/>
        </w:rPr>
        <w:t xml:space="preserve">, </w:t>
      </w:r>
      <w:r w:rsidRPr="00F35A09">
        <w:rPr>
          <w:rFonts w:ascii="Times New Roman" w:hAnsi="Times New Roman" w:cs="Times New Roman"/>
          <w:i/>
          <w:iCs/>
          <w:sz w:val="24"/>
        </w:rPr>
        <w:t>39</w:t>
      </w:r>
      <w:r w:rsidRPr="00F35A09">
        <w:rPr>
          <w:rFonts w:ascii="Times New Roman" w:hAnsi="Times New Roman" w:cs="Times New Roman"/>
          <w:sz w:val="24"/>
        </w:rPr>
        <w:t>(6), E26–E35. https://doi.org/10.1097/NCC.0000000000000329</w:t>
      </w:r>
    </w:p>
    <w:p w14:paraId="3330F2B5"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Poghosyan, L., Norful, A. A., Liu, J., &amp; Friedberg, M. W. (2018). Nurse Practitioner Practice Environments in Primary Care and Quality of Care for Chronic Diseases. </w:t>
      </w:r>
      <w:r w:rsidRPr="00F35A09">
        <w:rPr>
          <w:rFonts w:ascii="Times New Roman" w:hAnsi="Times New Roman" w:cs="Times New Roman"/>
          <w:i/>
          <w:iCs/>
          <w:sz w:val="24"/>
        </w:rPr>
        <w:t>Med Care</w:t>
      </w:r>
      <w:r w:rsidRPr="00F35A09">
        <w:rPr>
          <w:rFonts w:ascii="Times New Roman" w:hAnsi="Times New Roman" w:cs="Times New Roman"/>
          <w:sz w:val="24"/>
        </w:rPr>
        <w:t xml:space="preserve">, </w:t>
      </w:r>
      <w:r w:rsidRPr="00F35A09">
        <w:rPr>
          <w:rFonts w:ascii="Times New Roman" w:hAnsi="Times New Roman" w:cs="Times New Roman"/>
          <w:i/>
          <w:iCs/>
          <w:sz w:val="24"/>
        </w:rPr>
        <w:t>56</w:t>
      </w:r>
      <w:r w:rsidRPr="00F35A09">
        <w:rPr>
          <w:rFonts w:ascii="Times New Roman" w:hAnsi="Times New Roman" w:cs="Times New Roman"/>
          <w:sz w:val="24"/>
        </w:rPr>
        <w:t>(9), 791–797. https://doi.org/110.1016/j.bbi.2017.04.008</w:t>
      </w:r>
    </w:p>
    <w:p w14:paraId="77DBD282"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lastRenderedPageBreak/>
        <w:t xml:space="preserve">Reb, A., Ruel, N., Fakih, M., Lai, L., Salgia, R., Ferrell, B., … Sun, V. (2017). Empowering survivors after colorectal and lung cancer treatment: Pilot study of a Self-Management Survivorship Care Planning intervention. </w:t>
      </w:r>
      <w:r w:rsidRPr="00F35A09">
        <w:rPr>
          <w:rFonts w:ascii="Times New Roman" w:hAnsi="Times New Roman" w:cs="Times New Roman"/>
          <w:i/>
          <w:iCs/>
          <w:sz w:val="24"/>
        </w:rPr>
        <w:t>European Journal of Oncology Nursing</w:t>
      </w:r>
      <w:r w:rsidRPr="00F35A09">
        <w:rPr>
          <w:rFonts w:ascii="Times New Roman" w:hAnsi="Times New Roman" w:cs="Times New Roman"/>
          <w:sz w:val="24"/>
        </w:rPr>
        <w:t xml:space="preserve">, </w:t>
      </w:r>
      <w:r w:rsidRPr="00F35A09">
        <w:rPr>
          <w:rFonts w:ascii="Times New Roman" w:hAnsi="Times New Roman" w:cs="Times New Roman"/>
          <w:i/>
          <w:iCs/>
          <w:sz w:val="24"/>
        </w:rPr>
        <w:t>29</w:t>
      </w:r>
      <w:r w:rsidRPr="00F35A09">
        <w:rPr>
          <w:rFonts w:ascii="Times New Roman" w:hAnsi="Times New Roman" w:cs="Times New Roman"/>
          <w:sz w:val="24"/>
        </w:rPr>
        <w:t>, 125–134. https://doi.org/10.1016/j.ejon.2017.06.003</w:t>
      </w:r>
    </w:p>
    <w:p w14:paraId="4727AD60"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Rowland, J. H., Kent, E. E., Forsythe, L. P., Loge, J. H., Hjorth, L., Glaser, A., … Fosså, S. D. (2013). Cancer survivorship research in Europe and the United States: Where have we been, where are we going, and what can we learn from each other? </w:t>
      </w:r>
      <w:r w:rsidRPr="00F35A09">
        <w:rPr>
          <w:rFonts w:ascii="Times New Roman" w:hAnsi="Times New Roman" w:cs="Times New Roman"/>
          <w:i/>
          <w:iCs/>
          <w:sz w:val="24"/>
        </w:rPr>
        <w:t>Cancer</w:t>
      </w:r>
      <w:r w:rsidRPr="00F35A09">
        <w:rPr>
          <w:rFonts w:ascii="Times New Roman" w:hAnsi="Times New Roman" w:cs="Times New Roman"/>
          <w:sz w:val="24"/>
        </w:rPr>
        <w:t xml:space="preserve">, </w:t>
      </w:r>
      <w:r w:rsidRPr="00F35A09">
        <w:rPr>
          <w:rFonts w:ascii="Times New Roman" w:hAnsi="Times New Roman" w:cs="Times New Roman"/>
          <w:i/>
          <w:iCs/>
          <w:sz w:val="24"/>
        </w:rPr>
        <w:t>119</w:t>
      </w:r>
      <w:r w:rsidRPr="00F35A09">
        <w:rPr>
          <w:rFonts w:ascii="Times New Roman" w:hAnsi="Times New Roman" w:cs="Times New Roman"/>
          <w:sz w:val="24"/>
        </w:rPr>
        <w:t>(SUPPL11), 2094–2108. https://doi.org/10.1002/cncr.28060</w:t>
      </w:r>
    </w:p>
    <w:p w14:paraId="5833284C"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Siegel, R. L., Miller, K. D., &amp; Jemal, A. (2019). Cancer statistics, 2019. </w:t>
      </w:r>
      <w:r w:rsidRPr="00F35A09">
        <w:rPr>
          <w:rFonts w:ascii="Times New Roman" w:hAnsi="Times New Roman" w:cs="Times New Roman"/>
          <w:i/>
          <w:iCs/>
          <w:sz w:val="24"/>
        </w:rPr>
        <w:t>CA: A Cancer Journal for Clinicians</w:t>
      </w:r>
      <w:r w:rsidRPr="00F35A09">
        <w:rPr>
          <w:rFonts w:ascii="Times New Roman" w:hAnsi="Times New Roman" w:cs="Times New Roman"/>
          <w:sz w:val="24"/>
        </w:rPr>
        <w:t xml:space="preserve">, </w:t>
      </w:r>
      <w:r w:rsidRPr="00F35A09">
        <w:rPr>
          <w:rFonts w:ascii="Times New Roman" w:hAnsi="Times New Roman" w:cs="Times New Roman"/>
          <w:i/>
          <w:iCs/>
          <w:sz w:val="24"/>
        </w:rPr>
        <w:t>69</w:t>
      </w:r>
      <w:r w:rsidRPr="00F35A09">
        <w:rPr>
          <w:rFonts w:ascii="Times New Roman" w:hAnsi="Times New Roman" w:cs="Times New Roman"/>
          <w:sz w:val="24"/>
        </w:rPr>
        <w:t>(1), 7–34. https://doi.org/10.3322/caac.21551</w:t>
      </w:r>
    </w:p>
    <w:p w14:paraId="3D9DBF14" w14:textId="77777777" w:rsidR="00942219" w:rsidRPr="00F35A0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t xml:space="preserve">Singh-Carlson, S., Wong, F., &amp; Oshan, G. (2018). Evaluation of the delivery of survivorship care plans for South Asian female breast cancer survivors residing in Canada. </w:t>
      </w:r>
      <w:r w:rsidRPr="00F35A09">
        <w:rPr>
          <w:rFonts w:ascii="Times New Roman" w:hAnsi="Times New Roman" w:cs="Times New Roman"/>
          <w:i/>
          <w:iCs/>
          <w:sz w:val="24"/>
        </w:rPr>
        <w:t>Current Oncology</w:t>
      </w:r>
      <w:r w:rsidRPr="00F35A09">
        <w:rPr>
          <w:rFonts w:ascii="Times New Roman" w:hAnsi="Times New Roman" w:cs="Times New Roman"/>
          <w:sz w:val="24"/>
        </w:rPr>
        <w:t xml:space="preserve">, </w:t>
      </w:r>
      <w:r w:rsidRPr="00F35A09">
        <w:rPr>
          <w:rFonts w:ascii="Times New Roman" w:hAnsi="Times New Roman" w:cs="Times New Roman"/>
          <w:i/>
          <w:iCs/>
          <w:sz w:val="24"/>
        </w:rPr>
        <w:t>25</w:t>
      </w:r>
      <w:r w:rsidRPr="00F35A09">
        <w:rPr>
          <w:rFonts w:ascii="Times New Roman" w:hAnsi="Times New Roman" w:cs="Times New Roman"/>
          <w:sz w:val="24"/>
        </w:rPr>
        <w:t>(4), 265–274. https://doi.org/http://dx.doi.org/10.1007/s00520-016-3209-z</w:t>
      </w:r>
    </w:p>
    <w:p w14:paraId="67B84971" w14:textId="77777777" w:rsidR="00942219" w:rsidRPr="00BE2A1D" w:rsidRDefault="00942219" w:rsidP="00942219">
      <w:pPr>
        <w:widowControl w:val="0"/>
        <w:autoSpaceDE w:val="0"/>
        <w:autoSpaceDN w:val="0"/>
        <w:adjustRightInd w:val="0"/>
        <w:spacing w:line="480" w:lineRule="auto"/>
        <w:ind w:left="480" w:hanging="480"/>
        <w:rPr>
          <w:rFonts w:ascii="Times New Roman" w:hAnsi="Times New Roman" w:cs="Times New Roman"/>
          <w:sz w:val="24"/>
          <w:lang w:val="es-ES"/>
        </w:rPr>
      </w:pPr>
      <w:r w:rsidRPr="00F35A09">
        <w:rPr>
          <w:rFonts w:ascii="Times New Roman" w:hAnsi="Times New Roman" w:cs="Times New Roman"/>
          <w:sz w:val="24"/>
        </w:rPr>
        <w:t xml:space="preserve">Smolowitz, J., Speakman, E., Wojnar, D., Whelan, E. M., Ulrich, S., Hayes, C., &amp; Wood, L. (2015). Role of the registered nurse in primary health care: Meeting health care needs in the 21st century. </w:t>
      </w:r>
      <w:r w:rsidRPr="00BE2A1D">
        <w:rPr>
          <w:rFonts w:ascii="Times New Roman" w:hAnsi="Times New Roman" w:cs="Times New Roman"/>
          <w:i/>
          <w:iCs/>
          <w:sz w:val="24"/>
          <w:lang w:val="es-ES"/>
        </w:rPr>
        <w:t>Nursing Outlook</w:t>
      </w:r>
      <w:r w:rsidRPr="00BE2A1D">
        <w:rPr>
          <w:rFonts w:ascii="Times New Roman" w:hAnsi="Times New Roman" w:cs="Times New Roman"/>
          <w:sz w:val="24"/>
          <w:lang w:val="es-ES"/>
        </w:rPr>
        <w:t xml:space="preserve">, </w:t>
      </w:r>
      <w:r w:rsidRPr="00BE2A1D">
        <w:rPr>
          <w:rFonts w:ascii="Times New Roman" w:hAnsi="Times New Roman" w:cs="Times New Roman"/>
          <w:i/>
          <w:iCs/>
          <w:sz w:val="24"/>
          <w:lang w:val="es-ES"/>
        </w:rPr>
        <w:t>63</w:t>
      </w:r>
      <w:r w:rsidRPr="00BE2A1D">
        <w:rPr>
          <w:rFonts w:ascii="Times New Roman" w:hAnsi="Times New Roman" w:cs="Times New Roman"/>
          <w:sz w:val="24"/>
          <w:lang w:val="es-ES"/>
        </w:rPr>
        <w:t>(2), 130–136. https://doi.org/10.1016/j.outlook.2014.08.004</w:t>
      </w:r>
    </w:p>
    <w:p w14:paraId="23E65276" w14:textId="2FDFE9D6" w:rsidR="00942219" w:rsidRPr="00C831E7" w:rsidRDefault="00942219" w:rsidP="009676AE">
      <w:pPr>
        <w:widowControl w:val="0"/>
        <w:autoSpaceDE w:val="0"/>
        <w:autoSpaceDN w:val="0"/>
        <w:adjustRightInd w:val="0"/>
        <w:spacing w:line="480" w:lineRule="auto"/>
        <w:ind w:left="480" w:hanging="480"/>
        <w:rPr>
          <w:rFonts w:ascii="Times New Roman" w:hAnsi="Times New Roman" w:cs="Times New Roman"/>
          <w:sz w:val="24"/>
          <w:lang w:val="en-US"/>
        </w:rPr>
      </w:pPr>
      <w:r w:rsidRPr="00BE2A1D">
        <w:rPr>
          <w:rFonts w:ascii="Times New Roman" w:hAnsi="Times New Roman" w:cs="Times New Roman"/>
          <w:sz w:val="24"/>
          <w:lang w:val="es-ES"/>
        </w:rPr>
        <w:t xml:space="preserve">Sociedad Española de Oncología Médica SEOM. </w:t>
      </w:r>
      <w:r w:rsidRPr="00C831E7">
        <w:rPr>
          <w:rFonts w:ascii="Times New Roman" w:hAnsi="Times New Roman" w:cs="Times New Roman"/>
          <w:sz w:val="24"/>
          <w:lang w:val="en-US"/>
        </w:rPr>
        <w:t xml:space="preserve">(2011). </w:t>
      </w:r>
      <w:r w:rsidRPr="00C831E7">
        <w:rPr>
          <w:rFonts w:ascii="Times New Roman" w:hAnsi="Times New Roman" w:cs="Times New Roman"/>
          <w:i/>
          <w:iCs/>
          <w:sz w:val="24"/>
          <w:lang w:val="en-US"/>
        </w:rPr>
        <w:t xml:space="preserve">Monográfico SEOM de </w:t>
      </w:r>
      <w:r w:rsidR="009676AE" w:rsidRPr="00C831E7">
        <w:rPr>
          <w:rFonts w:ascii="Times New Roman" w:hAnsi="Times New Roman" w:cs="Times New Roman"/>
          <w:i/>
          <w:iCs/>
          <w:sz w:val="24"/>
          <w:lang w:val="en-US"/>
        </w:rPr>
        <w:t>l</w:t>
      </w:r>
      <w:r w:rsidRPr="00C831E7">
        <w:rPr>
          <w:rFonts w:ascii="Times New Roman" w:hAnsi="Times New Roman" w:cs="Times New Roman"/>
          <w:i/>
          <w:iCs/>
          <w:sz w:val="24"/>
          <w:lang w:val="en-US"/>
        </w:rPr>
        <w:t xml:space="preserve">argos </w:t>
      </w:r>
      <w:r w:rsidR="009676AE" w:rsidRPr="00C831E7">
        <w:rPr>
          <w:rFonts w:ascii="Times New Roman" w:hAnsi="Times New Roman" w:cs="Times New Roman"/>
          <w:i/>
          <w:iCs/>
          <w:sz w:val="24"/>
          <w:lang w:val="en-US"/>
        </w:rPr>
        <w:t>s</w:t>
      </w:r>
      <w:r w:rsidRPr="00C831E7">
        <w:rPr>
          <w:rFonts w:ascii="Times New Roman" w:hAnsi="Times New Roman" w:cs="Times New Roman"/>
          <w:i/>
          <w:iCs/>
          <w:sz w:val="24"/>
          <w:lang w:val="en-US"/>
        </w:rPr>
        <w:t xml:space="preserve">upervivientes en </w:t>
      </w:r>
      <w:r w:rsidR="009676AE">
        <w:rPr>
          <w:rFonts w:ascii="Times New Roman" w:hAnsi="Times New Roman" w:cs="Times New Roman"/>
          <w:i/>
          <w:iCs/>
          <w:sz w:val="24"/>
          <w:lang w:val="en-US"/>
        </w:rPr>
        <w:t>c</w:t>
      </w:r>
      <w:r w:rsidRPr="00C831E7">
        <w:rPr>
          <w:rFonts w:ascii="Times New Roman" w:hAnsi="Times New Roman" w:cs="Times New Roman"/>
          <w:i/>
          <w:iCs/>
          <w:sz w:val="24"/>
          <w:lang w:val="en-US"/>
        </w:rPr>
        <w:t>áncer</w:t>
      </w:r>
      <w:r w:rsidR="009676AE" w:rsidRPr="00C831E7">
        <w:rPr>
          <w:rFonts w:ascii="Times New Roman" w:hAnsi="Times New Roman" w:cs="Times New Roman"/>
          <w:sz w:val="24"/>
          <w:lang w:val="en-US"/>
        </w:rPr>
        <w:t xml:space="preserve"> [SEOM Monograph of </w:t>
      </w:r>
      <w:r w:rsidR="009676AE">
        <w:rPr>
          <w:rFonts w:ascii="Times New Roman" w:hAnsi="Times New Roman" w:cs="Times New Roman"/>
          <w:sz w:val="24"/>
          <w:lang w:val="en-US"/>
        </w:rPr>
        <w:t>l</w:t>
      </w:r>
      <w:r w:rsidR="009676AE" w:rsidRPr="00C831E7">
        <w:rPr>
          <w:rFonts w:ascii="Times New Roman" w:hAnsi="Times New Roman" w:cs="Times New Roman"/>
          <w:sz w:val="24"/>
          <w:lang w:val="en-US"/>
        </w:rPr>
        <w:t>ong</w:t>
      </w:r>
      <w:r w:rsidR="009676AE">
        <w:rPr>
          <w:rFonts w:ascii="Times New Roman" w:hAnsi="Times New Roman" w:cs="Times New Roman"/>
          <w:sz w:val="24"/>
          <w:lang w:val="en-US"/>
        </w:rPr>
        <w:t>-term cancer s</w:t>
      </w:r>
      <w:r w:rsidR="009676AE" w:rsidRPr="00C831E7">
        <w:rPr>
          <w:rFonts w:ascii="Times New Roman" w:hAnsi="Times New Roman" w:cs="Times New Roman"/>
          <w:sz w:val="24"/>
          <w:lang w:val="en-US"/>
        </w:rPr>
        <w:t>urvivors</w:t>
      </w:r>
      <w:r w:rsidR="009676AE" w:rsidRPr="009676AE">
        <w:rPr>
          <w:rFonts w:ascii="Times New Roman" w:hAnsi="Times New Roman" w:cs="Times New Roman"/>
          <w:sz w:val="24"/>
          <w:lang w:val="en-US"/>
        </w:rPr>
        <w:t>]</w:t>
      </w:r>
      <w:r w:rsidR="009676AE">
        <w:rPr>
          <w:rFonts w:ascii="Times New Roman" w:hAnsi="Times New Roman" w:cs="Times New Roman"/>
          <w:sz w:val="24"/>
          <w:lang w:val="en-US"/>
        </w:rPr>
        <w:t xml:space="preserve">. </w:t>
      </w:r>
      <w:r w:rsidR="009676AE" w:rsidRPr="009676AE">
        <w:rPr>
          <w:rFonts w:ascii="Times New Roman" w:hAnsi="Times New Roman" w:cs="Times New Roman"/>
          <w:sz w:val="24"/>
          <w:lang w:val="en-US"/>
        </w:rPr>
        <w:t>Retrieved from</w:t>
      </w:r>
      <w:r w:rsidR="009676AE">
        <w:rPr>
          <w:rFonts w:ascii="Times New Roman" w:hAnsi="Times New Roman" w:cs="Times New Roman"/>
          <w:sz w:val="24"/>
          <w:lang w:val="en-US"/>
        </w:rPr>
        <w:t xml:space="preserve"> </w:t>
      </w:r>
      <w:r w:rsidR="009676AE" w:rsidRPr="009676AE">
        <w:rPr>
          <w:rFonts w:ascii="Times New Roman" w:hAnsi="Times New Roman" w:cs="Times New Roman"/>
          <w:sz w:val="24"/>
          <w:lang w:val="en-US"/>
        </w:rPr>
        <w:t>https://seom.org/seomcms/images/stories/recursos/infopublico/publicaciones/MONOGRAFICO_SEOM_LARGOS_SUPERVIVIENTES_I.pdf</w:t>
      </w:r>
      <w:r w:rsidR="009676AE">
        <w:rPr>
          <w:rFonts w:ascii="Times New Roman" w:hAnsi="Times New Roman" w:cs="Times New Roman"/>
          <w:sz w:val="24"/>
          <w:lang w:val="en-US"/>
        </w:rPr>
        <w:t xml:space="preserve"> </w:t>
      </w:r>
    </w:p>
    <w:p w14:paraId="55F64D9C" w14:textId="19C21F2B" w:rsidR="00942219" w:rsidRDefault="00942219" w:rsidP="00942219">
      <w:pPr>
        <w:widowControl w:val="0"/>
        <w:autoSpaceDE w:val="0"/>
        <w:autoSpaceDN w:val="0"/>
        <w:adjustRightInd w:val="0"/>
        <w:spacing w:line="480" w:lineRule="auto"/>
        <w:ind w:left="480" w:hanging="480"/>
        <w:rPr>
          <w:rFonts w:ascii="Times New Roman" w:hAnsi="Times New Roman" w:cs="Times New Roman"/>
          <w:sz w:val="24"/>
        </w:rPr>
      </w:pPr>
      <w:r w:rsidRPr="00F35A09">
        <w:rPr>
          <w:rFonts w:ascii="Times New Roman" w:hAnsi="Times New Roman" w:cs="Times New Roman"/>
          <w:sz w:val="24"/>
        </w:rPr>
        <w:lastRenderedPageBreak/>
        <w:t xml:space="preserve">Sprague, B. L., Dittus, K. L., Pace, C. M., Dulko, D., Pollack, L. A., Hawkins, N. A., &amp; Geller, B. M. (2013). Patient Satisfaction With Breast and Colorectal Cancer Survivorship Care Plans. </w:t>
      </w:r>
      <w:r w:rsidRPr="00F35A09">
        <w:rPr>
          <w:rFonts w:ascii="Times New Roman" w:hAnsi="Times New Roman" w:cs="Times New Roman"/>
          <w:i/>
          <w:iCs/>
          <w:sz w:val="24"/>
        </w:rPr>
        <w:t>Clinical Journal of Oncology Nursing</w:t>
      </w:r>
      <w:r w:rsidRPr="00F35A09">
        <w:rPr>
          <w:rFonts w:ascii="Times New Roman" w:hAnsi="Times New Roman" w:cs="Times New Roman"/>
          <w:sz w:val="24"/>
        </w:rPr>
        <w:t xml:space="preserve">, </w:t>
      </w:r>
      <w:r w:rsidRPr="00F35A09">
        <w:rPr>
          <w:rFonts w:ascii="Times New Roman" w:hAnsi="Times New Roman" w:cs="Times New Roman"/>
          <w:i/>
          <w:iCs/>
          <w:sz w:val="24"/>
        </w:rPr>
        <w:t>17</w:t>
      </w:r>
      <w:r w:rsidRPr="00F35A09">
        <w:rPr>
          <w:rFonts w:ascii="Times New Roman" w:hAnsi="Times New Roman" w:cs="Times New Roman"/>
          <w:sz w:val="24"/>
        </w:rPr>
        <w:t>(3), 266–272. https://doi.org/10.1188/13.cjon.17-03ap</w:t>
      </w:r>
    </w:p>
    <w:p w14:paraId="47326B9E" w14:textId="6D5284A4" w:rsidR="00A30CD5" w:rsidRPr="00F35A09" w:rsidRDefault="00A30CD5" w:rsidP="00942219">
      <w:pPr>
        <w:widowControl w:val="0"/>
        <w:autoSpaceDE w:val="0"/>
        <w:autoSpaceDN w:val="0"/>
        <w:adjustRightInd w:val="0"/>
        <w:spacing w:line="480" w:lineRule="auto"/>
        <w:ind w:left="480" w:hanging="480"/>
        <w:rPr>
          <w:rFonts w:ascii="Times New Roman" w:hAnsi="Times New Roman" w:cs="Times New Roman"/>
          <w:sz w:val="24"/>
        </w:rPr>
      </w:pPr>
      <w:r w:rsidRPr="00A30CD5">
        <w:rPr>
          <w:rFonts w:ascii="Times New Roman" w:hAnsi="Times New Roman" w:cs="Times New Roman"/>
          <w:sz w:val="24"/>
        </w:rPr>
        <w:t xml:space="preserve">Whittemore, R., &amp; Knafl, K. (2005). The integrative review: Updated methodology. </w:t>
      </w:r>
      <w:r w:rsidRPr="00275D62">
        <w:rPr>
          <w:rFonts w:ascii="Times New Roman" w:hAnsi="Times New Roman" w:cs="Times New Roman"/>
          <w:i/>
          <w:iCs/>
          <w:sz w:val="24"/>
        </w:rPr>
        <w:t>Journal of Advanced Nursing</w:t>
      </w:r>
      <w:r w:rsidRPr="00A30CD5">
        <w:rPr>
          <w:rFonts w:ascii="Times New Roman" w:hAnsi="Times New Roman" w:cs="Times New Roman"/>
          <w:sz w:val="24"/>
        </w:rPr>
        <w:t>, 52(5), 546–553. https://doi.org/10.1111/j.1365-2648.2005.03621.x</w:t>
      </w:r>
    </w:p>
    <w:p w14:paraId="77A2C17D" w14:textId="312D72E2" w:rsidR="00033341" w:rsidRPr="00F35A09" w:rsidRDefault="00942219" w:rsidP="00261896">
      <w:pPr>
        <w:widowControl w:val="0"/>
        <w:autoSpaceDE w:val="0"/>
        <w:autoSpaceDN w:val="0"/>
        <w:adjustRightInd w:val="0"/>
        <w:spacing w:line="480" w:lineRule="auto"/>
        <w:ind w:left="480" w:hanging="480"/>
        <w:rPr>
          <w:rFonts w:ascii="Times New Roman" w:hAnsi="Times New Roman" w:cs="Times New Roman"/>
          <w:sz w:val="24"/>
          <w:szCs w:val="24"/>
        </w:rPr>
      </w:pPr>
      <w:r w:rsidRPr="00F35A09">
        <w:rPr>
          <w:rFonts w:ascii="Times New Roman" w:hAnsi="Times New Roman" w:cs="Times New Roman"/>
          <w:sz w:val="24"/>
          <w:szCs w:val="24"/>
        </w:rPr>
        <w:fldChar w:fldCharType="end"/>
      </w:r>
    </w:p>
    <w:sectPr w:rsidR="00033341" w:rsidRPr="00F35A09" w:rsidSect="0021384D">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353F51" w14:textId="77777777" w:rsidR="00C20F6D" w:rsidRPr="00F35A09" w:rsidRDefault="00C20F6D">
      <w:pPr>
        <w:spacing w:before="0" w:after="0" w:line="240" w:lineRule="auto"/>
      </w:pPr>
      <w:r w:rsidRPr="00F35A09">
        <w:separator/>
      </w:r>
    </w:p>
  </w:endnote>
  <w:endnote w:type="continuationSeparator" w:id="0">
    <w:p w14:paraId="748701DF" w14:textId="77777777" w:rsidR="00C20F6D" w:rsidRPr="00F35A09" w:rsidRDefault="00C20F6D">
      <w:pPr>
        <w:spacing w:before="0" w:after="0" w:line="240" w:lineRule="auto"/>
      </w:pPr>
      <w:r w:rsidRPr="00F35A0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Yu Gothic Light">
    <w:altName w:val="游ゴシック Light"/>
    <w:panose1 w:val="020B0300000000000000"/>
    <w:charset w:val="80"/>
    <w:family w:val="swiss"/>
    <w:pitch w:val="variable"/>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notTrueType/>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62F042" w14:textId="3F223B3C" w:rsidR="00166E09" w:rsidRPr="00F35A09" w:rsidRDefault="00166E09" w:rsidP="00B57131">
    <w:pPr>
      <w:pStyle w:val="Piedepgina"/>
      <w:framePr w:wrap="none" w:vAnchor="text" w:hAnchor="margin" w:xAlign="right" w:y="1"/>
      <w:rPr>
        <w:rStyle w:val="Nmerodepgina"/>
      </w:rPr>
    </w:pPr>
    <w:r w:rsidRPr="00F35A09">
      <w:rPr>
        <w:rStyle w:val="Nmerodepgina"/>
      </w:rPr>
      <w:fldChar w:fldCharType="begin"/>
    </w:r>
    <w:r w:rsidRPr="00F35A09">
      <w:instrText xml:space="preserve"> PAGE</w:instrText>
    </w:r>
    <w:r w:rsidRPr="00F35A09">
      <w:rPr>
        <w:rStyle w:val="Nmerodepgina"/>
      </w:rPr>
      <w:fldChar w:fldCharType="end"/>
    </w:r>
  </w:p>
  <w:p w14:paraId="09A80054" w14:textId="77777777" w:rsidR="00166E09" w:rsidRPr="00F35A09" w:rsidRDefault="00166E09" w:rsidP="00B57131">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20BDF7" w14:textId="77777777" w:rsidR="00166E09" w:rsidRPr="00F35A09" w:rsidRDefault="00166E09">
    <w:r w:rsidRPr="00F35A09">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1B2ED9" w14:textId="77777777" w:rsidR="00C20F6D" w:rsidRPr="00F35A09" w:rsidRDefault="00C20F6D">
      <w:pPr>
        <w:spacing w:before="0" w:after="0" w:line="240" w:lineRule="auto"/>
      </w:pPr>
      <w:r w:rsidRPr="00F35A09">
        <w:separator/>
      </w:r>
    </w:p>
  </w:footnote>
  <w:footnote w:type="continuationSeparator" w:id="0">
    <w:p w14:paraId="4704D839" w14:textId="77777777" w:rsidR="00C20F6D" w:rsidRPr="00F35A09" w:rsidRDefault="00C20F6D">
      <w:pPr>
        <w:spacing w:before="0" w:after="0" w:line="240" w:lineRule="auto"/>
      </w:pPr>
      <w:r w:rsidRPr="00F35A09">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B6CED" w14:textId="3F7000EE" w:rsidR="00166E09" w:rsidRPr="00F35A09" w:rsidRDefault="00166E09" w:rsidP="00B57131">
    <w:pPr>
      <w:pStyle w:val="Encabezado"/>
      <w:framePr w:wrap="none" w:vAnchor="text" w:hAnchor="margin" w:xAlign="right" w:y="1"/>
      <w:rPr>
        <w:rStyle w:val="Nmerodepgina"/>
      </w:rPr>
    </w:pPr>
    <w:r w:rsidRPr="00F35A09">
      <w:rPr>
        <w:rStyle w:val="Nmerodepgina"/>
      </w:rPr>
      <w:fldChar w:fldCharType="begin"/>
    </w:r>
    <w:r w:rsidRPr="00F35A09">
      <w:instrText xml:space="preserve"> PAGE</w:instrText>
    </w:r>
    <w:r w:rsidRPr="00F35A09">
      <w:rPr>
        <w:rStyle w:val="Nmerodepgina"/>
      </w:rPr>
      <w:fldChar w:fldCharType="end"/>
    </w:r>
  </w:p>
  <w:p w14:paraId="3FBE75E6" w14:textId="77777777" w:rsidR="00166E09" w:rsidRPr="00F35A09" w:rsidRDefault="00166E09" w:rsidP="00B57131">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E4BBE7" w14:textId="0C370F59" w:rsidR="00166E09" w:rsidRPr="00F35A09" w:rsidRDefault="00166E09" w:rsidP="00B57131">
    <w:pPr>
      <w:pStyle w:val="Encabezado"/>
      <w:framePr w:wrap="none" w:vAnchor="text" w:hAnchor="margin" w:xAlign="right" w:y="1"/>
      <w:rPr>
        <w:rStyle w:val="Nmerodepgina"/>
      </w:rPr>
    </w:pPr>
    <w:r w:rsidRPr="00F35A09">
      <w:rPr>
        <w:rStyle w:val="Nmerodepgina"/>
      </w:rPr>
      <w:fldChar w:fldCharType="begin"/>
    </w:r>
    <w:r w:rsidRPr="00F35A09">
      <w:instrText xml:space="preserve"> PAGE </w:instrText>
    </w:r>
    <w:r w:rsidRPr="00F35A09">
      <w:rPr>
        <w:rStyle w:val="Nmerodepgina"/>
      </w:rPr>
      <w:fldChar w:fldCharType="separate"/>
    </w:r>
    <w:r>
      <w:rPr>
        <w:noProof/>
      </w:rPr>
      <w:t>7</w:t>
    </w:r>
    <w:r w:rsidRPr="00F35A09">
      <w:rPr>
        <w:rStyle w:val="Nmerodepgina"/>
      </w:rPr>
      <w:fldChar w:fldCharType="end"/>
    </w:r>
  </w:p>
  <w:p w14:paraId="6F09840D" w14:textId="77777777" w:rsidR="00166E09" w:rsidRPr="00F35A09" w:rsidRDefault="00166E09" w:rsidP="00B57131">
    <w:pPr>
      <w:pStyle w:val="Encabezad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FB5E0D"/>
    <w:multiLevelType w:val="hybridMultilevel"/>
    <w:tmpl w:val="82D6F1C6"/>
    <w:lvl w:ilvl="0" w:tplc="F016107E">
      <w:start w:val="1"/>
      <w:numFmt w:val="decimal"/>
      <w:lvlText w:val="%1."/>
      <w:lvlJc w:val="left"/>
      <w:pPr>
        <w:ind w:left="1287" w:hanging="360"/>
      </w:pPr>
      <w:rPr>
        <w:rFonts w:hint="default"/>
      </w:rPr>
    </w:lvl>
    <w:lvl w:ilvl="1" w:tplc="05328EFE" w:tentative="1">
      <w:start w:val="1"/>
      <w:numFmt w:val="bullet"/>
      <w:lvlText w:val="o"/>
      <w:lvlJc w:val="left"/>
      <w:pPr>
        <w:ind w:left="2007" w:hanging="360"/>
      </w:pPr>
      <w:rPr>
        <w:rFonts w:ascii="Courier New" w:hAnsi="Courier New" w:cs="Courier New" w:hint="default"/>
      </w:rPr>
    </w:lvl>
    <w:lvl w:ilvl="2" w:tplc="3B022AF8" w:tentative="1">
      <w:start w:val="1"/>
      <w:numFmt w:val="bullet"/>
      <w:lvlText w:val=""/>
      <w:lvlJc w:val="left"/>
      <w:pPr>
        <w:ind w:left="2727" w:hanging="360"/>
      </w:pPr>
      <w:rPr>
        <w:rFonts w:ascii="Wingdings" w:hAnsi="Wingdings" w:hint="default"/>
      </w:rPr>
    </w:lvl>
    <w:lvl w:ilvl="3" w:tplc="D6D2B90A" w:tentative="1">
      <w:start w:val="1"/>
      <w:numFmt w:val="bullet"/>
      <w:lvlText w:val=""/>
      <w:lvlJc w:val="left"/>
      <w:pPr>
        <w:ind w:left="3447" w:hanging="360"/>
      </w:pPr>
      <w:rPr>
        <w:rFonts w:ascii="Symbol" w:hAnsi="Symbol" w:hint="default"/>
      </w:rPr>
    </w:lvl>
    <w:lvl w:ilvl="4" w:tplc="6DD8879C" w:tentative="1">
      <w:start w:val="1"/>
      <w:numFmt w:val="bullet"/>
      <w:lvlText w:val="o"/>
      <w:lvlJc w:val="left"/>
      <w:pPr>
        <w:ind w:left="4167" w:hanging="360"/>
      </w:pPr>
      <w:rPr>
        <w:rFonts w:ascii="Courier New" w:hAnsi="Courier New" w:cs="Courier New" w:hint="default"/>
      </w:rPr>
    </w:lvl>
    <w:lvl w:ilvl="5" w:tplc="D63C7534" w:tentative="1">
      <w:start w:val="1"/>
      <w:numFmt w:val="bullet"/>
      <w:lvlText w:val=""/>
      <w:lvlJc w:val="left"/>
      <w:pPr>
        <w:ind w:left="4887" w:hanging="360"/>
      </w:pPr>
      <w:rPr>
        <w:rFonts w:ascii="Wingdings" w:hAnsi="Wingdings" w:hint="default"/>
      </w:rPr>
    </w:lvl>
    <w:lvl w:ilvl="6" w:tplc="D66A2616" w:tentative="1">
      <w:start w:val="1"/>
      <w:numFmt w:val="bullet"/>
      <w:lvlText w:val=""/>
      <w:lvlJc w:val="left"/>
      <w:pPr>
        <w:ind w:left="5607" w:hanging="360"/>
      </w:pPr>
      <w:rPr>
        <w:rFonts w:ascii="Symbol" w:hAnsi="Symbol" w:hint="default"/>
      </w:rPr>
    </w:lvl>
    <w:lvl w:ilvl="7" w:tplc="874AC6F0" w:tentative="1">
      <w:start w:val="1"/>
      <w:numFmt w:val="bullet"/>
      <w:lvlText w:val="o"/>
      <w:lvlJc w:val="left"/>
      <w:pPr>
        <w:ind w:left="6327" w:hanging="360"/>
      </w:pPr>
      <w:rPr>
        <w:rFonts w:ascii="Courier New" w:hAnsi="Courier New" w:cs="Courier New" w:hint="default"/>
      </w:rPr>
    </w:lvl>
    <w:lvl w:ilvl="8" w:tplc="8B4AFC86" w:tentative="1">
      <w:start w:val="1"/>
      <w:numFmt w:val="bullet"/>
      <w:lvlText w:val=""/>
      <w:lvlJc w:val="left"/>
      <w:pPr>
        <w:ind w:left="7047"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4CA"/>
    <w:rsid w:val="00000424"/>
    <w:rsid w:val="00000DFE"/>
    <w:rsid w:val="00000FE8"/>
    <w:rsid w:val="00004BFB"/>
    <w:rsid w:val="000150B4"/>
    <w:rsid w:val="00020D36"/>
    <w:rsid w:val="000220CF"/>
    <w:rsid w:val="00022ABB"/>
    <w:rsid w:val="00023FDA"/>
    <w:rsid w:val="00027496"/>
    <w:rsid w:val="000274CA"/>
    <w:rsid w:val="00033341"/>
    <w:rsid w:val="00033EE0"/>
    <w:rsid w:val="0004209D"/>
    <w:rsid w:val="0004501C"/>
    <w:rsid w:val="00047394"/>
    <w:rsid w:val="00047677"/>
    <w:rsid w:val="00054E07"/>
    <w:rsid w:val="000607D5"/>
    <w:rsid w:val="00064F12"/>
    <w:rsid w:val="00073F9B"/>
    <w:rsid w:val="000764EB"/>
    <w:rsid w:val="00082B67"/>
    <w:rsid w:val="000875A2"/>
    <w:rsid w:val="000878F7"/>
    <w:rsid w:val="000A4732"/>
    <w:rsid w:val="000A4E84"/>
    <w:rsid w:val="000A6944"/>
    <w:rsid w:val="000A741B"/>
    <w:rsid w:val="000C4227"/>
    <w:rsid w:val="000E6E3C"/>
    <w:rsid w:val="000F30A9"/>
    <w:rsid w:val="000F4077"/>
    <w:rsid w:val="001002E2"/>
    <w:rsid w:val="001056B1"/>
    <w:rsid w:val="00105B87"/>
    <w:rsid w:val="00110BB0"/>
    <w:rsid w:val="00111144"/>
    <w:rsid w:val="001124B0"/>
    <w:rsid w:val="001138FE"/>
    <w:rsid w:val="0011589E"/>
    <w:rsid w:val="0011708A"/>
    <w:rsid w:val="00120226"/>
    <w:rsid w:val="00121479"/>
    <w:rsid w:val="00132641"/>
    <w:rsid w:val="001336E0"/>
    <w:rsid w:val="001351F7"/>
    <w:rsid w:val="001363C1"/>
    <w:rsid w:val="00142883"/>
    <w:rsid w:val="001463B1"/>
    <w:rsid w:val="001510A0"/>
    <w:rsid w:val="00153542"/>
    <w:rsid w:val="001556A3"/>
    <w:rsid w:val="00157699"/>
    <w:rsid w:val="001668FC"/>
    <w:rsid w:val="00166E09"/>
    <w:rsid w:val="00173715"/>
    <w:rsid w:val="00174654"/>
    <w:rsid w:val="001853C4"/>
    <w:rsid w:val="00190032"/>
    <w:rsid w:val="00194B1C"/>
    <w:rsid w:val="001A1111"/>
    <w:rsid w:val="001A6E91"/>
    <w:rsid w:val="001B1E11"/>
    <w:rsid w:val="001B48C3"/>
    <w:rsid w:val="001B5BC5"/>
    <w:rsid w:val="001B7343"/>
    <w:rsid w:val="001C1A3E"/>
    <w:rsid w:val="001C1F33"/>
    <w:rsid w:val="001C2147"/>
    <w:rsid w:val="001C2E9F"/>
    <w:rsid w:val="001C3AE4"/>
    <w:rsid w:val="001D318C"/>
    <w:rsid w:val="001E5A09"/>
    <w:rsid w:val="001E71E4"/>
    <w:rsid w:val="001F6C72"/>
    <w:rsid w:val="00204AB3"/>
    <w:rsid w:val="00205A3B"/>
    <w:rsid w:val="0021384D"/>
    <w:rsid w:val="00227A04"/>
    <w:rsid w:val="002317BE"/>
    <w:rsid w:val="00232103"/>
    <w:rsid w:val="002438D8"/>
    <w:rsid w:val="00245110"/>
    <w:rsid w:val="0024581A"/>
    <w:rsid w:val="0026032D"/>
    <w:rsid w:val="00261896"/>
    <w:rsid w:val="002664DA"/>
    <w:rsid w:val="00275D62"/>
    <w:rsid w:val="00284133"/>
    <w:rsid w:val="00284243"/>
    <w:rsid w:val="002874F6"/>
    <w:rsid w:val="002875AF"/>
    <w:rsid w:val="002A5F1F"/>
    <w:rsid w:val="002B2D5E"/>
    <w:rsid w:val="002B6E55"/>
    <w:rsid w:val="002C02CD"/>
    <w:rsid w:val="002C5ACB"/>
    <w:rsid w:val="002D273C"/>
    <w:rsid w:val="002D2D22"/>
    <w:rsid w:val="002D50F6"/>
    <w:rsid w:val="002E0709"/>
    <w:rsid w:val="002E37B9"/>
    <w:rsid w:val="002E7FE3"/>
    <w:rsid w:val="002F1B43"/>
    <w:rsid w:val="002F2EC2"/>
    <w:rsid w:val="00307654"/>
    <w:rsid w:val="00307A62"/>
    <w:rsid w:val="00312A72"/>
    <w:rsid w:val="00312AD6"/>
    <w:rsid w:val="00317C3A"/>
    <w:rsid w:val="003246F6"/>
    <w:rsid w:val="00325999"/>
    <w:rsid w:val="003315A3"/>
    <w:rsid w:val="00331EDC"/>
    <w:rsid w:val="003378AA"/>
    <w:rsid w:val="00337C5A"/>
    <w:rsid w:val="003556A5"/>
    <w:rsid w:val="00360C81"/>
    <w:rsid w:val="00362443"/>
    <w:rsid w:val="0037002D"/>
    <w:rsid w:val="0037543E"/>
    <w:rsid w:val="00395587"/>
    <w:rsid w:val="003A007B"/>
    <w:rsid w:val="003A3EE3"/>
    <w:rsid w:val="003B2231"/>
    <w:rsid w:val="003B27FF"/>
    <w:rsid w:val="003B7279"/>
    <w:rsid w:val="003C1AD9"/>
    <w:rsid w:val="003C47DB"/>
    <w:rsid w:val="003D50EF"/>
    <w:rsid w:val="003D5444"/>
    <w:rsid w:val="003E4D9F"/>
    <w:rsid w:val="003E64A9"/>
    <w:rsid w:val="003F1E12"/>
    <w:rsid w:val="0040070F"/>
    <w:rsid w:val="00400EC6"/>
    <w:rsid w:val="00404167"/>
    <w:rsid w:val="00404E65"/>
    <w:rsid w:val="00410B14"/>
    <w:rsid w:val="00412D37"/>
    <w:rsid w:val="0041590C"/>
    <w:rsid w:val="00416AA9"/>
    <w:rsid w:val="00422816"/>
    <w:rsid w:val="00427095"/>
    <w:rsid w:val="0042749E"/>
    <w:rsid w:val="00433A93"/>
    <w:rsid w:val="00434440"/>
    <w:rsid w:val="0044010D"/>
    <w:rsid w:val="00442536"/>
    <w:rsid w:val="00446BE6"/>
    <w:rsid w:val="00447CCD"/>
    <w:rsid w:val="00454FCF"/>
    <w:rsid w:val="004554B0"/>
    <w:rsid w:val="00457CB6"/>
    <w:rsid w:val="00460DD6"/>
    <w:rsid w:val="00465A6C"/>
    <w:rsid w:val="00467E6F"/>
    <w:rsid w:val="00474A35"/>
    <w:rsid w:val="0047688B"/>
    <w:rsid w:val="00477A8E"/>
    <w:rsid w:val="00485015"/>
    <w:rsid w:val="004863C6"/>
    <w:rsid w:val="00490800"/>
    <w:rsid w:val="004939E8"/>
    <w:rsid w:val="00497595"/>
    <w:rsid w:val="004A330F"/>
    <w:rsid w:val="004C10BD"/>
    <w:rsid w:val="004C3DEB"/>
    <w:rsid w:val="004C5431"/>
    <w:rsid w:val="004D49E2"/>
    <w:rsid w:val="004E3D21"/>
    <w:rsid w:val="004E4C13"/>
    <w:rsid w:val="004F02F4"/>
    <w:rsid w:val="004F464D"/>
    <w:rsid w:val="00512D29"/>
    <w:rsid w:val="00512F12"/>
    <w:rsid w:val="005178DE"/>
    <w:rsid w:val="00517C9F"/>
    <w:rsid w:val="00521F41"/>
    <w:rsid w:val="005233B1"/>
    <w:rsid w:val="00534A88"/>
    <w:rsid w:val="0054469C"/>
    <w:rsid w:val="00545B35"/>
    <w:rsid w:val="005508EB"/>
    <w:rsid w:val="00550A26"/>
    <w:rsid w:val="00550B56"/>
    <w:rsid w:val="005514F2"/>
    <w:rsid w:val="00553384"/>
    <w:rsid w:val="005613E0"/>
    <w:rsid w:val="00562E48"/>
    <w:rsid w:val="005632F1"/>
    <w:rsid w:val="0056792A"/>
    <w:rsid w:val="005705BA"/>
    <w:rsid w:val="00572A84"/>
    <w:rsid w:val="0059052D"/>
    <w:rsid w:val="00594B45"/>
    <w:rsid w:val="00596696"/>
    <w:rsid w:val="005A4692"/>
    <w:rsid w:val="005A7710"/>
    <w:rsid w:val="005B49F8"/>
    <w:rsid w:val="005B5785"/>
    <w:rsid w:val="005C229A"/>
    <w:rsid w:val="005C2B23"/>
    <w:rsid w:val="005C6F34"/>
    <w:rsid w:val="005D1D03"/>
    <w:rsid w:val="005D51DF"/>
    <w:rsid w:val="005E0FB8"/>
    <w:rsid w:val="005E2281"/>
    <w:rsid w:val="005E43AE"/>
    <w:rsid w:val="005E4B5B"/>
    <w:rsid w:val="005F279F"/>
    <w:rsid w:val="005F3045"/>
    <w:rsid w:val="005F3508"/>
    <w:rsid w:val="00602E01"/>
    <w:rsid w:val="00606BFE"/>
    <w:rsid w:val="00613490"/>
    <w:rsid w:val="0061427D"/>
    <w:rsid w:val="006215D9"/>
    <w:rsid w:val="00624432"/>
    <w:rsid w:val="00631874"/>
    <w:rsid w:val="00635D35"/>
    <w:rsid w:val="0064429F"/>
    <w:rsid w:val="00652E89"/>
    <w:rsid w:val="00653DE6"/>
    <w:rsid w:val="00663E68"/>
    <w:rsid w:val="00666D7B"/>
    <w:rsid w:val="006823EE"/>
    <w:rsid w:val="00683BBE"/>
    <w:rsid w:val="00692904"/>
    <w:rsid w:val="00694CDB"/>
    <w:rsid w:val="00694D5B"/>
    <w:rsid w:val="006A2E8D"/>
    <w:rsid w:val="006A56CA"/>
    <w:rsid w:val="006B1604"/>
    <w:rsid w:val="006B2463"/>
    <w:rsid w:val="006B3C94"/>
    <w:rsid w:val="006B61E4"/>
    <w:rsid w:val="006E1F3D"/>
    <w:rsid w:val="006F4CDB"/>
    <w:rsid w:val="007008C3"/>
    <w:rsid w:val="00711A48"/>
    <w:rsid w:val="00713005"/>
    <w:rsid w:val="0071490F"/>
    <w:rsid w:val="00714D8D"/>
    <w:rsid w:val="007404EE"/>
    <w:rsid w:val="007453D6"/>
    <w:rsid w:val="00747058"/>
    <w:rsid w:val="007509FF"/>
    <w:rsid w:val="00750E04"/>
    <w:rsid w:val="00755869"/>
    <w:rsid w:val="00755922"/>
    <w:rsid w:val="00763F29"/>
    <w:rsid w:val="0076534A"/>
    <w:rsid w:val="0077083F"/>
    <w:rsid w:val="007713BA"/>
    <w:rsid w:val="007747F3"/>
    <w:rsid w:val="00777BAE"/>
    <w:rsid w:val="00781C60"/>
    <w:rsid w:val="007908ED"/>
    <w:rsid w:val="007938E6"/>
    <w:rsid w:val="007946E0"/>
    <w:rsid w:val="007A2A5F"/>
    <w:rsid w:val="007B1661"/>
    <w:rsid w:val="007B28F0"/>
    <w:rsid w:val="007B56FD"/>
    <w:rsid w:val="007D0AF9"/>
    <w:rsid w:val="007D4660"/>
    <w:rsid w:val="007D67EE"/>
    <w:rsid w:val="007E4A13"/>
    <w:rsid w:val="007F530B"/>
    <w:rsid w:val="007F5F4F"/>
    <w:rsid w:val="007F6F7B"/>
    <w:rsid w:val="00804CCE"/>
    <w:rsid w:val="008053DC"/>
    <w:rsid w:val="00816C45"/>
    <w:rsid w:val="00821F24"/>
    <w:rsid w:val="008247C3"/>
    <w:rsid w:val="00831610"/>
    <w:rsid w:val="00832E94"/>
    <w:rsid w:val="0083342B"/>
    <w:rsid w:val="0083564D"/>
    <w:rsid w:val="008410C3"/>
    <w:rsid w:val="008420C2"/>
    <w:rsid w:val="0084283B"/>
    <w:rsid w:val="008553A3"/>
    <w:rsid w:val="008560D8"/>
    <w:rsid w:val="008634C4"/>
    <w:rsid w:val="00867290"/>
    <w:rsid w:val="008717B3"/>
    <w:rsid w:val="00874747"/>
    <w:rsid w:val="008866BD"/>
    <w:rsid w:val="00895BA8"/>
    <w:rsid w:val="0089642C"/>
    <w:rsid w:val="008A5804"/>
    <w:rsid w:val="008B3781"/>
    <w:rsid w:val="008C0DB5"/>
    <w:rsid w:val="008C10C0"/>
    <w:rsid w:val="008C3F73"/>
    <w:rsid w:val="008C713A"/>
    <w:rsid w:val="008D25EE"/>
    <w:rsid w:val="008D6B68"/>
    <w:rsid w:val="008D7C9A"/>
    <w:rsid w:val="008E0AD6"/>
    <w:rsid w:val="008E1B19"/>
    <w:rsid w:val="008E7AA1"/>
    <w:rsid w:val="008F1BDB"/>
    <w:rsid w:val="008F298B"/>
    <w:rsid w:val="008F2ADB"/>
    <w:rsid w:val="008F413D"/>
    <w:rsid w:val="008F5C64"/>
    <w:rsid w:val="008F73B6"/>
    <w:rsid w:val="00902021"/>
    <w:rsid w:val="009025B2"/>
    <w:rsid w:val="009143D0"/>
    <w:rsid w:val="00915247"/>
    <w:rsid w:val="00917B47"/>
    <w:rsid w:val="00920230"/>
    <w:rsid w:val="009220EF"/>
    <w:rsid w:val="009226CA"/>
    <w:rsid w:val="009233AA"/>
    <w:rsid w:val="009243B2"/>
    <w:rsid w:val="0092744A"/>
    <w:rsid w:val="00942219"/>
    <w:rsid w:val="0094469E"/>
    <w:rsid w:val="00946F8C"/>
    <w:rsid w:val="00950D70"/>
    <w:rsid w:val="00961D14"/>
    <w:rsid w:val="00964C70"/>
    <w:rsid w:val="009668D3"/>
    <w:rsid w:val="009676AE"/>
    <w:rsid w:val="00970DB4"/>
    <w:rsid w:val="009726AA"/>
    <w:rsid w:val="00977FB6"/>
    <w:rsid w:val="009836F0"/>
    <w:rsid w:val="00984792"/>
    <w:rsid w:val="009927A6"/>
    <w:rsid w:val="00994908"/>
    <w:rsid w:val="0099561C"/>
    <w:rsid w:val="00995983"/>
    <w:rsid w:val="00997BAC"/>
    <w:rsid w:val="009A3A8C"/>
    <w:rsid w:val="009A6115"/>
    <w:rsid w:val="009B0127"/>
    <w:rsid w:val="009B0949"/>
    <w:rsid w:val="009C19AE"/>
    <w:rsid w:val="009D41A0"/>
    <w:rsid w:val="009F0543"/>
    <w:rsid w:val="009F2D44"/>
    <w:rsid w:val="009F7669"/>
    <w:rsid w:val="00A03428"/>
    <w:rsid w:val="00A03EEE"/>
    <w:rsid w:val="00A04A88"/>
    <w:rsid w:val="00A066C2"/>
    <w:rsid w:val="00A074ED"/>
    <w:rsid w:val="00A17649"/>
    <w:rsid w:val="00A17D7C"/>
    <w:rsid w:val="00A20E94"/>
    <w:rsid w:val="00A2119A"/>
    <w:rsid w:val="00A266B7"/>
    <w:rsid w:val="00A30CD5"/>
    <w:rsid w:val="00A319A3"/>
    <w:rsid w:val="00A32697"/>
    <w:rsid w:val="00A32DC0"/>
    <w:rsid w:val="00A34604"/>
    <w:rsid w:val="00A36173"/>
    <w:rsid w:val="00A408BE"/>
    <w:rsid w:val="00A40A0B"/>
    <w:rsid w:val="00A665F4"/>
    <w:rsid w:val="00A672F9"/>
    <w:rsid w:val="00A73FF6"/>
    <w:rsid w:val="00A740F5"/>
    <w:rsid w:val="00A80990"/>
    <w:rsid w:val="00A813B6"/>
    <w:rsid w:val="00A8291F"/>
    <w:rsid w:val="00A841B6"/>
    <w:rsid w:val="00A8637A"/>
    <w:rsid w:val="00A96F8D"/>
    <w:rsid w:val="00AA1887"/>
    <w:rsid w:val="00AA3E52"/>
    <w:rsid w:val="00AA5360"/>
    <w:rsid w:val="00AA71D8"/>
    <w:rsid w:val="00AB39B4"/>
    <w:rsid w:val="00AB66F1"/>
    <w:rsid w:val="00AB73FB"/>
    <w:rsid w:val="00AC1EFA"/>
    <w:rsid w:val="00AC5BB9"/>
    <w:rsid w:val="00AD31A5"/>
    <w:rsid w:val="00AE5A15"/>
    <w:rsid w:val="00AE69DA"/>
    <w:rsid w:val="00AF371B"/>
    <w:rsid w:val="00AF740B"/>
    <w:rsid w:val="00B0029F"/>
    <w:rsid w:val="00B07F5F"/>
    <w:rsid w:val="00B10C29"/>
    <w:rsid w:val="00B129EF"/>
    <w:rsid w:val="00B16F60"/>
    <w:rsid w:val="00B17D9A"/>
    <w:rsid w:val="00B30A45"/>
    <w:rsid w:val="00B336B4"/>
    <w:rsid w:val="00B3385F"/>
    <w:rsid w:val="00B35127"/>
    <w:rsid w:val="00B40A5A"/>
    <w:rsid w:val="00B46FF1"/>
    <w:rsid w:val="00B47E6C"/>
    <w:rsid w:val="00B53443"/>
    <w:rsid w:val="00B57131"/>
    <w:rsid w:val="00B70EE7"/>
    <w:rsid w:val="00B7313E"/>
    <w:rsid w:val="00B747BF"/>
    <w:rsid w:val="00B756BF"/>
    <w:rsid w:val="00B8335F"/>
    <w:rsid w:val="00B84358"/>
    <w:rsid w:val="00B87524"/>
    <w:rsid w:val="00B90058"/>
    <w:rsid w:val="00B904EF"/>
    <w:rsid w:val="00B90C67"/>
    <w:rsid w:val="00B93BD3"/>
    <w:rsid w:val="00B974C9"/>
    <w:rsid w:val="00B977B9"/>
    <w:rsid w:val="00BA4112"/>
    <w:rsid w:val="00BA74E0"/>
    <w:rsid w:val="00BB1AEA"/>
    <w:rsid w:val="00BB50D6"/>
    <w:rsid w:val="00BC64AA"/>
    <w:rsid w:val="00BD10D8"/>
    <w:rsid w:val="00BE0526"/>
    <w:rsid w:val="00BE2A1D"/>
    <w:rsid w:val="00BE5D28"/>
    <w:rsid w:val="00BE7F09"/>
    <w:rsid w:val="00BF228B"/>
    <w:rsid w:val="00BF75D9"/>
    <w:rsid w:val="00C0240E"/>
    <w:rsid w:val="00C205D1"/>
    <w:rsid w:val="00C20F6D"/>
    <w:rsid w:val="00C2635C"/>
    <w:rsid w:val="00C31734"/>
    <w:rsid w:val="00C328FD"/>
    <w:rsid w:val="00C44DD4"/>
    <w:rsid w:val="00C4641A"/>
    <w:rsid w:val="00C4663E"/>
    <w:rsid w:val="00C52BC1"/>
    <w:rsid w:val="00C56E21"/>
    <w:rsid w:val="00C6223F"/>
    <w:rsid w:val="00C63984"/>
    <w:rsid w:val="00C6482D"/>
    <w:rsid w:val="00C67219"/>
    <w:rsid w:val="00C831E7"/>
    <w:rsid w:val="00C87BCD"/>
    <w:rsid w:val="00C92A8A"/>
    <w:rsid w:val="00C92C6A"/>
    <w:rsid w:val="00C945B8"/>
    <w:rsid w:val="00C975A7"/>
    <w:rsid w:val="00C97602"/>
    <w:rsid w:val="00C97A0C"/>
    <w:rsid w:val="00CA1BF6"/>
    <w:rsid w:val="00CA31B3"/>
    <w:rsid w:val="00CA4106"/>
    <w:rsid w:val="00CA4407"/>
    <w:rsid w:val="00CA64BE"/>
    <w:rsid w:val="00CB1534"/>
    <w:rsid w:val="00CB2199"/>
    <w:rsid w:val="00CC33C0"/>
    <w:rsid w:val="00CD0F52"/>
    <w:rsid w:val="00CD202C"/>
    <w:rsid w:val="00CE7B3A"/>
    <w:rsid w:val="00CF1E2A"/>
    <w:rsid w:val="00CF4174"/>
    <w:rsid w:val="00CF419D"/>
    <w:rsid w:val="00D1079C"/>
    <w:rsid w:val="00D145C2"/>
    <w:rsid w:val="00D20360"/>
    <w:rsid w:val="00D23982"/>
    <w:rsid w:val="00D26C95"/>
    <w:rsid w:val="00D4389E"/>
    <w:rsid w:val="00D447DD"/>
    <w:rsid w:val="00D4560A"/>
    <w:rsid w:val="00D46718"/>
    <w:rsid w:val="00D5107E"/>
    <w:rsid w:val="00D57D9A"/>
    <w:rsid w:val="00D618A3"/>
    <w:rsid w:val="00D6251E"/>
    <w:rsid w:val="00D63872"/>
    <w:rsid w:val="00D6551A"/>
    <w:rsid w:val="00D72F43"/>
    <w:rsid w:val="00D74A42"/>
    <w:rsid w:val="00D83853"/>
    <w:rsid w:val="00D84C54"/>
    <w:rsid w:val="00D850FB"/>
    <w:rsid w:val="00D867DC"/>
    <w:rsid w:val="00D86F6C"/>
    <w:rsid w:val="00D91085"/>
    <w:rsid w:val="00D92B28"/>
    <w:rsid w:val="00D93BE5"/>
    <w:rsid w:val="00D941DE"/>
    <w:rsid w:val="00D94AB7"/>
    <w:rsid w:val="00DA2DBD"/>
    <w:rsid w:val="00DB1815"/>
    <w:rsid w:val="00DB229F"/>
    <w:rsid w:val="00DB243F"/>
    <w:rsid w:val="00DB299C"/>
    <w:rsid w:val="00DB7F41"/>
    <w:rsid w:val="00DC1AFC"/>
    <w:rsid w:val="00DC265B"/>
    <w:rsid w:val="00DC430A"/>
    <w:rsid w:val="00DC784D"/>
    <w:rsid w:val="00DC7E37"/>
    <w:rsid w:val="00DD63B5"/>
    <w:rsid w:val="00DD6C5D"/>
    <w:rsid w:val="00DE7D96"/>
    <w:rsid w:val="00DF23F5"/>
    <w:rsid w:val="00E00D63"/>
    <w:rsid w:val="00E01770"/>
    <w:rsid w:val="00E017A3"/>
    <w:rsid w:val="00E137D4"/>
    <w:rsid w:val="00E22B58"/>
    <w:rsid w:val="00E26247"/>
    <w:rsid w:val="00E26F4B"/>
    <w:rsid w:val="00E31C06"/>
    <w:rsid w:val="00E321EC"/>
    <w:rsid w:val="00E439DB"/>
    <w:rsid w:val="00E43B3F"/>
    <w:rsid w:val="00E553F6"/>
    <w:rsid w:val="00E56ADE"/>
    <w:rsid w:val="00E57688"/>
    <w:rsid w:val="00E671FE"/>
    <w:rsid w:val="00E675C7"/>
    <w:rsid w:val="00E75E66"/>
    <w:rsid w:val="00E764A3"/>
    <w:rsid w:val="00E76971"/>
    <w:rsid w:val="00E8282F"/>
    <w:rsid w:val="00E94E09"/>
    <w:rsid w:val="00EA18B4"/>
    <w:rsid w:val="00EB2E0E"/>
    <w:rsid w:val="00EB312E"/>
    <w:rsid w:val="00EC48CB"/>
    <w:rsid w:val="00EC600C"/>
    <w:rsid w:val="00EC6253"/>
    <w:rsid w:val="00ED0122"/>
    <w:rsid w:val="00EE590C"/>
    <w:rsid w:val="00EE7882"/>
    <w:rsid w:val="00EF2F64"/>
    <w:rsid w:val="00EF5EE4"/>
    <w:rsid w:val="00F10511"/>
    <w:rsid w:val="00F141A0"/>
    <w:rsid w:val="00F154F8"/>
    <w:rsid w:val="00F20EE1"/>
    <w:rsid w:val="00F248C1"/>
    <w:rsid w:val="00F25B2C"/>
    <w:rsid w:val="00F26C7C"/>
    <w:rsid w:val="00F3437E"/>
    <w:rsid w:val="00F35A09"/>
    <w:rsid w:val="00F36A83"/>
    <w:rsid w:val="00F40A02"/>
    <w:rsid w:val="00F45BC4"/>
    <w:rsid w:val="00F52185"/>
    <w:rsid w:val="00F54C6B"/>
    <w:rsid w:val="00F56BC2"/>
    <w:rsid w:val="00F57205"/>
    <w:rsid w:val="00F601BF"/>
    <w:rsid w:val="00F603CD"/>
    <w:rsid w:val="00F74727"/>
    <w:rsid w:val="00F85535"/>
    <w:rsid w:val="00F85D7C"/>
    <w:rsid w:val="00F900A3"/>
    <w:rsid w:val="00F9435D"/>
    <w:rsid w:val="00F97DA7"/>
    <w:rsid w:val="00FA5C1D"/>
    <w:rsid w:val="00FA7737"/>
    <w:rsid w:val="00FB183A"/>
    <w:rsid w:val="00FB50C8"/>
    <w:rsid w:val="00FB59E8"/>
    <w:rsid w:val="00FB5E53"/>
    <w:rsid w:val="00FB61E5"/>
    <w:rsid w:val="00FC33B2"/>
    <w:rsid w:val="00FC42CB"/>
    <w:rsid w:val="00FC5CC5"/>
    <w:rsid w:val="00FD2152"/>
    <w:rsid w:val="00FD2BE6"/>
    <w:rsid w:val="00FD30FD"/>
    <w:rsid w:val="00FD345C"/>
    <w:rsid w:val="00FD3ED8"/>
    <w:rsid w:val="00FD7203"/>
    <w:rsid w:val="00FF0EFA"/>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3CA0C4"/>
  <w15:docId w15:val="{BCBCDAEF-7B49-9F4E-96DF-EDC8D8800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274CA"/>
    <w:pPr>
      <w:spacing w:before="200" w:after="200" w:line="276" w:lineRule="auto"/>
    </w:pPr>
    <w:rPr>
      <w:rFonts w:cs="Calibri"/>
      <w:lang w:val="en-GB"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0274CA"/>
    <w:pPr>
      <w:tabs>
        <w:tab w:val="center" w:pos="4419"/>
        <w:tab w:val="right" w:pos="8838"/>
      </w:tabs>
      <w:spacing w:before="0" w:after="0" w:line="240" w:lineRule="auto"/>
    </w:pPr>
  </w:style>
  <w:style w:type="character" w:customStyle="1" w:styleId="EncabezadoCar">
    <w:name w:val="Encabezado Car"/>
    <w:link w:val="Encabezado"/>
    <w:uiPriority w:val="99"/>
    <w:rsid w:val="000274CA"/>
    <w:rPr>
      <w:rFonts w:ascii="Calibri" w:eastAsia="Calibri" w:hAnsi="Calibri" w:cs="Calibri"/>
      <w:sz w:val="20"/>
      <w:szCs w:val="20"/>
      <w:lang w:val="es-ES_tradnl" w:eastAsia="es-ES_tradnl"/>
    </w:rPr>
  </w:style>
  <w:style w:type="paragraph" w:styleId="Piedepgina">
    <w:name w:val="footer"/>
    <w:basedOn w:val="Normal"/>
    <w:link w:val="PiedepginaCar"/>
    <w:uiPriority w:val="99"/>
    <w:unhideWhenUsed/>
    <w:rsid w:val="000274CA"/>
    <w:pPr>
      <w:tabs>
        <w:tab w:val="center" w:pos="4419"/>
        <w:tab w:val="right" w:pos="8838"/>
      </w:tabs>
      <w:spacing w:before="0" w:after="0" w:line="240" w:lineRule="auto"/>
    </w:pPr>
  </w:style>
  <w:style w:type="character" w:customStyle="1" w:styleId="PiedepginaCar">
    <w:name w:val="Pie de página Car"/>
    <w:link w:val="Piedepgina"/>
    <w:uiPriority w:val="99"/>
    <w:rsid w:val="000274CA"/>
    <w:rPr>
      <w:rFonts w:ascii="Calibri" w:eastAsia="Calibri" w:hAnsi="Calibri" w:cs="Calibri"/>
      <w:sz w:val="20"/>
      <w:szCs w:val="20"/>
      <w:lang w:val="es-ES_tradnl" w:eastAsia="es-ES_tradnl"/>
    </w:rPr>
  </w:style>
  <w:style w:type="character" w:styleId="Nmerodepgina">
    <w:name w:val="page number"/>
    <w:basedOn w:val="Fuentedeprrafopredeter"/>
    <w:uiPriority w:val="99"/>
    <w:semiHidden/>
    <w:unhideWhenUsed/>
    <w:rsid w:val="000274CA"/>
  </w:style>
  <w:style w:type="character" w:styleId="Refdecomentario">
    <w:name w:val="annotation reference"/>
    <w:uiPriority w:val="99"/>
    <w:semiHidden/>
    <w:unhideWhenUsed/>
    <w:rsid w:val="000274CA"/>
    <w:rPr>
      <w:rFonts w:ascii="Tahoma" w:hAnsi="Tahoma" w:cs="Tahoma"/>
      <w:b w:val="0"/>
      <w:i w:val="0"/>
      <w:caps w:val="0"/>
      <w:strike w:val="0"/>
      <w:sz w:val="16"/>
      <w:szCs w:val="16"/>
      <w:u w:val="none"/>
    </w:rPr>
  </w:style>
  <w:style w:type="paragraph" w:styleId="Textocomentario">
    <w:name w:val="annotation text"/>
    <w:basedOn w:val="Normal"/>
    <w:link w:val="TextocomentarioCar"/>
    <w:uiPriority w:val="99"/>
    <w:unhideWhenUsed/>
    <w:rsid w:val="000274CA"/>
    <w:pPr>
      <w:spacing w:before="120" w:after="120" w:line="280" w:lineRule="exact"/>
      <w:ind w:firstLine="567"/>
      <w:jc w:val="both"/>
    </w:pPr>
    <w:rPr>
      <w:rFonts w:ascii="Tahoma" w:hAnsi="Tahoma" w:cs="Tahoma"/>
      <w:sz w:val="16"/>
      <w:lang w:val="en-US" w:eastAsia="en-US"/>
    </w:rPr>
  </w:style>
  <w:style w:type="character" w:customStyle="1" w:styleId="TextocomentarioCar">
    <w:name w:val="Texto comentario Car"/>
    <w:link w:val="Textocomentario"/>
    <w:uiPriority w:val="99"/>
    <w:rsid w:val="000274CA"/>
    <w:rPr>
      <w:rFonts w:ascii="Tahoma" w:hAnsi="Tahoma" w:cs="Tahoma"/>
      <w:sz w:val="16"/>
    </w:rPr>
  </w:style>
  <w:style w:type="paragraph" w:styleId="Textodeglobo">
    <w:name w:val="Balloon Text"/>
    <w:basedOn w:val="Normal"/>
    <w:link w:val="TextodegloboCar"/>
    <w:uiPriority w:val="99"/>
    <w:semiHidden/>
    <w:unhideWhenUsed/>
    <w:rsid w:val="000274CA"/>
    <w:pPr>
      <w:spacing w:before="0" w:after="0" w:line="240" w:lineRule="auto"/>
    </w:pPr>
    <w:rPr>
      <w:rFonts w:ascii="Times New Roman" w:hAnsi="Times New Roman" w:cs="Times New Roman"/>
      <w:sz w:val="18"/>
      <w:szCs w:val="18"/>
      <w:lang w:val="en-US"/>
    </w:rPr>
  </w:style>
  <w:style w:type="character" w:customStyle="1" w:styleId="TextodegloboCar">
    <w:name w:val="Texto de globo Car"/>
    <w:link w:val="Textodeglobo"/>
    <w:uiPriority w:val="99"/>
    <w:semiHidden/>
    <w:rsid w:val="000274CA"/>
    <w:rPr>
      <w:rFonts w:ascii="Times New Roman" w:hAnsi="Times New Roman"/>
      <w:sz w:val="18"/>
      <w:szCs w:val="18"/>
      <w:lang w:eastAsia="es-ES_tradnl"/>
    </w:rPr>
  </w:style>
  <w:style w:type="paragraph" w:styleId="Revisin">
    <w:name w:val="Revision"/>
    <w:hidden/>
    <w:uiPriority w:val="99"/>
    <w:semiHidden/>
    <w:rsid w:val="0041590C"/>
    <w:rPr>
      <w:rFonts w:cs="Calibri"/>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A36173"/>
    <w:pPr>
      <w:spacing w:before="200" w:after="200" w:line="240" w:lineRule="auto"/>
      <w:ind w:firstLine="0"/>
      <w:jc w:val="left"/>
    </w:pPr>
    <w:rPr>
      <w:rFonts w:ascii="Calibri" w:hAnsi="Calibri" w:cs="Calibri"/>
      <w:b/>
      <w:bCs/>
      <w:lang w:eastAsia="es-ES_tradnl"/>
    </w:rPr>
  </w:style>
  <w:style w:type="character" w:customStyle="1" w:styleId="AsuntodelcomentarioCar">
    <w:name w:val="Asunto del comentario Car"/>
    <w:link w:val="Asuntodelcomentario"/>
    <w:uiPriority w:val="99"/>
    <w:semiHidden/>
    <w:rsid w:val="00A36173"/>
    <w:rPr>
      <w:rFonts w:cs="Calibri"/>
      <w:b/>
      <w:bCs/>
      <w:lang w:eastAsia="es-ES_tradnl"/>
    </w:rPr>
  </w:style>
  <w:style w:type="character" w:styleId="Hipervnculo">
    <w:name w:val="Hyperlink"/>
    <w:uiPriority w:val="99"/>
    <w:unhideWhenUsed/>
    <w:rsid w:val="00D6251E"/>
    <w:rPr>
      <w:color w:val="0563C1"/>
      <w:u w:val="single"/>
    </w:rPr>
  </w:style>
  <w:style w:type="character" w:customStyle="1" w:styleId="Mencinsinresolver1">
    <w:name w:val="Mención sin resolver1"/>
    <w:uiPriority w:val="99"/>
    <w:semiHidden/>
    <w:unhideWhenUsed/>
    <w:rsid w:val="00D6251E"/>
    <w:rPr>
      <w:color w:val="605E5C"/>
      <w:shd w:val="clear" w:color="auto" w:fill="E1DFDD"/>
    </w:rPr>
  </w:style>
  <w:style w:type="character" w:styleId="Textoennegrita">
    <w:name w:val="Strong"/>
    <w:uiPriority w:val="22"/>
    <w:qFormat/>
    <w:rsid w:val="00422816"/>
    <w:rPr>
      <w:b/>
      <w:bCs/>
    </w:rPr>
  </w:style>
  <w:style w:type="paragraph" w:styleId="NormalWeb">
    <w:name w:val="Normal (Web)"/>
    <w:basedOn w:val="Normal"/>
    <w:uiPriority w:val="99"/>
    <w:semiHidden/>
    <w:unhideWhenUsed/>
    <w:rsid w:val="002438D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uiPriority w:val="99"/>
    <w:semiHidden/>
    <w:unhideWhenUsed/>
    <w:rsid w:val="001002E2"/>
    <w:rPr>
      <w:color w:val="605E5C"/>
      <w:shd w:val="clear" w:color="auto" w:fill="E1DFDD"/>
    </w:rPr>
  </w:style>
  <w:style w:type="character" w:customStyle="1" w:styleId="Mencinsinresolver2">
    <w:name w:val="Mención sin resolver2"/>
    <w:basedOn w:val="Fuentedeprrafopredeter"/>
    <w:uiPriority w:val="99"/>
    <w:semiHidden/>
    <w:unhideWhenUsed/>
    <w:rsid w:val="0092744A"/>
    <w:rPr>
      <w:color w:val="605E5C"/>
      <w:shd w:val="clear" w:color="auto" w:fill="E1DFDD"/>
    </w:rPr>
  </w:style>
  <w:style w:type="paragraph" w:styleId="HTMLconformatoprevio">
    <w:name w:val="HTML Preformatted"/>
    <w:basedOn w:val="Normal"/>
    <w:link w:val="HTMLconformatoprevioCar"/>
    <w:uiPriority w:val="99"/>
    <w:semiHidden/>
    <w:unhideWhenUsed/>
    <w:rsid w:val="00C024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val="es-ES" w:eastAsia="es-ES"/>
    </w:rPr>
  </w:style>
  <w:style w:type="character" w:customStyle="1" w:styleId="HTMLconformatoprevioCar">
    <w:name w:val="HTML con formato previo Car"/>
    <w:basedOn w:val="Fuentedeprrafopredeter"/>
    <w:link w:val="HTMLconformatoprevio"/>
    <w:uiPriority w:val="99"/>
    <w:semiHidden/>
    <w:rsid w:val="00C0240E"/>
    <w:rPr>
      <w:rFonts w:ascii="Courier New" w:eastAsia="Times New Roman" w:hAnsi="Courier New" w:cs="Courier New"/>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2750374">
      <w:bodyDiv w:val="1"/>
      <w:marLeft w:val="0"/>
      <w:marRight w:val="0"/>
      <w:marTop w:val="0"/>
      <w:marBottom w:val="0"/>
      <w:divBdr>
        <w:top w:val="none" w:sz="0" w:space="0" w:color="auto"/>
        <w:left w:val="none" w:sz="0" w:space="0" w:color="auto"/>
        <w:bottom w:val="none" w:sz="0" w:space="0" w:color="auto"/>
        <w:right w:val="none" w:sz="0" w:space="0" w:color="auto"/>
      </w:divBdr>
    </w:div>
    <w:div w:id="2065178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joannabriggs.org/critical-appraisal-tool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57538-0940-4BDF-A2D6-7FDB3FBD0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8</Pages>
  <Words>97816</Words>
  <Characters>537994</Characters>
  <Application>Microsoft Office Word</Application>
  <DocSecurity>0</DocSecurity>
  <Lines>4483</Lines>
  <Paragraphs>12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Gobierno de Navarra</Company>
  <LinksUpToDate>false</LinksUpToDate>
  <CharactersWithSpaces>634541</CharactersWithSpaces>
  <SharedDoc>false</SharedDoc>
  <HLinks>
    <vt:vector size="6" baseType="variant">
      <vt:variant>
        <vt:i4>7864346</vt:i4>
      </vt:variant>
      <vt:variant>
        <vt:i4>0</vt:i4>
      </vt:variant>
      <vt:variant>
        <vt:i4>0</vt:i4>
      </vt:variant>
      <vt:variant>
        <vt:i4>5</vt:i4>
      </vt:variant>
      <vt:variant>
        <vt:lpwstr>https://onlinelibrary.wiley.com/page/journal/13652648/homepage/systematic_review_or_other_type_of_review_paper.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rea Elizondo Rodriguez</dc:creator>
  <cp:lastModifiedBy>Leire Ambrosio</cp:lastModifiedBy>
  <cp:revision>10</cp:revision>
  <dcterms:created xsi:type="dcterms:W3CDTF">2021-03-12T16:31:00Z</dcterms:created>
  <dcterms:modified xsi:type="dcterms:W3CDTF">2021-03-12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4c2490ad-040c-3b1a-b7a0-39aff43ed9f7</vt:lpwstr>
  </property>
  <property fmtid="{D5CDD505-2E9C-101B-9397-08002B2CF9AE}" pid="25" name="UseTimer">
    <vt:bool>true</vt:bool>
  </property>
  <property fmtid="{D5CDD505-2E9C-101B-9397-08002B2CF9AE}" pid="26" name="EditTimer">
    <vt:i4>35</vt:i4>
  </property>
  <property fmtid="{D5CDD505-2E9C-101B-9397-08002B2CF9AE}" pid="27" name="EditTotal">
    <vt:i4>12649</vt:i4>
  </property>
</Properties>
</file>